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4826" w:rsidRPr="008F1CB7" w:rsidRDefault="0090539C" w:rsidP="00B6759B">
      <w:pPr>
        <w:spacing w:line="240" w:lineRule="auto"/>
        <w:jc w:val="center"/>
        <w:rPr>
          <w:rFonts w:cs="Times New Roman"/>
          <w:lang w:val="id-ID"/>
        </w:rPr>
      </w:pPr>
      <w:r w:rsidRPr="008F1CB7">
        <w:rPr>
          <w:rFonts w:cs="Times New Roman"/>
          <w:lang w:val="id-ID"/>
        </w:rPr>
        <w:t xml:space="preserve">　</w:t>
      </w:r>
      <w:r w:rsidR="00B74826" w:rsidRPr="008F1CB7">
        <w:rPr>
          <w:rFonts w:cs="Times New Roman"/>
          <w:noProof/>
          <w:lang w:val="id-ID" w:eastAsia="id-ID"/>
        </w:rPr>
        <w:drawing>
          <wp:inline distT="0" distB="0" distL="0" distR="0">
            <wp:extent cx="1292772" cy="12927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299194" cy="1299194"/>
                    </a:xfrm>
                    <a:prstGeom prst="rect">
                      <a:avLst/>
                    </a:prstGeom>
                    <a:noFill/>
                    <a:ln>
                      <a:noFill/>
                    </a:ln>
                  </pic:spPr>
                </pic:pic>
              </a:graphicData>
            </a:graphic>
          </wp:inline>
        </w:drawing>
      </w:r>
    </w:p>
    <w:p w:rsidR="00EF71DF" w:rsidRPr="008F1CB7" w:rsidRDefault="00EF71DF" w:rsidP="00B6759B">
      <w:pPr>
        <w:spacing w:line="240" w:lineRule="auto"/>
        <w:jc w:val="center"/>
        <w:rPr>
          <w:rFonts w:cs="Times New Roman"/>
          <w:lang w:val="id-ID"/>
        </w:rPr>
      </w:pPr>
    </w:p>
    <w:p w:rsidR="00241491" w:rsidRPr="008F1CB7" w:rsidRDefault="00241491" w:rsidP="001B6069">
      <w:pPr>
        <w:spacing w:line="240" w:lineRule="auto"/>
        <w:jc w:val="center"/>
        <w:rPr>
          <w:rFonts w:cs="Times New Roman"/>
          <w:b/>
          <w:bCs/>
          <w:i/>
          <w:iCs/>
          <w:sz w:val="28"/>
          <w:szCs w:val="24"/>
          <w:lang w:val="id-ID"/>
        </w:rPr>
      </w:pPr>
      <w:r w:rsidRPr="008F1CB7">
        <w:rPr>
          <w:rFonts w:cs="Times New Roman"/>
          <w:b/>
          <w:bCs/>
          <w:sz w:val="32"/>
          <w:szCs w:val="28"/>
          <w:lang w:val="id-ID"/>
        </w:rPr>
        <w:t>ANALISIS WACANA</w:t>
      </w:r>
      <w:r w:rsidR="00926EE0" w:rsidRPr="008F1CB7">
        <w:rPr>
          <w:rFonts w:cs="Times New Roman"/>
          <w:b/>
          <w:bCs/>
          <w:sz w:val="32"/>
          <w:szCs w:val="28"/>
          <w:lang w:val="id-ID"/>
        </w:rPr>
        <w:t xml:space="preserve"> PADA</w:t>
      </w:r>
      <w:r w:rsidR="001B6069" w:rsidRPr="008F1CB7">
        <w:rPr>
          <w:rFonts w:cs="Times New Roman"/>
          <w:b/>
          <w:bCs/>
          <w:sz w:val="32"/>
          <w:szCs w:val="28"/>
          <w:lang w:val="en-US"/>
        </w:rPr>
        <w:t>DONGENG JEPANG</w:t>
      </w:r>
      <w:r w:rsidR="00EE42F6" w:rsidRPr="008F1CB7">
        <w:rPr>
          <w:rFonts w:cs="Times New Roman"/>
          <w:b/>
          <w:bCs/>
          <w:sz w:val="32"/>
          <w:szCs w:val="28"/>
          <w:lang w:val="en-US"/>
        </w:rPr>
        <w:t>:</w:t>
      </w:r>
      <w:r w:rsidR="001B6069" w:rsidRPr="008F1CB7">
        <w:rPr>
          <w:rFonts w:cs="Times New Roman"/>
          <w:b/>
          <w:bCs/>
          <w:i/>
          <w:iCs/>
          <w:sz w:val="32"/>
          <w:szCs w:val="28"/>
          <w:lang w:val="en-US"/>
        </w:rPr>
        <w:t>SHITAKIRI SUZUME</w:t>
      </w:r>
      <w:r w:rsidR="00EE2CCB" w:rsidRPr="008F1CB7">
        <w:rPr>
          <w:rFonts w:cs="Times New Roman"/>
          <w:b/>
          <w:bCs/>
          <w:i/>
          <w:iCs/>
          <w:sz w:val="32"/>
          <w:szCs w:val="28"/>
          <w:lang w:val="en-US"/>
        </w:rPr>
        <w:t>,</w:t>
      </w:r>
      <w:r w:rsidR="001B6069" w:rsidRPr="008F1CB7">
        <w:rPr>
          <w:rFonts w:cs="Times New Roman"/>
          <w:b/>
          <w:bCs/>
          <w:i/>
          <w:iCs/>
          <w:sz w:val="32"/>
          <w:szCs w:val="28"/>
          <w:lang w:val="en-US"/>
        </w:rPr>
        <w:t xml:space="preserve"> HANASAKA JIJII</w:t>
      </w:r>
      <w:r w:rsidR="00EE2CCB" w:rsidRPr="008F1CB7">
        <w:rPr>
          <w:rFonts w:cs="Times New Roman"/>
          <w:b/>
          <w:bCs/>
          <w:i/>
          <w:iCs/>
          <w:sz w:val="32"/>
          <w:szCs w:val="28"/>
          <w:lang w:val="en-US"/>
        </w:rPr>
        <w:t>,</w:t>
      </w:r>
      <w:r w:rsidR="001B6069" w:rsidRPr="008F1CB7">
        <w:rPr>
          <w:rFonts w:cs="Times New Roman"/>
          <w:b/>
          <w:bCs/>
          <w:sz w:val="32"/>
          <w:szCs w:val="28"/>
          <w:lang w:val="en-US"/>
        </w:rPr>
        <w:t xml:space="preserve">DAN </w:t>
      </w:r>
      <w:r w:rsidR="001B6069" w:rsidRPr="008F1CB7">
        <w:rPr>
          <w:rFonts w:cs="Times New Roman"/>
          <w:b/>
          <w:bCs/>
          <w:i/>
          <w:iCs/>
          <w:sz w:val="32"/>
          <w:szCs w:val="28"/>
          <w:lang w:val="en-US"/>
        </w:rPr>
        <w:t>KOBUTORI JIISAN</w:t>
      </w:r>
    </w:p>
    <w:p w:rsidR="000219E2" w:rsidRPr="008F1CB7" w:rsidRDefault="001B6069" w:rsidP="00A507D1">
      <w:pPr>
        <w:spacing w:line="240" w:lineRule="auto"/>
        <w:jc w:val="center"/>
        <w:rPr>
          <w:rFonts w:cs="Times New Roman"/>
          <w:b/>
          <w:bCs/>
          <w:sz w:val="28"/>
          <w:szCs w:val="24"/>
          <w:lang w:val="id-ID"/>
        </w:rPr>
      </w:pPr>
      <w:bookmarkStart w:id="0" w:name="_Hlk154138358"/>
      <w:r w:rsidRPr="008F1CB7">
        <w:rPr>
          <w:rFonts w:cs="Times New Roman"/>
          <w:b/>
          <w:bCs/>
          <w:sz w:val="28"/>
          <w:szCs w:val="24"/>
          <w:lang w:val="id-ID"/>
        </w:rPr>
        <w:t>「舌切りすずめ」</w:t>
      </w:r>
      <w:r w:rsidR="008E3A29" w:rsidRPr="008F1CB7">
        <w:rPr>
          <w:rFonts w:cs="Times New Roman"/>
          <w:b/>
          <w:bCs/>
          <w:sz w:val="28"/>
          <w:szCs w:val="24"/>
          <w:lang w:val="id-ID"/>
        </w:rPr>
        <w:t>、</w:t>
      </w:r>
      <w:r w:rsidRPr="008F1CB7">
        <w:rPr>
          <w:rFonts w:cs="Times New Roman"/>
          <w:b/>
          <w:bCs/>
          <w:sz w:val="28"/>
          <w:szCs w:val="24"/>
          <w:lang w:val="id-ID"/>
        </w:rPr>
        <w:t>「花咲かじじい」</w:t>
      </w:r>
      <w:r w:rsidR="008E3A29" w:rsidRPr="008F1CB7">
        <w:rPr>
          <w:rFonts w:cs="Times New Roman"/>
          <w:b/>
          <w:bCs/>
          <w:sz w:val="28"/>
          <w:szCs w:val="24"/>
          <w:lang w:val="id-ID"/>
        </w:rPr>
        <w:t>、</w:t>
      </w:r>
      <w:r w:rsidRPr="008F1CB7">
        <w:rPr>
          <w:rFonts w:cs="Times New Roman"/>
          <w:b/>
          <w:bCs/>
          <w:sz w:val="28"/>
          <w:szCs w:val="24"/>
          <w:lang w:val="id-ID"/>
        </w:rPr>
        <w:t>「瘤取りじいさん」という</w:t>
      </w:r>
      <w:r w:rsidR="000219E2" w:rsidRPr="008F1CB7">
        <w:rPr>
          <w:rFonts w:cs="Times New Roman"/>
          <w:b/>
          <w:bCs/>
          <w:sz w:val="28"/>
          <w:szCs w:val="24"/>
          <w:lang w:val="id-ID"/>
        </w:rPr>
        <w:t>日本</w:t>
      </w:r>
      <w:r w:rsidR="000219E2" w:rsidRPr="008F1CB7">
        <w:rPr>
          <w:rFonts w:cs="Times New Roman"/>
          <w:b/>
          <w:bCs/>
          <w:sz w:val="28"/>
          <w:szCs w:val="24"/>
          <w:lang w:val="en-US"/>
        </w:rPr>
        <w:t>の</w:t>
      </w:r>
      <w:r w:rsidR="000219E2" w:rsidRPr="008F1CB7">
        <w:rPr>
          <w:rFonts w:cs="Times New Roman"/>
          <w:b/>
          <w:bCs/>
          <w:sz w:val="28"/>
          <w:szCs w:val="24"/>
          <w:lang w:val="id-ID"/>
        </w:rPr>
        <w:t>昔話</w:t>
      </w:r>
      <w:r w:rsidR="000219E2" w:rsidRPr="008F1CB7">
        <w:rPr>
          <w:rFonts w:cs="Times New Roman"/>
          <w:b/>
          <w:bCs/>
          <w:sz w:val="28"/>
          <w:szCs w:val="24"/>
          <w:lang w:val="en-US"/>
        </w:rPr>
        <w:t>における</w:t>
      </w:r>
      <w:r w:rsidR="000219E2" w:rsidRPr="008F1CB7">
        <w:rPr>
          <w:rFonts w:cs="Times New Roman"/>
          <w:b/>
          <w:bCs/>
          <w:sz w:val="28"/>
          <w:szCs w:val="24"/>
          <w:lang w:val="id-ID"/>
        </w:rPr>
        <w:t>談話分析</w:t>
      </w:r>
    </w:p>
    <w:bookmarkEnd w:id="0"/>
    <w:p w:rsidR="00A507D1" w:rsidRPr="008F1CB7" w:rsidRDefault="00A507D1" w:rsidP="00A507D1">
      <w:pPr>
        <w:spacing w:line="240" w:lineRule="auto"/>
        <w:jc w:val="center"/>
        <w:rPr>
          <w:rFonts w:cs="Times New Roman"/>
          <w:b/>
          <w:bCs/>
          <w:sz w:val="28"/>
          <w:szCs w:val="24"/>
          <w:lang w:val="id-ID"/>
        </w:rPr>
      </w:pPr>
    </w:p>
    <w:p w:rsidR="00AD36F7" w:rsidRPr="008F1CB7" w:rsidRDefault="00AD36F7" w:rsidP="00BC4F2C">
      <w:pPr>
        <w:spacing w:line="480" w:lineRule="auto"/>
        <w:jc w:val="center"/>
        <w:rPr>
          <w:rFonts w:cs="Times New Roman"/>
          <w:b/>
          <w:bCs/>
          <w:sz w:val="28"/>
          <w:szCs w:val="24"/>
          <w:lang w:val="id-ID"/>
        </w:rPr>
      </w:pPr>
      <w:r w:rsidRPr="008F1CB7">
        <w:rPr>
          <w:rFonts w:cs="Times New Roman"/>
          <w:b/>
          <w:bCs/>
          <w:sz w:val="28"/>
          <w:szCs w:val="24"/>
          <w:lang w:val="id-ID"/>
        </w:rPr>
        <w:t>SKRIPSI</w:t>
      </w:r>
    </w:p>
    <w:p w:rsidR="00D735AA" w:rsidRPr="008F1CB7" w:rsidRDefault="00AD36F7" w:rsidP="003F3965">
      <w:pPr>
        <w:spacing w:line="240" w:lineRule="auto"/>
        <w:jc w:val="center"/>
        <w:rPr>
          <w:rFonts w:cs="Times New Roman"/>
          <w:lang w:val="id-ID"/>
        </w:rPr>
      </w:pPr>
      <w:r w:rsidRPr="008F1CB7">
        <w:rPr>
          <w:rFonts w:cs="Times New Roman"/>
          <w:lang w:val="id-ID"/>
        </w:rPr>
        <w:t>Diajukan untuk Menempuh Ujian Sarjana Program Studi S</w:t>
      </w:r>
      <w:r w:rsidR="00D735AA" w:rsidRPr="008F1CB7">
        <w:rPr>
          <w:rFonts w:cs="Times New Roman"/>
          <w:lang w:val="id-ID"/>
        </w:rPr>
        <w:t xml:space="preserve">trata </w:t>
      </w:r>
      <w:r w:rsidRPr="008F1CB7">
        <w:rPr>
          <w:rFonts w:cs="Times New Roman"/>
          <w:lang w:val="id-ID"/>
        </w:rPr>
        <w:t xml:space="preserve">1 </w:t>
      </w:r>
    </w:p>
    <w:p w:rsidR="00AD36F7" w:rsidRPr="008F1CB7" w:rsidRDefault="00AD36F7" w:rsidP="003F3965">
      <w:pPr>
        <w:spacing w:line="240" w:lineRule="auto"/>
        <w:jc w:val="center"/>
        <w:rPr>
          <w:rFonts w:cs="Times New Roman"/>
          <w:lang w:val="id-ID"/>
        </w:rPr>
      </w:pPr>
      <w:r w:rsidRPr="008F1CB7">
        <w:rPr>
          <w:rFonts w:cs="Times New Roman"/>
          <w:lang w:val="id-ID"/>
        </w:rPr>
        <w:t>Bahasa dan Kebudayaan Jepang</w:t>
      </w:r>
    </w:p>
    <w:p w:rsidR="003F3965" w:rsidRPr="008F1CB7" w:rsidRDefault="003F3965" w:rsidP="00A507D1">
      <w:pPr>
        <w:spacing w:line="480" w:lineRule="auto"/>
        <w:jc w:val="center"/>
        <w:rPr>
          <w:rFonts w:cs="Times New Roman"/>
          <w:lang w:val="id-ID"/>
        </w:rPr>
      </w:pPr>
    </w:p>
    <w:p w:rsidR="00AD36F7" w:rsidRPr="008F1CB7" w:rsidRDefault="00AD36F7" w:rsidP="00A507D1">
      <w:pPr>
        <w:spacing w:after="0" w:line="480" w:lineRule="auto"/>
        <w:jc w:val="center"/>
        <w:rPr>
          <w:rFonts w:cs="Times New Roman"/>
          <w:lang w:val="id-ID"/>
        </w:rPr>
      </w:pPr>
      <w:r w:rsidRPr="008F1CB7">
        <w:rPr>
          <w:rFonts w:cs="Times New Roman"/>
          <w:lang w:val="id-ID"/>
        </w:rPr>
        <w:t>Oleh:</w:t>
      </w:r>
    </w:p>
    <w:p w:rsidR="00AD36F7" w:rsidRPr="008F1CB7" w:rsidRDefault="00AD36F7" w:rsidP="00AD36F7">
      <w:pPr>
        <w:spacing w:line="480" w:lineRule="auto"/>
        <w:jc w:val="center"/>
        <w:rPr>
          <w:rFonts w:cs="Times New Roman"/>
          <w:lang w:val="id-ID"/>
        </w:rPr>
      </w:pPr>
      <w:r w:rsidRPr="008F1CB7">
        <w:rPr>
          <w:rFonts w:cs="Times New Roman"/>
          <w:lang w:val="id-ID"/>
        </w:rPr>
        <w:t>Wulan Amalia Ningrum</w:t>
      </w:r>
    </w:p>
    <w:p w:rsidR="00AD36F7" w:rsidRPr="008F1CB7" w:rsidRDefault="00AD36F7" w:rsidP="00AD36F7">
      <w:pPr>
        <w:spacing w:line="480" w:lineRule="auto"/>
        <w:jc w:val="center"/>
        <w:rPr>
          <w:rFonts w:cs="Times New Roman"/>
          <w:lang w:val="id-ID"/>
        </w:rPr>
      </w:pPr>
      <w:r w:rsidRPr="008F1CB7">
        <w:rPr>
          <w:rFonts w:cs="Times New Roman"/>
          <w:lang w:val="id-ID"/>
        </w:rPr>
        <w:t>NIM 13020219130034</w:t>
      </w:r>
    </w:p>
    <w:p w:rsidR="001B4B67" w:rsidRPr="008F1CB7" w:rsidRDefault="001B4B67" w:rsidP="00A507D1">
      <w:pPr>
        <w:spacing w:after="0" w:line="480" w:lineRule="auto"/>
        <w:rPr>
          <w:rFonts w:cs="Times New Roman"/>
          <w:lang w:val="id-ID"/>
        </w:rPr>
      </w:pPr>
    </w:p>
    <w:p w:rsidR="00315810" w:rsidRPr="008F1CB7" w:rsidRDefault="001B4B67" w:rsidP="00315810">
      <w:pPr>
        <w:spacing w:line="240" w:lineRule="auto"/>
        <w:jc w:val="center"/>
        <w:rPr>
          <w:rFonts w:cs="Times New Roman"/>
          <w:b/>
          <w:bCs/>
          <w:lang w:val="id-ID"/>
        </w:rPr>
      </w:pPr>
      <w:r w:rsidRPr="008F1CB7">
        <w:rPr>
          <w:rFonts w:cs="Times New Roman"/>
          <w:b/>
          <w:bCs/>
          <w:lang w:val="id-ID"/>
        </w:rPr>
        <w:t xml:space="preserve">PROGRAM STUDI </w:t>
      </w:r>
      <w:r w:rsidR="00315810" w:rsidRPr="008F1CB7">
        <w:rPr>
          <w:rFonts w:cs="Times New Roman"/>
          <w:b/>
          <w:bCs/>
          <w:lang w:val="id-ID"/>
        </w:rPr>
        <w:t>STRATA I</w:t>
      </w:r>
    </w:p>
    <w:p w:rsidR="001B4B67" w:rsidRPr="008F1CB7" w:rsidRDefault="001B4B67" w:rsidP="00315810">
      <w:pPr>
        <w:spacing w:line="240" w:lineRule="auto"/>
        <w:jc w:val="center"/>
        <w:rPr>
          <w:rFonts w:cs="Times New Roman"/>
          <w:b/>
          <w:bCs/>
          <w:lang w:val="id-ID"/>
        </w:rPr>
      </w:pPr>
      <w:r w:rsidRPr="008F1CB7">
        <w:rPr>
          <w:rFonts w:cs="Times New Roman"/>
          <w:b/>
          <w:bCs/>
          <w:lang w:val="id-ID"/>
        </w:rPr>
        <w:t>BAHASA DAN KEBUDAYAAN JEPANG</w:t>
      </w:r>
    </w:p>
    <w:p w:rsidR="00B6759B" w:rsidRPr="008F1CB7" w:rsidRDefault="001B4B67" w:rsidP="00315810">
      <w:pPr>
        <w:spacing w:line="240" w:lineRule="auto"/>
        <w:jc w:val="center"/>
        <w:rPr>
          <w:rFonts w:cs="Times New Roman"/>
          <w:b/>
          <w:bCs/>
          <w:lang w:val="id-ID"/>
        </w:rPr>
      </w:pPr>
      <w:r w:rsidRPr="008F1CB7">
        <w:rPr>
          <w:rFonts w:cs="Times New Roman"/>
          <w:b/>
          <w:bCs/>
          <w:lang w:val="id-ID"/>
        </w:rPr>
        <w:t xml:space="preserve">FAKULTAS ILMU BUDAYA </w:t>
      </w:r>
    </w:p>
    <w:p w:rsidR="00B6759B" w:rsidRPr="008F1CB7" w:rsidRDefault="001B4B67" w:rsidP="00315810">
      <w:pPr>
        <w:spacing w:line="240" w:lineRule="auto"/>
        <w:jc w:val="center"/>
        <w:rPr>
          <w:rFonts w:cs="Times New Roman"/>
          <w:b/>
          <w:bCs/>
          <w:lang w:val="en-US"/>
        </w:rPr>
      </w:pPr>
      <w:r w:rsidRPr="008F1CB7">
        <w:rPr>
          <w:rFonts w:cs="Times New Roman"/>
          <w:b/>
          <w:bCs/>
          <w:lang w:val="id-ID"/>
        </w:rPr>
        <w:t>UNIVERSITAS DIPONEGORO</w:t>
      </w:r>
    </w:p>
    <w:p w:rsidR="001B4B67" w:rsidRPr="008F1CB7" w:rsidRDefault="001B4B67" w:rsidP="00315810">
      <w:pPr>
        <w:spacing w:line="240" w:lineRule="auto"/>
        <w:jc w:val="center"/>
        <w:rPr>
          <w:rFonts w:cs="Times New Roman"/>
          <w:b/>
          <w:bCs/>
          <w:lang w:val="id-ID"/>
        </w:rPr>
      </w:pPr>
      <w:r w:rsidRPr="008F1CB7">
        <w:rPr>
          <w:rFonts w:cs="Times New Roman"/>
          <w:b/>
          <w:bCs/>
          <w:lang w:val="id-ID"/>
        </w:rPr>
        <w:t>SEMARANG</w:t>
      </w:r>
    </w:p>
    <w:p w:rsidR="00D003AD" w:rsidRPr="008F1CB7" w:rsidRDefault="001B4B67" w:rsidP="5E8950A5">
      <w:pPr>
        <w:spacing w:line="240" w:lineRule="auto"/>
        <w:jc w:val="center"/>
        <w:rPr>
          <w:rFonts w:cs="Times New Roman"/>
          <w:b/>
          <w:bCs/>
          <w:lang w:val="id-ID"/>
        </w:rPr>
      </w:pPr>
      <w:r w:rsidRPr="008F1CB7">
        <w:rPr>
          <w:rFonts w:cs="Times New Roman"/>
          <w:b/>
          <w:bCs/>
          <w:lang w:val="id-ID"/>
        </w:rPr>
        <w:t>2023</w:t>
      </w:r>
    </w:p>
    <w:p w:rsidR="00721A0F" w:rsidRPr="008F1CB7" w:rsidRDefault="00721A0F" w:rsidP="00D40E91">
      <w:pPr>
        <w:spacing w:line="240" w:lineRule="auto"/>
        <w:jc w:val="center"/>
        <w:rPr>
          <w:rFonts w:cs="Times New Roman"/>
          <w:b/>
          <w:bCs/>
          <w:sz w:val="28"/>
          <w:szCs w:val="24"/>
          <w:lang w:val="id-ID"/>
        </w:rPr>
        <w:sectPr w:rsidR="00721A0F" w:rsidRPr="008F1CB7" w:rsidSect="00225366">
          <w:pgSz w:w="11906" w:h="16838" w:code="9"/>
          <w:pgMar w:top="2268" w:right="1701" w:bottom="1701" w:left="2268" w:header="706" w:footer="706" w:gutter="0"/>
          <w:cols w:space="708"/>
          <w:docGrid w:linePitch="360"/>
        </w:sectPr>
      </w:pPr>
    </w:p>
    <w:p w:rsidR="001C28EC" w:rsidRPr="008F1CB7" w:rsidRDefault="001C28EC" w:rsidP="001C28EC">
      <w:pPr>
        <w:spacing w:line="240" w:lineRule="auto"/>
        <w:jc w:val="center"/>
        <w:rPr>
          <w:rFonts w:cs="Times New Roman"/>
          <w:b/>
          <w:bCs/>
          <w:i/>
          <w:iCs/>
          <w:sz w:val="28"/>
          <w:szCs w:val="24"/>
          <w:lang w:val="id-ID"/>
        </w:rPr>
      </w:pPr>
      <w:r w:rsidRPr="008F1CB7">
        <w:rPr>
          <w:rFonts w:cs="Times New Roman"/>
          <w:b/>
          <w:bCs/>
          <w:sz w:val="32"/>
          <w:szCs w:val="28"/>
          <w:lang w:val="id-ID"/>
        </w:rPr>
        <w:lastRenderedPageBreak/>
        <w:t xml:space="preserve">ANALISIS WACANA PADA </w:t>
      </w:r>
      <w:r w:rsidRPr="008F1CB7">
        <w:rPr>
          <w:rFonts w:cs="Times New Roman"/>
          <w:b/>
          <w:bCs/>
          <w:sz w:val="32"/>
          <w:szCs w:val="28"/>
          <w:lang w:val="en-US"/>
        </w:rPr>
        <w:t>DONGENG JEPANG</w:t>
      </w:r>
      <w:r w:rsidR="005C18E7" w:rsidRPr="008F1CB7">
        <w:rPr>
          <w:rFonts w:cs="Times New Roman"/>
          <w:b/>
          <w:bCs/>
          <w:sz w:val="32"/>
          <w:szCs w:val="28"/>
          <w:lang w:val="en-US"/>
        </w:rPr>
        <w:t>:</w:t>
      </w:r>
      <w:r w:rsidRPr="008F1CB7">
        <w:rPr>
          <w:rFonts w:cs="Times New Roman"/>
          <w:b/>
          <w:bCs/>
          <w:i/>
          <w:iCs/>
          <w:sz w:val="32"/>
          <w:szCs w:val="28"/>
          <w:lang w:val="en-US"/>
        </w:rPr>
        <w:t xml:space="preserve">SHITAKIRI SUZUME, HANASAKA JIJII, </w:t>
      </w:r>
      <w:r w:rsidRPr="008F1CB7">
        <w:rPr>
          <w:rFonts w:cs="Times New Roman"/>
          <w:b/>
          <w:bCs/>
          <w:sz w:val="32"/>
          <w:szCs w:val="28"/>
          <w:lang w:val="en-US"/>
        </w:rPr>
        <w:t xml:space="preserve">DAN </w:t>
      </w:r>
      <w:r w:rsidRPr="008F1CB7">
        <w:rPr>
          <w:rFonts w:cs="Times New Roman"/>
          <w:b/>
          <w:bCs/>
          <w:i/>
          <w:iCs/>
          <w:sz w:val="32"/>
          <w:szCs w:val="28"/>
          <w:lang w:val="en-US"/>
        </w:rPr>
        <w:t>KOBUTORI JIISAN</w:t>
      </w:r>
    </w:p>
    <w:p w:rsidR="00D40E91" w:rsidRPr="008F1CB7" w:rsidRDefault="001C28EC" w:rsidP="001C28EC">
      <w:pPr>
        <w:spacing w:line="240" w:lineRule="auto"/>
        <w:jc w:val="center"/>
        <w:rPr>
          <w:rFonts w:cs="Times New Roman"/>
          <w:b/>
          <w:bCs/>
          <w:sz w:val="28"/>
          <w:szCs w:val="24"/>
          <w:lang w:val="id-ID"/>
        </w:rPr>
      </w:pPr>
      <w:r w:rsidRPr="008F1CB7">
        <w:rPr>
          <w:rFonts w:cs="Times New Roman"/>
          <w:b/>
          <w:bCs/>
          <w:sz w:val="28"/>
          <w:szCs w:val="24"/>
          <w:lang w:val="id-ID"/>
        </w:rPr>
        <w:t>「舌切りすずめ」、「花咲かじじい」、「瘤取りじいさん」という日本</w:t>
      </w:r>
      <w:r w:rsidRPr="008F1CB7">
        <w:rPr>
          <w:rFonts w:cs="Times New Roman"/>
          <w:b/>
          <w:bCs/>
          <w:sz w:val="28"/>
          <w:szCs w:val="24"/>
          <w:lang w:val="en-US"/>
        </w:rPr>
        <w:t>の</w:t>
      </w:r>
      <w:r w:rsidRPr="008F1CB7">
        <w:rPr>
          <w:rFonts w:cs="Times New Roman"/>
          <w:b/>
          <w:bCs/>
          <w:sz w:val="28"/>
          <w:szCs w:val="24"/>
          <w:lang w:val="id-ID"/>
        </w:rPr>
        <w:t>昔話</w:t>
      </w:r>
      <w:r w:rsidRPr="008F1CB7">
        <w:rPr>
          <w:rFonts w:cs="Times New Roman"/>
          <w:b/>
          <w:bCs/>
          <w:sz w:val="28"/>
          <w:szCs w:val="24"/>
          <w:lang w:val="en-US"/>
        </w:rPr>
        <w:t>における</w:t>
      </w:r>
      <w:r w:rsidRPr="008F1CB7">
        <w:rPr>
          <w:rFonts w:cs="Times New Roman"/>
          <w:b/>
          <w:bCs/>
          <w:sz w:val="28"/>
          <w:szCs w:val="24"/>
          <w:lang w:val="id-ID"/>
        </w:rPr>
        <w:t>談話分析</w:t>
      </w:r>
    </w:p>
    <w:p w:rsidR="006B02F5" w:rsidRPr="008F1CB7" w:rsidRDefault="006B02F5" w:rsidP="006B02F5">
      <w:pPr>
        <w:spacing w:after="0" w:line="480" w:lineRule="auto"/>
        <w:rPr>
          <w:rFonts w:cs="Times New Roman"/>
          <w:lang w:val="id-ID"/>
        </w:rPr>
      </w:pPr>
    </w:p>
    <w:p w:rsidR="006B02F5" w:rsidRPr="008F1CB7" w:rsidRDefault="006B02F5" w:rsidP="006B02F5">
      <w:pPr>
        <w:spacing w:after="0" w:line="480" w:lineRule="auto"/>
        <w:rPr>
          <w:rFonts w:cs="Times New Roman"/>
          <w:lang w:val="id-ID"/>
        </w:rPr>
      </w:pPr>
    </w:p>
    <w:p w:rsidR="00D40E91" w:rsidRPr="008F1CB7" w:rsidRDefault="00D40E91" w:rsidP="00AF6447">
      <w:pPr>
        <w:spacing w:after="0" w:line="480" w:lineRule="auto"/>
        <w:jc w:val="center"/>
        <w:rPr>
          <w:rFonts w:cs="Times New Roman"/>
          <w:sz w:val="28"/>
          <w:szCs w:val="24"/>
          <w:lang w:val="id-ID"/>
        </w:rPr>
      </w:pPr>
      <w:r w:rsidRPr="008F1CB7">
        <w:rPr>
          <w:rFonts w:cs="Times New Roman"/>
          <w:lang w:val="id-ID"/>
        </w:rPr>
        <w:t>SKRIPSI</w:t>
      </w:r>
    </w:p>
    <w:p w:rsidR="00732C46" w:rsidRPr="008F1CB7" w:rsidRDefault="00D40E91" w:rsidP="00151F02">
      <w:pPr>
        <w:spacing w:after="0" w:line="480" w:lineRule="auto"/>
        <w:jc w:val="center"/>
        <w:rPr>
          <w:rFonts w:cs="Times New Roman"/>
          <w:lang w:val="id-ID"/>
        </w:rPr>
      </w:pPr>
      <w:r w:rsidRPr="008F1CB7">
        <w:rPr>
          <w:rFonts w:cs="Times New Roman"/>
          <w:lang w:val="id-ID"/>
        </w:rPr>
        <w:t>Diajukan untuk Menempuh Ujian Sarjana Program Studi S</w:t>
      </w:r>
      <w:r w:rsidR="00732C46" w:rsidRPr="008F1CB7">
        <w:rPr>
          <w:rFonts w:cs="Times New Roman"/>
          <w:lang w:val="id-ID"/>
        </w:rPr>
        <w:t xml:space="preserve">trata </w:t>
      </w:r>
      <w:r w:rsidRPr="008F1CB7">
        <w:rPr>
          <w:rFonts w:cs="Times New Roman"/>
          <w:lang w:val="id-ID"/>
        </w:rPr>
        <w:t xml:space="preserve">1 </w:t>
      </w:r>
    </w:p>
    <w:p w:rsidR="00D40E91" w:rsidRPr="008F1CB7" w:rsidRDefault="00D40E91" w:rsidP="00AF6447">
      <w:pPr>
        <w:spacing w:line="480" w:lineRule="auto"/>
        <w:jc w:val="center"/>
        <w:rPr>
          <w:rFonts w:cs="Times New Roman"/>
          <w:lang w:val="id-ID"/>
        </w:rPr>
      </w:pPr>
      <w:r w:rsidRPr="008F1CB7">
        <w:rPr>
          <w:rFonts w:cs="Times New Roman"/>
          <w:lang w:val="id-ID"/>
        </w:rPr>
        <w:t>Bahasa dan Kebudayaan Jepang</w:t>
      </w:r>
    </w:p>
    <w:p w:rsidR="00D40E91" w:rsidRPr="008F1CB7" w:rsidRDefault="00D40E91" w:rsidP="00D40E91">
      <w:pPr>
        <w:spacing w:line="480" w:lineRule="auto"/>
        <w:jc w:val="center"/>
        <w:rPr>
          <w:rFonts w:cs="Times New Roman"/>
          <w:lang w:val="id-ID"/>
        </w:rPr>
      </w:pPr>
    </w:p>
    <w:p w:rsidR="006B02F5" w:rsidRPr="008F1CB7" w:rsidRDefault="006B02F5" w:rsidP="00D40E91">
      <w:pPr>
        <w:spacing w:line="480" w:lineRule="auto"/>
        <w:jc w:val="center"/>
        <w:rPr>
          <w:rFonts w:cs="Times New Roman"/>
          <w:lang w:val="id-ID"/>
        </w:rPr>
      </w:pPr>
    </w:p>
    <w:p w:rsidR="00D40E91" w:rsidRPr="008F1CB7" w:rsidRDefault="00D40E91" w:rsidP="00D40E91">
      <w:pPr>
        <w:spacing w:line="480" w:lineRule="auto"/>
        <w:jc w:val="center"/>
        <w:rPr>
          <w:rFonts w:cs="Times New Roman"/>
          <w:lang w:val="id-ID"/>
        </w:rPr>
      </w:pPr>
      <w:r w:rsidRPr="008F1CB7">
        <w:rPr>
          <w:rFonts w:cs="Times New Roman"/>
          <w:lang w:val="id-ID"/>
        </w:rPr>
        <w:t>Oleh:</w:t>
      </w:r>
    </w:p>
    <w:p w:rsidR="00D40E91" w:rsidRPr="008F1CB7" w:rsidRDefault="00D40E91" w:rsidP="00D40E91">
      <w:pPr>
        <w:spacing w:line="480" w:lineRule="auto"/>
        <w:jc w:val="center"/>
        <w:rPr>
          <w:rFonts w:cs="Times New Roman"/>
          <w:lang w:val="id-ID"/>
        </w:rPr>
      </w:pPr>
      <w:r w:rsidRPr="008F1CB7">
        <w:rPr>
          <w:rFonts w:cs="Times New Roman"/>
          <w:lang w:val="id-ID"/>
        </w:rPr>
        <w:t>Wulan Amalia Ningrum</w:t>
      </w:r>
    </w:p>
    <w:p w:rsidR="00D40E91" w:rsidRPr="008F1CB7" w:rsidRDefault="00D40E91" w:rsidP="00D40E91">
      <w:pPr>
        <w:spacing w:line="480" w:lineRule="auto"/>
        <w:jc w:val="center"/>
        <w:rPr>
          <w:rFonts w:cs="Times New Roman"/>
          <w:lang w:val="id-ID"/>
        </w:rPr>
      </w:pPr>
      <w:r w:rsidRPr="008F1CB7">
        <w:rPr>
          <w:rFonts w:cs="Times New Roman"/>
          <w:lang w:val="id-ID"/>
        </w:rPr>
        <w:t>NIM 13020219130034</w:t>
      </w:r>
    </w:p>
    <w:p w:rsidR="00D40E91" w:rsidRPr="008F1CB7" w:rsidRDefault="00D40E91" w:rsidP="00D40E91">
      <w:pPr>
        <w:spacing w:line="480" w:lineRule="auto"/>
        <w:rPr>
          <w:rFonts w:cs="Times New Roman"/>
          <w:lang w:val="id-ID"/>
        </w:rPr>
      </w:pPr>
    </w:p>
    <w:p w:rsidR="006B02F5" w:rsidRPr="008F1CB7" w:rsidRDefault="006B02F5" w:rsidP="00D40E91">
      <w:pPr>
        <w:spacing w:line="480" w:lineRule="auto"/>
        <w:rPr>
          <w:rFonts w:cs="Times New Roman"/>
          <w:lang w:val="id-ID"/>
        </w:rPr>
      </w:pPr>
    </w:p>
    <w:p w:rsidR="00D40E91" w:rsidRPr="008F1CB7" w:rsidRDefault="00D40E91" w:rsidP="00D40E91">
      <w:pPr>
        <w:spacing w:line="240" w:lineRule="auto"/>
        <w:jc w:val="center"/>
        <w:rPr>
          <w:rFonts w:cs="Times New Roman"/>
          <w:b/>
          <w:bCs/>
          <w:lang w:val="id-ID"/>
        </w:rPr>
      </w:pPr>
      <w:r w:rsidRPr="008F1CB7">
        <w:rPr>
          <w:rFonts w:cs="Times New Roman"/>
          <w:b/>
          <w:bCs/>
          <w:lang w:val="id-ID"/>
        </w:rPr>
        <w:t>PROGRAM STUDI STRATA I</w:t>
      </w:r>
    </w:p>
    <w:p w:rsidR="00D40E91" w:rsidRPr="008F1CB7" w:rsidRDefault="00D40E91" w:rsidP="00D40E91">
      <w:pPr>
        <w:spacing w:line="240" w:lineRule="auto"/>
        <w:jc w:val="center"/>
        <w:rPr>
          <w:rFonts w:cs="Times New Roman"/>
          <w:b/>
          <w:bCs/>
          <w:lang w:val="id-ID"/>
        </w:rPr>
      </w:pPr>
      <w:r w:rsidRPr="008F1CB7">
        <w:rPr>
          <w:rFonts w:cs="Times New Roman"/>
          <w:b/>
          <w:bCs/>
          <w:lang w:val="id-ID"/>
        </w:rPr>
        <w:t>BAHASA DAN KEBUDAYAAN JEPANG</w:t>
      </w:r>
    </w:p>
    <w:p w:rsidR="00D40E91" w:rsidRPr="008F1CB7" w:rsidRDefault="00D40E91" w:rsidP="00D40E91">
      <w:pPr>
        <w:spacing w:line="240" w:lineRule="auto"/>
        <w:jc w:val="center"/>
        <w:rPr>
          <w:rFonts w:cs="Times New Roman"/>
          <w:b/>
          <w:bCs/>
          <w:lang w:val="id-ID"/>
        </w:rPr>
      </w:pPr>
      <w:r w:rsidRPr="008F1CB7">
        <w:rPr>
          <w:rFonts w:cs="Times New Roman"/>
          <w:b/>
          <w:bCs/>
          <w:lang w:val="id-ID"/>
        </w:rPr>
        <w:t xml:space="preserve">FAKULTAS ILMU BUDAYA </w:t>
      </w:r>
    </w:p>
    <w:p w:rsidR="00D40E91" w:rsidRPr="008F1CB7" w:rsidRDefault="00D40E91" w:rsidP="00D40E91">
      <w:pPr>
        <w:spacing w:line="240" w:lineRule="auto"/>
        <w:jc w:val="center"/>
        <w:rPr>
          <w:rFonts w:cs="Times New Roman"/>
          <w:b/>
          <w:bCs/>
          <w:lang w:val="en-US"/>
        </w:rPr>
      </w:pPr>
      <w:r w:rsidRPr="008F1CB7">
        <w:rPr>
          <w:rFonts w:cs="Times New Roman"/>
          <w:b/>
          <w:bCs/>
          <w:lang w:val="id-ID"/>
        </w:rPr>
        <w:t>UNIVERSITAS DIPONEGORO</w:t>
      </w:r>
    </w:p>
    <w:p w:rsidR="00D40E91" w:rsidRPr="008F1CB7" w:rsidRDefault="00D40E91" w:rsidP="00D40E91">
      <w:pPr>
        <w:spacing w:line="240" w:lineRule="auto"/>
        <w:jc w:val="center"/>
        <w:rPr>
          <w:rFonts w:cs="Times New Roman"/>
          <w:b/>
          <w:bCs/>
          <w:lang w:val="id-ID"/>
        </w:rPr>
      </w:pPr>
      <w:r w:rsidRPr="008F1CB7">
        <w:rPr>
          <w:rFonts w:cs="Times New Roman"/>
          <w:b/>
          <w:bCs/>
          <w:lang w:val="id-ID"/>
        </w:rPr>
        <w:t>SEMARANG</w:t>
      </w:r>
    </w:p>
    <w:p w:rsidR="00D40E91" w:rsidRPr="008F1CB7" w:rsidRDefault="00D40E91" w:rsidP="00D40E91">
      <w:pPr>
        <w:spacing w:line="240" w:lineRule="auto"/>
        <w:jc w:val="center"/>
        <w:rPr>
          <w:rFonts w:cs="Times New Roman"/>
          <w:b/>
          <w:bCs/>
          <w:lang w:val="id-ID"/>
        </w:rPr>
      </w:pPr>
      <w:r w:rsidRPr="008F1CB7">
        <w:rPr>
          <w:rFonts w:cs="Times New Roman"/>
          <w:b/>
          <w:bCs/>
          <w:lang w:val="id-ID"/>
        </w:rPr>
        <w:t>2023</w:t>
      </w:r>
    </w:p>
    <w:p w:rsidR="006C2569" w:rsidRPr="008F1CB7" w:rsidRDefault="006C2569" w:rsidP="006C2569">
      <w:pPr>
        <w:pStyle w:val="Heading1"/>
        <w:numPr>
          <w:ilvl w:val="0"/>
          <w:numId w:val="0"/>
        </w:numPr>
        <w:spacing w:line="480" w:lineRule="auto"/>
        <w:rPr>
          <w:rFonts w:cs="Times New Roman"/>
          <w:color w:val="auto"/>
          <w:sz w:val="28"/>
          <w:szCs w:val="28"/>
          <w:lang w:val="id-ID"/>
        </w:rPr>
      </w:pPr>
      <w:bookmarkStart w:id="1" w:name="_Toc153898052"/>
      <w:r w:rsidRPr="008F1CB7">
        <w:rPr>
          <w:rFonts w:cs="Times New Roman"/>
          <w:color w:val="auto"/>
          <w:sz w:val="28"/>
          <w:szCs w:val="28"/>
          <w:lang w:val="id-ID"/>
        </w:rPr>
        <w:lastRenderedPageBreak/>
        <w:t>HALAMAN PERNYATAAN</w:t>
      </w:r>
      <w:bookmarkEnd w:id="1"/>
    </w:p>
    <w:p w:rsidR="006C2569" w:rsidRPr="008F1CB7" w:rsidRDefault="006C2569" w:rsidP="006C2569">
      <w:pPr>
        <w:spacing w:line="240" w:lineRule="auto"/>
        <w:rPr>
          <w:rFonts w:cs="Times New Roman"/>
          <w:lang w:val="id-ID"/>
        </w:rPr>
      </w:pPr>
    </w:p>
    <w:p w:rsidR="006C2569" w:rsidRPr="008F1CB7" w:rsidRDefault="006C2569" w:rsidP="006C2569">
      <w:pPr>
        <w:spacing w:line="480" w:lineRule="auto"/>
        <w:rPr>
          <w:rFonts w:cs="Times New Roman"/>
          <w:lang w:val="id-ID"/>
        </w:rPr>
      </w:pPr>
      <w:r w:rsidRPr="008F1CB7">
        <w:rPr>
          <w:rFonts w:cs="Times New Roman"/>
          <w:lang w:val="id-ID"/>
        </w:rPr>
        <w:tab/>
        <w:t xml:space="preserve">Dengan ini, penulis menyatakan dengan sebenar-benarnya bahwa skripsi yang berjudul “Analisis Wacana pada Dongeng Jepang: </w:t>
      </w:r>
      <w:r w:rsidRPr="008F1CB7">
        <w:rPr>
          <w:rFonts w:cs="Times New Roman"/>
          <w:i/>
          <w:iCs/>
          <w:lang w:val="id-ID"/>
        </w:rPr>
        <w:t xml:space="preserve">Shitakiri Suzume, Hanasaka Jijii, </w:t>
      </w:r>
      <w:r w:rsidRPr="008F1CB7">
        <w:rPr>
          <w:rFonts w:cs="Times New Roman"/>
          <w:lang w:val="id-ID"/>
        </w:rPr>
        <w:t>dan</w:t>
      </w:r>
      <w:r w:rsidRPr="008F1CB7">
        <w:rPr>
          <w:rFonts w:cs="Times New Roman"/>
          <w:i/>
          <w:iCs/>
          <w:lang w:val="id-ID"/>
        </w:rPr>
        <w:t xml:space="preserve"> Kobutori Jiisan</w:t>
      </w:r>
      <w:r w:rsidRPr="008F1CB7">
        <w:rPr>
          <w:rFonts w:cs="Times New Roman"/>
          <w:lang w:val="id-ID"/>
        </w:rPr>
        <w:t xml:space="preserve">” ini disusun tanpa mengambil bahan hasil penelitian, baik untuk memperoleh suatu gelar sarjana atau diploma yang sudah ada di universitas lain maupun hasil penelitian lainnya. Penulis juga menyatakan bahwa skripsi ini tidak mengambil bahan dari publikasi atau tulisan orang lain kecuali yang sudah disebutkan dalam rujukan dan dalam daftar pustaka. </w:t>
      </w:r>
      <w:r w:rsidRPr="008F1CB7">
        <w:rPr>
          <w:rFonts w:cs="Times New Roman"/>
        </w:rPr>
        <w:t>Penulis</w:t>
      </w:r>
      <w:r w:rsidRPr="00F45EEF">
        <w:rPr>
          <w:rFonts w:cs="Times New Roman"/>
          <w:lang w:val="id-ID"/>
        </w:rPr>
        <w:t xml:space="preserve"> bersedia menerima sanksi apabila terbukti melakukan plagiasi atau jiplakan.</w:t>
      </w:r>
    </w:p>
    <w:p w:rsidR="006C2569" w:rsidRPr="008F1CB7" w:rsidRDefault="006C2569" w:rsidP="006C2569">
      <w:pPr>
        <w:spacing w:line="480" w:lineRule="auto"/>
        <w:jc w:val="right"/>
        <w:rPr>
          <w:rFonts w:cs="Times New Roman"/>
          <w:lang w:val="id-ID"/>
        </w:rPr>
      </w:pPr>
      <w:r w:rsidRPr="008F1CB7">
        <w:rPr>
          <w:rFonts w:cs="Times New Roman"/>
          <w:lang w:val="id-ID"/>
        </w:rPr>
        <w:t xml:space="preserve">Semarang, </w:t>
      </w:r>
      <w:r w:rsidRPr="008F1CB7">
        <w:rPr>
          <w:rFonts w:cs="Times New Roman"/>
          <w:lang w:val="en-US"/>
        </w:rPr>
        <w:t>2</w:t>
      </w:r>
      <w:r>
        <w:rPr>
          <w:rFonts w:cs="Times New Roman"/>
          <w:lang w:val="en-US"/>
        </w:rPr>
        <w:t>7</w:t>
      </w:r>
      <w:r w:rsidRPr="008F1CB7">
        <w:rPr>
          <w:rFonts w:cs="Times New Roman"/>
          <w:lang w:val="en-US"/>
        </w:rPr>
        <w:t>Desember</w:t>
      </w:r>
      <w:r w:rsidRPr="008F1CB7">
        <w:rPr>
          <w:rFonts w:cs="Times New Roman"/>
          <w:lang w:val="id-ID"/>
        </w:rPr>
        <w:t xml:space="preserve"> 2023</w:t>
      </w:r>
    </w:p>
    <w:p w:rsidR="006C2569" w:rsidRPr="008F1CB7" w:rsidRDefault="006B6B4E" w:rsidP="006C2569">
      <w:pPr>
        <w:spacing w:line="240" w:lineRule="auto"/>
        <w:jc w:val="right"/>
        <w:rPr>
          <w:rFonts w:cs="Times New Roman"/>
          <w:lang w:val="id-ID"/>
        </w:rPr>
      </w:pPr>
      <w:r>
        <w:rPr>
          <w:rFonts w:cs="Times New Roman"/>
          <w:noProof/>
          <w:lang w:val="id-ID" w:eastAsia="id-ID"/>
        </w:rPr>
        <w:drawing>
          <wp:anchor distT="0" distB="0" distL="114300" distR="114300" simplePos="0" relativeHeight="251663360" behindDoc="0" locked="0" layoutInCell="1" allowOverlap="1">
            <wp:simplePos x="0" y="0"/>
            <wp:positionH relativeFrom="column">
              <wp:posOffset>4029710</wp:posOffset>
            </wp:positionH>
            <wp:positionV relativeFrom="paragraph">
              <wp:posOffset>239091</wp:posOffset>
            </wp:positionV>
            <wp:extent cx="763270" cy="543560"/>
            <wp:effectExtent l="0" t="0" r="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6268" t="21620" r="9674" b="10572"/>
                    <a:stretch/>
                  </pic:blipFill>
                  <pic:spPr bwMode="auto">
                    <a:xfrm>
                      <a:off x="0" y="0"/>
                      <a:ext cx="763270" cy="54356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006C2569" w:rsidRPr="008F1CB7">
        <w:rPr>
          <w:rFonts w:cs="Times New Roman"/>
          <w:lang w:val="id-ID"/>
        </w:rPr>
        <w:t>Penulis</w:t>
      </w:r>
    </w:p>
    <w:p w:rsidR="006C2569" w:rsidRPr="008F1CB7" w:rsidRDefault="006C2569" w:rsidP="006C2569">
      <w:pPr>
        <w:spacing w:line="240" w:lineRule="auto"/>
        <w:jc w:val="right"/>
        <w:rPr>
          <w:rFonts w:cs="Times New Roman"/>
          <w:lang w:val="id-ID"/>
        </w:rPr>
      </w:pPr>
    </w:p>
    <w:p w:rsidR="006C2569" w:rsidRPr="008F1CB7" w:rsidRDefault="006C2569" w:rsidP="006C2569">
      <w:pPr>
        <w:spacing w:line="240" w:lineRule="auto"/>
        <w:jc w:val="right"/>
        <w:rPr>
          <w:rFonts w:cs="Times New Roman"/>
          <w:lang w:val="id-ID"/>
        </w:rPr>
      </w:pPr>
    </w:p>
    <w:p w:rsidR="006C2569" w:rsidRPr="008F1CB7" w:rsidRDefault="006C2569" w:rsidP="006C2569">
      <w:pPr>
        <w:spacing w:line="480" w:lineRule="auto"/>
        <w:jc w:val="right"/>
        <w:rPr>
          <w:rFonts w:cs="Times New Roman"/>
          <w:lang w:val="id-ID"/>
        </w:rPr>
      </w:pPr>
      <w:r w:rsidRPr="008F1CB7">
        <w:rPr>
          <w:rFonts w:cs="Times New Roman"/>
          <w:lang w:val="id-ID"/>
        </w:rPr>
        <w:t>Wulan Amalia Ningrum</w:t>
      </w:r>
    </w:p>
    <w:p w:rsidR="006C2569" w:rsidRPr="008F1CB7" w:rsidRDefault="006C2569" w:rsidP="006C2569">
      <w:pPr>
        <w:jc w:val="left"/>
        <w:rPr>
          <w:rFonts w:cs="Times New Roman"/>
          <w:b/>
          <w:bCs/>
          <w:lang w:val="id-ID"/>
        </w:rPr>
      </w:pPr>
    </w:p>
    <w:p w:rsidR="006C2569" w:rsidRPr="008F1CB7" w:rsidRDefault="006C2569" w:rsidP="006C2569">
      <w:pPr>
        <w:jc w:val="left"/>
        <w:rPr>
          <w:rFonts w:cs="Times New Roman"/>
          <w:b/>
          <w:bCs/>
          <w:lang w:val="id-ID"/>
        </w:rPr>
      </w:pPr>
    </w:p>
    <w:p w:rsidR="006C2569" w:rsidRPr="008F1CB7" w:rsidRDefault="006C2569" w:rsidP="006C2569">
      <w:pPr>
        <w:jc w:val="left"/>
        <w:rPr>
          <w:rFonts w:cs="Times New Roman"/>
          <w:b/>
          <w:bCs/>
          <w:lang w:val="id-ID"/>
        </w:rPr>
      </w:pPr>
      <w:r w:rsidRPr="008F1CB7">
        <w:rPr>
          <w:rFonts w:cs="Times New Roman"/>
          <w:b/>
          <w:bCs/>
          <w:lang w:val="id-ID"/>
        </w:rPr>
        <w:br w:type="page"/>
      </w:r>
    </w:p>
    <w:p w:rsidR="006C2569" w:rsidRPr="008F1CB7" w:rsidRDefault="00B84249" w:rsidP="006C2569">
      <w:pPr>
        <w:pStyle w:val="Heading1"/>
        <w:numPr>
          <w:ilvl w:val="0"/>
          <w:numId w:val="0"/>
        </w:numPr>
        <w:spacing w:line="480" w:lineRule="auto"/>
        <w:rPr>
          <w:rFonts w:cs="Times New Roman"/>
          <w:color w:val="auto"/>
          <w:sz w:val="28"/>
          <w:szCs w:val="28"/>
          <w:lang w:val="id-ID"/>
        </w:rPr>
      </w:pPr>
      <w:bookmarkStart w:id="2" w:name="_Toc153898053"/>
      <w:r>
        <w:rPr>
          <w:rFonts w:cs="Times New Roman"/>
          <w:noProof/>
          <w:lang w:val="id-ID" w:eastAsia="id-ID"/>
        </w:rPr>
        <w:lastRenderedPageBreak/>
        <w:drawing>
          <wp:anchor distT="0" distB="0" distL="114300" distR="114300" simplePos="0" relativeHeight="251666432" behindDoc="0" locked="0" layoutInCell="1" allowOverlap="1">
            <wp:simplePos x="0" y="0"/>
            <wp:positionH relativeFrom="page">
              <wp:align>right</wp:align>
            </wp:positionH>
            <wp:positionV relativeFrom="paragraph">
              <wp:posOffset>-1439840</wp:posOffset>
            </wp:positionV>
            <wp:extent cx="7549116" cy="10679284"/>
            <wp:effectExtent l="0" t="0" r="0" b="825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549116" cy="10679284"/>
                    </a:xfrm>
                    <a:prstGeom prst="rect">
                      <a:avLst/>
                    </a:prstGeom>
                  </pic:spPr>
                </pic:pic>
              </a:graphicData>
            </a:graphic>
          </wp:anchor>
        </w:drawing>
      </w:r>
      <w:r w:rsidR="006C2569" w:rsidRPr="008F1CB7">
        <w:rPr>
          <w:rFonts w:cs="Times New Roman"/>
          <w:color w:val="auto"/>
          <w:sz w:val="28"/>
          <w:szCs w:val="28"/>
          <w:lang w:val="id-ID"/>
        </w:rPr>
        <w:t>HALAMAN PERSETUJUAN</w:t>
      </w:r>
      <w:bookmarkEnd w:id="2"/>
    </w:p>
    <w:p w:rsidR="006C2569" w:rsidRPr="008F1CB7" w:rsidRDefault="006C2569" w:rsidP="006C2569">
      <w:pPr>
        <w:spacing w:line="480" w:lineRule="auto"/>
        <w:rPr>
          <w:rFonts w:cs="Times New Roman"/>
          <w:lang w:val="id-ID"/>
        </w:rPr>
      </w:pPr>
    </w:p>
    <w:p w:rsidR="006C2569" w:rsidRPr="008F1CB7" w:rsidRDefault="006C2569" w:rsidP="006C2569">
      <w:pPr>
        <w:spacing w:line="480" w:lineRule="auto"/>
        <w:rPr>
          <w:rFonts w:cs="Times New Roman"/>
          <w:lang w:val="id-ID"/>
        </w:rPr>
      </w:pPr>
    </w:p>
    <w:p w:rsidR="006C2569" w:rsidRPr="008F1CB7" w:rsidRDefault="006C2569" w:rsidP="006C2569">
      <w:pPr>
        <w:spacing w:line="480" w:lineRule="auto"/>
        <w:rPr>
          <w:rFonts w:cs="Times New Roman"/>
          <w:lang w:val="id-ID"/>
        </w:rPr>
      </w:pPr>
    </w:p>
    <w:p w:rsidR="006C2569" w:rsidRPr="008F1CB7" w:rsidRDefault="006C2569" w:rsidP="006C2569">
      <w:pPr>
        <w:spacing w:line="480" w:lineRule="auto"/>
        <w:rPr>
          <w:rFonts w:cs="Times New Roman"/>
          <w:lang w:val="id-ID"/>
        </w:rPr>
      </w:pPr>
    </w:p>
    <w:p w:rsidR="006C2569" w:rsidRPr="008F1CB7" w:rsidRDefault="006C2569" w:rsidP="006C2569">
      <w:pPr>
        <w:spacing w:line="480" w:lineRule="auto"/>
        <w:rPr>
          <w:rFonts w:cs="Times New Roman"/>
          <w:lang w:val="id-ID"/>
        </w:rPr>
      </w:pPr>
    </w:p>
    <w:p w:rsidR="006C2569" w:rsidRPr="008F1CB7" w:rsidRDefault="006C2569" w:rsidP="006C2569">
      <w:pPr>
        <w:spacing w:line="480" w:lineRule="auto"/>
        <w:rPr>
          <w:rFonts w:cs="Times New Roman"/>
          <w:lang w:val="id-ID"/>
        </w:rPr>
      </w:pPr>
    </w:p>
    <w:p w:rsidR="006C2569" w:rsidRPr="008F1CB7" w:rsidRDefault="006C2569" w:rsidP="006C2569">
      <w:pPr>
        <w:spacing w:line="480" w:lineRule="auto"/>
        <w:rPr>
          <w:rFonts w:cs="Times New Roman"/>
          <w:lang w:val="id-ID"/>
        </w:rPr>
      </w:pPr>
    </w:p>
    <w:p w:rsidR="006C2569" w:rsidRPr="008F1CB7" w:rsidRDefault="006C2569" w:rsidP="006C2569">
      <w:pPr>
        <w:spacing w:line="480" w:lineRule="auto"/>
        <w:rPr>
          <w:rFonts w:cs="Times New Roman"/>
          <w:lang w:val="id-ID"/>
        </w:rPr>
      </w:pPr>
    </w:p>
    <w:p w:rsidR="006C2569" w:rsidRPr="008F1CB7" w:rsidRDefault="006C2569" w:rsidP="006C2569">
      <w:pPr>
        <w:spacing w:line="480" w:lineRule="auto"/>
        <w:rPr>
          <w:rFonts w:cs="Times New Roman"/>
          <w:lang w:val="id-ID"/>
        </w:rPr>
      </w:pPr>
    </w:p>
    <w:p w:rsidR="006C2569" w:rsidRPr="008F1CB7" w:rsidRDefault="006C2569" w:rsidP="006C2569">
      <w:pPr>
        <w:spacing w:line="480" w:lineRule="auto"/>
        <w:rPr>
          <w:rFonts w:cs="Times New Roman"/>
          <w:lang w:val="id-ID"/>
        </w:rPr>
      </w:pPr>
    </w:p>
    <w:p w:rsidR="006C2569" w:rsidRPr="008F1CB7" w:rsidRDefault="006C2569" w:rsidP="006C2569">
      <w:pPr>
        <w:spacing w:line="480" w:lineRule="auto"/>
        <w:rPr>
          <w:rFonts w:cs="Times New Roman"/>
          <w:lang w:val="id-ID"/>
        </w:rPr>
      </w:pPr>
    </w:p>
    <w:p w:rsidR="006C2569" w:rsidRPr="008F1CB7" w:rsidRDefault="006C2569" w:rsidP="006C2569">
      <w:pPr>
        <w:spacing w:line="480" w:lineRule="auto"/>
        <w:jc w:val="center"/>
        <w:rPr>
          <w:rFonts w:cs="Times New Roman"/>
          <w:lang w:val="id-ID"/>
        </w:rPr>
      </w:pPr>
      <w:r w:rsidRPr="008F1CB7">
        <w:rPr>
          <w:rFonts w:cs="Times New Roman"/>
          <w:lang w:val="id-ID"/>
        </w:rPr>
        <w:t>Disetujui oleh:</w:t>
      </w:r>
    </w:p>
    <w:p w:rsidR="006C2569" w:rsidRPr="008F1CB7" w:rsidRDefault="006C2569" w:rsidP="006C2569">
      <w:pPr>
        <w:spacing w:line="480" w:lineRule="auto"/>
        <w:jc w:val="center"/>
        <w:rPr>
          <w:rFonts w:cs="Times New Roman"/>
          <w:lang w:val="id-ID"/>
        </w:rPr>
      </w:pPr>
      <w:r w:rsidRPr="008F1CB7">
        <w:rPr>
          <w:rFonts w:cs="Times New Roman"/>
          <w:lang w:val="id-ID"/>
        </w:rPr>
        <w:t>Dosen Pembimbing 1</w:t>
      </w:r>
    </w:p>
    <w:p w:rsidR="006C2569" w:rsidRPr="008F1CB7" w:rsidRDefault="006C2569" w:rsidP="006C2569">
      <w:pPr>
        <w:spacing w:line="480" w:lineRule="auto"/>
        <w:jc w:val="center"/>
        <w:rPr>
          <w:rFonts w:cs="Times New Roman"/>
          <w:lang w:val="id-ID"/>
        </w:rPr>
      </w:pPr>
    </w:p>
    <w:p w:rsidR="006C2569" w:rsidRPr="008F1CB7" w:rsidRDefault="006C2569" w:rsidP="006C2569">
      <w:pPr>
        <w:spacing w:line="480" w:lineRule="auto"/>
        <w:jc w:val="center"/>
        <w:rPr>
          <w:rFonts w:cs="Times New Roman"/>
          <w:lang w:val="id-ID"/>
        </w:rPr>
      </w:pPr>
    </w:p>
    <w:p w:rsidR="006C2569" w:rsidRPr="008F1CB7" w:rsidRDefault="006C2569" w:rsidP="006C2569">
      <w:pPr>
        <w:spacing w:line="480" w:lineRule="auto"/>
        <w:jc w:val="center"/>
        <w:rPr>
          <w:rFonts w:cs="Times New Roman"/>
          <w:lang w:val="id-ID"/>
        </w:rPr>
      </w:pPr>
    </w:p>
    <w:p w:rsidR="006C2569" w:rsidRPr="008F1CB7" w:rsidRDefault="006C2569" w:rsidP="006C2569">
      <w:pPr>
        <w:spacing w:after="0" w:line="240" w:lineRule="auto"/>
        <w:jc w:val="center"/>
        <w:rPr>
          <w:rFonts w:cs="Times New Roman"/>
          <w:u w:val="single"/>
          <w:lang w:val="id-ID"/>
        </w:rPr>
      </w:pPr>
      <w:r w:rsidRPr="008F1CB7">
        <w:rPr>
          <w:rFonts w:cs="Times New Roman"/>
          <w:u w:val="single"/>
          <w:lang w:val="id-ID"/>
        </w:rPr>
        <w:t>Elizabeth Ika Hesti A. N. R</w:t>
      </w:r>
      <w:r w:rsidRPr="008F1CB7">
        <w:rPr>
          <w:rFonts w:cs="Times New Roman"/>
          <w:u w:val="single"/>
          <w:lang w:val="en-US"/>
        </w:rPr>
        <w:t>.</w:t>
      </w:r>
      <w:r w:rsidRPr="008F1CB7">
        <w:rPr>
          <w:rFonts w:cs="Times New Roman"/>
          <w:u w:val="single"/>
          <w:lang w:val="id-ID"/>
        </w:rPr>
        <w:t>, S.S., M.Hum.</w:t>
      </w:r>
    </w:p>
    <w:p w:rsidR="006C2569" w:rsidRPr="008F1CB7" w:rsidRDefault="006C2569" w:rsidP="006C2569">
      <w:pPr>
        <w:spacing w:after="0" w:line="240" w:lineRule="auto"/>
        <w:jc w:val="center"/>
        <w:rPr>
          <w:rFonts w:cs="Times New Roman"/>
          <w:lang w:val="id-ID"/>
        </w:rPr>
      </w:pPr>
      <w:r w:rsidRPr="008F1CB7">
        <w:rPr>
          <w:rFonts w:cs="Times New Roman"/>
          <w:lang w:val="id-ID"/>
        </w:rPr>
        <w:t>NIP. 197504182003122001</w:t>
      </w:r>
      <w:r w:rsidRPr="008F1CB7">
        <w:rPr>
          <w:rFonts w:cs="Times New Roman"/>
          <w:b/>
          <w:bCs/>
          <w:lang w:val="id-ID"/>
        </w:rPr>
        <w:br w:type="page"/>
      </w:r>
    </w:p>
    <w:p w:rsidR="006C2569" w:rsidRPr="008F1CB7" w:rsidRDefault="00B84249" w:rsidP="006C2569">
      <w:pPr>
        <w:pStyle w:val="Heading1"/>
        <w:numPr>
          <w:ilvl w:val="0"/>
          <w:numId w:val="0"/>
        </w:numPr>
        <w:spacing w:line="480" w:lineRule="auto"/>
        <w:rPr>
          <w:rFonts w:cs="Times New Roman"/>
          <w:color w:val="auto"/>
          <w:sz w:val="28"/>
          <w:szCs w:val="28"/>
          <w:lang w:val="id-ID"/>
        </w:rPr>
      </w:pPr>
      <w:bookmarkStart w:id="3" w:name="_Toc153898054"/>
      <w:r>
        <w:rPr>
          <w:rFonts w:cs="Times New Roman"/>
          <w:noProof/>
          <w:lang w:val="id-ID" w:eastAsia="id-ID"/>
        </w:rPr>
        <w:lastRenderedPageBreak/>
        <w:drawing>
          <wp:anchor distT="0" distB="0" distL="114300" distR="114300" simplePos="0" relativeHeight="251665408" behindDoc="0" locked="0" layoutInCell="1" allowOverlap="1">
            <wp:simplePos x="0" y="0"/>
            <wp:positionH relativeFrom="page">
              <wp:align>right</wp:align>
            </wp:positionH>
            <wp:positionV relativeFrom="paragraph">
              <wp:posOffset>-1440180</wp:posOffset>
            </wp:positionV>
            <wp:extent cx="7552362" cy="10683875"/>
            <wp:effectExtent l="0" t="0" r="0" b="317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552362" cy="10683875"/>
                    </a:xfrm>
                    <a:prstGeom prst="rect">
                      <a:avLst/>
                    </a:prstGeom>
                  </pic:spPr>
                </pic:pic>
              </a:graphicData>
            </a:graphic>
          </wp:anchor>
        </w:drawing>
      </w:r>
      <w:r w:rsidR="006C2569" w:rsidRPr="008F1CB7">
        <w:rPr>
          <w:rFonts w:cs="Times New Roman"/>
          <w:color w:val="auto"/>
          <w:sz w:val="28"/>
          <w:szCs w:val="28"/>
          <w:lang w:val="id-ID"/>
        </w:rPr>
        <w:t>HALAMAN PENGESAHAN</w:t>
      </w:r>
      <w:bookmarkEnd w:id="3"/>
    </w:p>
    <w:p w:rsidR="006C2569" w:rsidRPr="008F1CB7" w:rsidRDefault="006C2569" w:rsidP="006C2569">
      <w:pPr>
        <w:spacing w:line="240" w:lineRule="auto"/>
        <w:rPr>
          <w:rFonts w:cs="Times New Roman"/>
          <w:lang w:val="id-ID"/>
        </w:rPr>
      </w:pPr>
    </w:p>
    <w:p w:rsidR="006C2569" w:rsidRPr="008F1CB7" w:rsidRDefault="006C2569" w:rsidP="006C2569">
      <w:pPr>
        <w:spacing w:line="480" w:lineRule="auto"/>
        <w:rPr>
          <w:rFonts w:cs="Times New Roman"/>
          <w:lang w:val="id-ID"/>
        </w:rPr>
      </w:pPr>
      <w:r w:rsidRPr="008F1CB7">
        <w:rPr>
          <w:rFonts w:cs="Times New Roman"/>
          <w:lang w:val="id-ID"/>
        </w:rPr>
        <w:tab/>
        <w:t xml:space="preserve">Skripsi dengan judul “Analisis Wacana pada Dongeng Jepang: </w:t>
      </w:r>
      <w:r w:rsidRPr="008F1CB7">
        <w:rPr>
          <w:rFonts w:cs="Times New Roman"/>
          <w:i/>
          <w:iCs/>
          <w:lang w:val="id-ID"/>
        </w:rPr>
        <w:t xml:space="preserve">Shitakiri Suzume, Hanasaka Jijii, </w:t>
      </w:r>
      <w:r w:rsidRPr="008F1CB7">
        <w:rPr>
          <w:rFonts w:cs="Times New Roman"/>
          <w:lang w:val="id-ID"/>
        </w:rPr>
        <w:t>dan</w:t>
      </w:r>
      <w:r w:rsidRPr="008F1CB7">
        <w:rPr>
          <w:rFonts w:cs="Times New Roman"/>
          <w:i/>
          <w:iCs/>
          <w:lang w:val="id-ID"/>
        </w:rPr>
        <w:t xml:space="preserve"> Kobutori Jiisan</w:t>
      </w:r>
      <w:r w:rsidRPr="008F1CB7">
        <w:rPr>
          <w:rFonts w:cs="Times New Roman"/>
          <w:lang w:val="id-ID"/>
        </w:rPr>
        <w:t>” ini telah diterima dan disahkan oleh Panitia ujian skripsi program Strata 1 Jurusan Bahasa dan Kebudayaan Jepang Fakultas Ilmu Budaya Universitas Diponegoro pada tanggal 2</w:t>
      </w:r>
      <w:r w:rsidRPr="00D437BB">
        <w:rPr>
          <w:rFonts w:cs="Times New Roman"/>
          <w:lang w:val="id-ID"/>
        </w:rPr>
        <w:t>7</w:t>
      </w:r>
      <w:r w:rsidRPr="008F1CB7">
        <w:rPr>
          <w:rFonts w:cs="Times New Roman"/>
          <w:lang w:val="id-ID"/>
        </w:rPr>
        <w:t xml:space="preserve"> Desember 2023.</w:t>
      </w:r>
    </w:p>
    <w:p w:rsidR="006C2569" w:rsidRPr="008F1CB7" w:rsidRDefault="006C2569" w:rsidP="006C2569">
      <w:pPr>
        <w:spacing w:line="240" w:lineRule="auto"/>
        <w:jc w:val="center"/>
        <w:rPr>
          <w:rFonts w:cs="Times New Roman"/>
          <w:lang w:val="id-ID"/>
        </w:rPr>
      </w:pPr>
      <w:r w:rsidRPr="008F1CB7">
        <w:rPr>
          <w:rFonts w:cs="Times New Roman"/>
          <w:lang w:val="id-ID"/>
        </w:rPr>
        <w:t>Tim Penguji Skripsi</w:t>
      </w:r>
    </w:p>
    <w:p w:rsidR="006C2569" w:rsidRPr="008F1CB7" w:rsidRDefault="006C2569" w:rsidP="006C2569">
      <w:pPr>
        <w:spacing w:line="240" w:lineRule="auto"/>
        <w:rPr>
          <w:rFonts w:cs="Times New Roman"/>
          <w:lang w:val="id-ID"/>
        </w:rPr>
      </w:pPr>
      <w:r w:rsidRPr="008F1CB7">
        <w:rPr>
          <w:rFonts w:cs="Times New Roman"/>
          <w:lang w:val="id-ID"/>
        </w:rPr>
        <w:t>Ketua,</w:t>
      </w:r>
    </w:p>
    <w:p w:rsidR="006C2569" w:rsidRPr="008F1CB7" w:rsidRDefault="006C2569" w:rsidP="006C2569">
      <w:pPr>
        <w:spacing w:line="360" w:lineRule="auto"/>
        <w:rPr>
          <w:rFonts w:cs="Times New Roman"/>
          <w:lang w:val="id-ID"/>
        </w:rPr>
      </w:pPr>
    </w:p>
    <w:p w:rsidR="006C2569" w:rsidRPr="008F1CB7" w:rsidRDefault="006C2569" w:rsidP="006C2569">
      <w:pPr>
        <w:spacing w:after="0" w:line="240" w:lineRule="auto"/>
        <w:rPr>
          <w:rFonts w:cs="Times New Roman"/>
          <w:u w:val="single"/>
          <w:lang w:val="id-ID"/>
        </w:rPr>
      </w:pPr>
      <w:r w:rsidRPr="008F1CB7">
        <w:rPr>
          <w:rFonts w:cs="Times New Roman"/>
          <w:u w:val="single"/>
          <w:lang w:val="id-ID"/>
        </w:rPr>
        <w:t>Elizabeth Ika Hesti A. N. R., S.S., M.Hum.</w:t>
      </w:r>
    </w:p>
    <w:p w:rsidR="006C2569" w:rsidRPr="008F1CB7" w:rsidRDefault="006C2569" w:rsidP="006C2569">
      <w:pPr>
        <w:spacing w:line="240" w:lineRule="auto"/>
        <w:rPr>
          <w:rFonts w:cs="Times New Roman"/>
          <w:lang w:val="id-ID"/>
        </w:rPr>
      </w:pPr>
      <w:r w:rsidRPr="008F1CB7">
        <w:rPr>
          <w:rFonts w:cs="Times New Roman"/>
          <w:lang w:val="id-ID"/>
        </w:rPr>
        <w:t>NIP. 197504182003122001</w:t>
      </w:r>
      <w:r w:rsidRPr="008F1CB7">
        <w:rPr>
          <w:rFonts w:cs="Times New Roman"/>
          <w:lang w:val="id-ID"/>
        </w:rPr>
        <w:tab/>
      </w:r>
      <w:r w:rsidRPr="008F1CB7">
        <w:rPr>
          <w:rFonts w:cs="Times New Roman"/>
          <w:lang w:val="id-ID"/>
        </w:rPr>
        <w:tab/>
      </w:r>
      <w:r w:rsidRPr="008F1CB7">
        <w:rPr>
          <w:rFonts w:cs="Times New Roman"/>
          <w:lang w:val="id-ID"/>
        </w:rPr>
        <w:tab/>
      </w:r>
      <w:r w:rsidRPr="008F1CB7">
        <w:rPr>
          <w:rFonts w:cs="Times New Roman"/>
          <w:lang w:val="id-ID"/>
        </w:rPr>
        <w:tab/>
        <w:t>.................................................</w:t>
      </w:r>
    </w:p>
    <w:p w:rsidR="006C2569" w:rsidRPr="008F1CB7" w:rsidRDefault="006C2569" w:rsidP="006C2569">
      <w:pPr>
        <w:spacing w:line="240" w:lineRule="auto"/>
        <w:rPr>
          <w:rFonts w:cs="Times New Roman"/>
          <w:lang w:val="id-ID"/>
        </w:rPr>
      </w:pPr>
    </w:p>
    <w:p w:rsidR="006C2569" w:rsidRPr="008F1CB7" w:rsidRDefault="006C2569" w:rsidP="006C2569">
      <w:pPr>
        <w:spacing w:line="240" w:lineRule="auto"/>
        <w:rPr>
          <w:rFonts w:cs="Times New Roman"/>
          <w:lang w:val="id-ID"/>
        </w:rPr>
      </w:pPr>
      <w:r w:rsidRPr="008F1CB7">
        <w:rPr>
          <w:rFonts w:cs="Times New Roman"/>
          <w:lang w:val="id-ID"/>
        </w:rPr>
        <w:t>Anggota I,</w:t>
      </w:r>
    </w:p>
    <w:p w:rsidR="006C2569" w:rsidRPr="008F1CB7" w:rsidRDefault="006C2569" w:rsidP="006C2569">
      <w:pPr>
        <w:spacing w:line="360" w:lineRule="auto"/>
        <w:rPr>
          <w:rFonts w:cs="Times New Roman"/>
          <w:lang w:val="id-ID"/>
        </w:rPr>
      </w:pPr>
    </w:p>
    <w:p w:rsidR="006C2569" w:rsidRPr="008F1CB7" w:rsidRDefault="006C2569" w:rsidP="006C2569">
      <w:pPr>
        <w:spacing w:after="0" w:line="240" w:lineRule="auto"/>
        <w:rPr>
          <w:rFonts w:cs="Times New Roman"/>
          <w:u w:val="single"/>
          <w:lang w:val="id-ID"/>
        </w:rPr>
      </w:pPr>
      <w:r w:rsidRPr="008F1CB7">
        <w:rPr>
          <w:rFonts w:cs="Times New Roman"/>
          <w:u w:val="single"/>
          <w:lang w:val="id-ID"/>
        </w:rPr>
        <w:t>Sriwahyu Istana Trahutami, S.S., M.Hum.</w:t>
      </w:r>
    </w:p>
    <w:p w:rsidR="006C2569" w:rsidRPr="008F1CB7" w:rsidRDefault="006C2569" w:rsidP="006C2569">
      <w:pPr>
        <w:spacing w:line="240" w:lineRule="auto"/>
        <w:rPr>
          <w:rFonts w:cs="Times New Roman"/>
          <w:lang w:val="id-ID"/>
        </w:rPr>
      </w:pPr>
      <w:r w:rsidRPr="008F1CB7">
        <w:rPr>
          <w:rFonts w:cs="Times New Roman"/>
          <w:lang w:val="id-ID"/>
        </w:rPr>
        <w:t>NIP. 197401032000122001</w:t>
      </w:r>
      <w:r w:rsidRPr="008F1CB7">
        <w:rPr>
          <w:rFonts w:cs="Times New Roman"/>
          <w:lang w:val="id-ID"/>
        </w:rPr>
        <w:tab/>
      </w:r>
      <w:r w:rsidRPr="008F1CB7">
        <w:rPr>
          <w:rFonts w:cs="Times New Roman"/>
          <w:lang w:val="id-ID"/>
        </w:rPr>
        <w:tab/>
      </w:r>
      <w:r w:rsidRPr="008F1CB7">
        <w:rPr>
          <w:rFonts w:cs="Times New Roman"/>
          <w:lang w:val="id-ID"/>
        </w:rPr>
        <w:tab/>
      </w:r>
      <w:r w:rsidRPr="008F1CB7">
        <w:rPr>
          <w:rFonts w:cs="Times New Roman"/>
          <w:lang w:val="id-ID"/>
        </w:rPr>
        <w:tab/>
        <w:t>.................................................</w:t>
      </w:r>
    </w:p>
    <w:p w:rsidR="006C2569" w:rsidRPr="008F1CB7" w:rsidRDefault="006C2569" w:rsidP="006C2569">
      <w:pPr>
        <w:spacing w:line="240" w:lineRule="auto"/>
        <w:rPr>
          <w:rFonts w:cs="Times New Roman"/>
          <w:lang w:val="id-ID"/>
        </w:rPr>
      </w:pPr>
    </w:p>
    <w:p w:rsidR="006C2569" w:rsidRPr="008F1CB7" w:rsidRDefault="006C2569" w:rsidP="006C2569">
      <w:pPr>
        <w:spacing w:line="240" w:lineRule="auto"/>
        <w:rPr>
          <w:rFonts w:cs="Times New Roman"/>
          <w:lang w:val="id-ID"/>
        </w:rPr>
      </w:pPr>
      <w:r w:rsidRPr="008F1CB7">
        <w:rPr>
          <w:rFonts w:cs="Times New Roman"/>
          <w:lang w:val="id-ID"/>
        </w:rPr>
        <w:t>Anggota II,</w:t>
      </w:r>
    </w:p>
    <w:p w:rsidR="006C2569" w:rsidRPr="008F1CB7" w:rsidRDefault="006C2569" w:rsidP="006C2569">
      <w:pPr>
        <w:spacing w:line="360" w:lineRule="auto"/>
        <w:rPr>
          <w:rFonts w:cs="Times New Roman"/>
          <w:lang w:val="id-ID"/>
        </w:rPr>
      </w:pPr>
    </w:p>
    <w:p w:rsidR="006C2569" w:rsidRPr="008F1CB7" w:rsidRDefault="006C2569" w:rsidP="006C2569">
      <w:pPr>
        <w:spacing w:after="0" w:line="240" w:lineRule="auto"/>
        <w:rPr>
          <w:rFonts w:cs="Times New Roman"/>
          <w:u w:val="single"/>
          <w:lang w:val="id-ID"/>
        </w:rPr>
      </w:pPr>
      <w:r w:rsidRPr="008F1CB7">
        <w:rPr>
          <w:rFonts w:cs="Times New Roman"/>
          <w:u w:val="single"/>
          <w:lang w:val="id-ID"/>
        </w:rPr>
        <w:t>Reny Wiyatasari, S.S., M.Hum.</w:t>
      </w:r>
    </w:p>
    <w:p w:rsidR="006C2569" w:rsidRPr="008F1CB7" w:rsidRDefault="006C2569" w:rsidP="006C2569">
      <w:pPr>
        <w:spacing w:line="240" w:lineRule="auto"/>
        <w:rPr>
          <w:rFonts w:cs="Times New Roman"/>
          <w:lang w:val="id-ID"/>
        </w:rPr>
      </w:pPr>
      <w:r w:rsidRPr="008F1CB7">
        <w:rPr>
          <w:rFonts w:cs="Times New Roman"/>
          <w:lang w:val="id-ID"/>
        </w:rPr>
        <w:t>NIP. 197603042014042001</w:t>
      </w:r>
      <w:r w:rsidRPr="008F1CB7">
        <w:rPr>
          <w:rFonts w:cs="Times New Roman"/>
          <w:lang w:val="id-ID"/>
        </w:rPr>
        <w:tab/>
      </w:r>
      <w:r w:rsidRPr="008F1CB7">
        <w:rPr>
          <w:rFonts w:cs="Times New Roman"/>
          <w:lang w:val="id-ID"/>
        </w:rPr>
        <w:tab/>
      </w:r>
      <w:r w:rsidRPr="008F1CB7">
        <w:rPr>
          <w:rFonts w:cs="Times New Roman"/>
          <w:lang w:val="id-ID"/>
        </w:rPr>
        <w:tab/>
      </w:r>
      <w:r w:rsidRPr="008F1CB7">
        <w:rPr>
          <w:rFonts w:cs="Times New Roman"/>
          <w:lang w:val="id-ID"/>
        </w:rPr>
        <w:tab/>
        <w:t>.................................................</w:t>
      </w:r>
    </w:p>
    <w:p w:rsidR="006C2569" w:rsidRPr="008F1CB7" w:rsidRDefault="006C2569" w:rsidP="006C2569">
      <w:pPr>
        <w:spacing w:line="480" w:lineRule="auto"/>
        <w:rPr>
          <w:rFonts w:cs="Times New Roman"/>
          <w:lang w:val="id-ID"/>
        </w:rPr>
      </w:pPr>
    </w:p>
    <w:p w:rsidR="006C2569" w:rsidRPr="008F1CB7" w:rsidRDefault="006C2569" w:rsidP="006C2569">
      <w:pPr>
        <w:spacing w:line="480" w:lineRule="auto"/>
        <w:jc w:val="center"/>
        <w:rPr>
          <w:rFonts w:cs="Times New Roman"/>
          <w:lang w:val="id-ID"/>
        </w:rPr>
      </w:pPr>
      <w:r w:rsidRPr="008F1CB7">
        <w:rPr>
          <w:rFonts w:cs="Times New Roman"/>
          <w:lang w:val="id-ID"/>
        </w:rPr>
        <w:t>Dekan Fakultas Ilmu Budaya, Universitas Diponegoro</w:t>
      </w:r>
    </w:p>
    <w:p w:rsidR="006C2569" w:rsidRPr="008F1CB7" w:rsidRDefault="006C2569" w:rsidP="006C2569">
      <w:pPr>
        <w:spacing w:line="240" w:lineRule="auto"/>
        <w:jc w:val="center"/>
        <w:rPr>
          <w:rFonts w:cs="Times New Roman"/>
          <w:lang w:val="id-ID"/>
        </w:rPr>
      </w:pPr>
    </w:p>
    <w:p w:rsidR="006C2569" w:rsidRPr="008F1CB7" w:rsidRDefault="006C2569" w:rsidP="006C2569">
      <w:pPr>
        <w:spacing w:line="240" w:lineRule="auto"/>
        <w:jc w:val="center"/>
        <w:rPr>
          <w:rFonts w:cs="Times New Roman"/>
          <w:lang w:val="id-ID"/>
        </w:rPr>
      </w:pPr>
    </w:p>
    <w:p w:rsidR="006C2569" w:rsidRPr="008F1CB7" w:rsidRDefault="006C2569" w:rsidP="006C2569">
      <w:pPr>
        <w:spacing w:after="0" w:line="240" w:lineRule="auto"/>
        <w:jc w:val="center"/>
        <w:rPr>
          <w:rFonts w:cs="Times New Roman"/>
          <w:u w:val="single"/>
          <w:lang w:val="id-ID"/>
        </w:rPr>
      </w:pPr>
      <w:r w:rsidRPr="008F1CB7">
        <w:rPr>
          <w:rFonts w:cs="Times New Roman"/>
          <w:u w:val="single"/>
          <w:lang w:val="id-ID"/>
        </w:rPr>
        <w:t>Dr. Nurhayati, M.Hum.</w:t>
      </w:r>
    </w:p>
    <w:p w:rsidR="006C2569" w:rsidRPr="008F1CB7" w:rsidRDefault="006C2569" w:rsidP="006C2569">
      <w:pPr>
        <w:spacing w:line="480" w:lineRule="auto"/>
        <w:jc w:val="center"/>
        <w:rPr>
          <w:rFonts w:cs="Times New Roman"/>
          <w:lang w:val="id-ID"/>
        </w:rPr>
      </w:pPr>
      <w:r w:rsidRPr="008F1CB7">
        <w:rPr>
          <w:rFonts w:cs="Times New Roman"/>
          <w:lang w:val="id-ID"/>
        </w:rPr>
        <w:t>NIP. 196610041990012001</w:t>
      </w:r>
    </w:p>
    <w:p w:rsidR="006C2569" w:rsidRPr="008F1CB7" w:rsidRDefault="006C2569" w:rsidP="006C2569">
      <w:pPr>
        <w:pStyle w:val="Heading1"/>
        <w:numPr>
          <w:ilvl w:val="0"/>
          <w:numId w:val="0"/>
        </w:numPr>
        <w:spacing w:line="480" w:lineRule="auto"/>
        <w:rPr>
          <w:rFonts w:cs="Times New Roman"/>
          <w:color w:val="auto"/>
          <w:sz w:val="28"/>
          <w:szCs w:val="28"/>
          <w:lang w:val="id-ID"/>
        </w:rPr>
      </w:pPr>
      <w:r w:rsidRPr="008F1CB7">
        <w:rPr>
          <w:rFonts w:cs="Times New Roman"/>
          <w:color w:val="auto"/>
          <w:lang w:val="id-ID"/>
        </w:rPr>
        <w:lastRenderedPageBreak/>
        <w:br w:type="page"/>
      </w:r>
      <w:bookmarkStart w:id="4" w:name="_Toc153898055"/>
      <w:r w:rsidRPr="008F1CB7">
        <w:rPr>
          <w:rFonts w:cs="Times New Roman"/>
          <w:color w:val="auto"/>
          <w:sz w:val="28"/>
          <w:szCs w:val="28"/>
          <w:lang w:val="id-ID"/>
        </w:rPr>
        <w:lastRenderedPageBreak/>
        <w:t>MOTTO DAN PERSEMBAHAN</w:t>
      </w:r>
      <w:bookmarkEnd w:id="4"/>
    </w:p>
    <w:p w:rsidR="006C2569" w:rsidRPr="008F1CB7" w:rsidRDefault="006C2569" w:rsidP="006C2569">
      <w:pPr>
        <w:spacing w:line="480" w:lineRule="auto"/>
        <w:rPr>
          <w:rFonts w:cs="Times New Roman"/>
          <w:lang w:val="id-ID"/>
        </w:rPr>
      </w:pPr>
    </w:p>
    <w:p w:rsidR="006C2569" w:rsidRPr="008F1CB7" w:rsidRDefault="006C2569" w:rsidP="006C2569">
      <w:pPr>
        <w:spacing w:line="240" w:lineRule="auto"/>
        <w:jc w:val="center"/>
        <w:rPr>
          <w:rFonts w:cs="Times New Roman"/>
          <w:lang w:val="en-US"/>
        </w:rPr>
      </w:pPr>
      <w:r w:rsidRPr="008F1CB7">
        <w:rPr>
          <w:rFonts w:cs="Times New Roman"/>
          <w:lang w:val="en-US"/>
        </w:rPr>
        <w:t>“Allah tidakmembebaniseseorangmelainkansesuaidengankesanggupannya.”</w:t>
      </w:r>
    </w:p>
    <w:p w:rsidR="006C2569" w:rsidRPr="008F1CB7" w:rsidRDefault="006C2569" w:rsidP="006C2569">
      <w:pPr>
        <w:spacing w:line="480" w:lineRule="auto"/>
        <w:jc w:val="right"/>
        <w:rPr>
          <w:rFonts w:cs="Times New Roman"/>
          <w:lang w:val="en-US"/>
        </w:rPr>
      </w:pPr>
      <w:r w:rsidRPr="008F1CB7">
        <w:rPr>
          <w:rFonts w:cs="Times New Roman"/>
          <w:lang w:val="en-US"/>
        </w:rPr>
        <w:t>(QS. Al-Baqarah: 286)</w:t>
      </w:r>
    </w:p>
    <w:p w:rsidR="006C2569" w:rsidRPr="008F1CB7" w:rsidRDefault="006C2569" w:rsidP="006C2569">
      <w:pPr>
        <w:spacing w:line="480" w:lineRule="auto"/>
        <w:rPr>
          <w:rFonts w:cs="Times New Roman"/>
          <w:lang w:val="en-US"/>
        </w:rPr>
      </w:pPr>
    </w:p>
    <w:p w:rsidR="006C2569" w:rsidRPr="008F1CB7" w:rsidRDefault="006C2569" w:rsidP="006C2569">
      <w:pPr>
        <w:spacing w:line="480" w:lineRule="auto"/>
        <w:jc w:val="center"/>
        <w:rPr>
          <w:rFonts w:cs="Times New Roman"/>
          <w:lang w:val="id-ID"/>
        </w:rPr>
      </w:pPr>
      <w:r w:rsidRPr="008F1CB7">
        <w:rPr>
          <w:rFonts w:cs="Times New Roman"/>
          <w:lang w:val="id-ID"/>
        </w:rPr>
        <w:t>“</w:t>
      </w:r>
      <w:r w:rsidRPr="008F1CB7">
        <w:rPr>
          <w:rFonts w:cs="Times New Roman"/>
          <w:lang w:val="en-US"/>
        </w:rPr>
        <w:t>Kita harusbertanggungjawabuntukmenyelesaikanapa yang kitamulai</w:t>
      </w:r>
      <w:r w:rsidRPr="008F1CB7">
        <w:rPr>
          <w:rFonts w:cs="Times New Roman"/>
          <w:lang w:val="id-ID"/>
        </w:rPr>
        <w:t>.”</w:t>
      </w:r>
    </w:p>
    <w:p w:rsidR="006C2569" w:rsidRPr="008F1CB7" w:rsidRDefault="006C2569" w:rsidP="006C2569">
      <w:pPr>
        <w:rPr>
          <w:rFonts w:cs="Times New Roman"/>
          <w:lang w:val="id-ID"/>
        </w:rPr>
      </w:pPr>
    </w:p>
    <w:p w:rsidR="006C2569" w:rsidRPr="008F1CB7" w:rsidRDefault="006C2569" w:rsidP="006C2569">
      <w:pPr>
        <w:rPr>
          <w:rFonts w:cs="Times New Roman"/>
          <w:lang w:val="id-ID"/>
        </w:rPr>
      </w:pPr>
    </w:p>
    <w:p w:rsidR="006C2569" w:rsidRPr="008F1CB7" w:rsidRDefault="006C2569" w:rsidP="006C2569">
      <w:pPr>
        <w:jc w:val="center"/>
        <w:rPr>
          <w:rFonts w:cs="Times New Roman"/>
          <w:lang w:val="id-ID"/>
        </w:rPr>
      </w:pPr>
    </w:p>
    <w:p w:rsidR="006C2569" w:rsidRPr="008F1CB7" w:rsidRDefault="006C2569" w:rsidP="006C2569">
      <w:pPr>
        <w:rPr>
          <w:rFonts w:cs="Times New Roman"/>
          <w:lang w:val="id-ID"/>
        </w:rPr>
      </w:pPr>
    </w:p>
    <w:p w:rsidR="006C2569" w:rsidRPr="008F1CB7" w:rsidRDefault="006C2569" w:rsidP="006C2569">
      <w:pPr>
        <w:jc w:val="left"/>
        <w:rPr>
          <w:rFonts w:cs="Times New Roman"/>
          <w:lang w:val="id-ID"/>
        </w:rPr>
      </w:pPr>
    </w:p>
    <w:p w:rsidR="006C2569" w:rsidRPr="008F1CB7" w:rsidRDefault="006C2569" w:rsidP="006C2569">
      <w:pPr>
        <w:jc w:val="left"/>
        <w:rPr>
          <w:rFonts w:cs="Times New Roman"/>
          <w:lang w:val="id-ID"/>
        </w:rPr>
      </w:pPr>
    </w:p>
    <w:p w:rsidR="006C2569" w:rsidRPr="008F1CB7" w:rsidRDefault="006C2569" w:rsidP="006C2569">
      <w:pPr>
        <w:jc w:val="center"/>
        <w:rPr>
          <w:rFonts w:cs="Times New Roman"/>
          <w:lang w:val="id-ID"/>
        </w:rPr>
      </w:pPr>
    </w:p>
    <w:p w:rsidR="006C2569" w:rsidRPr="008F1CB7" w:rsidRDefault="006C2569" w:rsidP="006C2569">
      <w:pPr>
        <w:jc w:val="center"/>
        <w:rPr>
          <w:rFonts w:cs="Times New Roman"/>
          <w:lang w:val="id-ID"/>
        </w:rPr>
      </w:pPr>
    </w:p>
    <w:p w:rsidR="006C2569" w:rsidRPr="008F1CB7" w:rsidRDefault="006C2569" w:rsidP="006C2569">
      <w:pPr>
        <w:spacing w:line="240" w:lineRule="auto"/>
        <w:rPr>
          <w:rFonts w:cs="Times New Roman"/>
          <w:lang w:val="id-ID"/>
        </w:rPr>
      </w:pPr>
      <w:r w:rsidRPr="008F1CB7">
        <w:rPr>
          <w:rFonts w:cs="Times New Roman"/>
          <w:lang w:val="id-ID"/>
        </w:rPr>
        <w:t>Saya persembahkan skripsi ini untuk,</w:t>
      </w:r>
    </w:p>
    <w:p w:rsidR="006C2569" w:rsidRPr="008F1CB7" w:rsidRDefault="006C2569" w:rsidP="006C2569">
      <w:pPr>
        <w:spacing w:line="240" w:lineRule="auto"/>
        <w:rPr>
          <w:rFonts w:cs="Times New Roman"/>
          <w:lang w:val="id-ID"/>
        </w:rPr>
      </w:pPr>
      <w:r w:rsidRPr="008F1CB7">
        <w:rPr>
          <w:rFonts w:cs="Times New Roman"/>
          <w:lang w:val="id-ID"/>
        </w:rPr>
        <w:t>Kedua orang tua saya, yang senantiasa selalu hadir dan mendukung</w:t>
      </w:r>
      <w:r w:rsidRPr="008F1CB7">
        <w:rPr>
          <w:rFonts w:cs="Times New Roman"/>
          <w:lang w:val="en-US"/>
        </w:rPr>
        <w:t>penulissehinggadapatmenyelesaikanskripsiinisampaiakhir.</w:t>
      </w:r>
    </w:p>
    <w:p w:rsidR="006C2569" w:rsidRPr="008F1CB7" w:rsidRDefault="006C2569" w:rsidP="006C2569">
      <w:pPr>
        <w:spacing w:line="240" w:lineRule="auto"/>
        <w:rPr>
          <w:rFonts w:cs="Times New Roman"/>
          <w:lang w:val="id-ID"/>
        </w:rPr>
      </w:pPr>
      <w:r w:rsidRPr="008F1CB7">
        <w:rPr>
          <w:rFonts w:cs="Times New Roman"/>
          <w:lang w:val="en-US"/>
        </w:rPr>
        <w:t>Serta,</w:t>
      </w:r>
      <w:r w:rsidRPr="008F1CB7">
        <w:rPr>
          <w:rFonts w:cs="Times New Roman"/>
          <w:lang w:val="id-ID"/>
        </w:rPr>
        <w:t xml:space="preserve"> kakak-kakak saya yang selalu menyemangati di kala mengerjakan skripsi ini.</w:t>
      </w:r>
    </w:p>
    <w:p w:rsidR="006C2569" w:rsidRPr="008F1CB7" w:rsidRDefault="006C2569" w:rsidP="006C2569">
      <w:pPr>
        <w:spacing w:line="240" w:lineRule="auto"/>
        <w:jc w:val="left"/>
        <w:rPr>
          <w:rFonts w:cs="Times New Roman"/>
          <w:b/>
          <w:bCs/>
          <w:lang w:val="id-ID"/>
        </w:rPr>
      </w:pPr>
    </w:p>
    <w:p w:rsidR="006C2569" w:rsidRPr="008F1CB7" w:rsidRDefault="006C2569" w:rsidP="006C2569">
      <w:pPr>
        <w:spacing w:line="240" w:lineRule="auto"/>
        <w:jc w:val="left"/>
        <w:rPr>
          <w:rFonts w:cs="Times New Roman"/>
          <w:b/>
          <w:bCs/>
          <w:lang w:val="id-ID"/>
        </w:rPr>
      </w:pPr>
    </w:p>
    <w:p w:rsidR="006C2569" w:rsidRPr="008F1CB7" w:rsidRDefault="006C2569" w:rsidP="006C2569">
      <w:pPr>
        <w:spacing w:line="240" w:lineRule="auto"/>
        <w:jc w:val="left"/>
        <w:rPr>
          <w:rFonts w:cs="Times New Roman"/>
          <w:b/>
          <w:bCs/>
          <w:lang w:val="id-ID"/>
        </w:rPr>
      </w:pPr>
    </w:p>
    <w:p w:rsidR="006C2569" w:rsidRPr="008F1CB7" w:rsidRDefault="006C2569" w:rsidP="006C2569">
      <w:pPr>
        <w:jc w:val="left"/>
        <w:rPr>
          <w:rFonts w:cs="Times New Roman"/>
          <w:lang w:val="id-ID"/>
        </w:rPr>
      </w:pPr>
      <w:r w:rsidRPr="008F1CB7">
        <w:rPr>
          <w:rFonts w:cs="Times New Roman"/>
          <w:b/>
          <w:bCs/>
          <w:lang w:val="id-ID"/>
        </w:rPr>
        <w:br w:type="page"/>
      </w:r>
    </w:p>
    <w:p w:rsidR="006C2569" w:rsidRPr="008F1CB7" w:rsidRDefault="006C2569" w:rsidP="006C2569">
      <w:pPr>
        <w:pStyle w:val="Heading1"/>
        <w:numPr>
          <w:ilvl w:val="0"/>
          <w:numId w:val="0"/>
        </w:numPr>
        <w:spacing w:line="480" w:lineRule="auto"/>
        <w:rPr>
          <w:rFonts w:cs="Times New Roman"/>
          <w:color w:val="auto"/>
          <w:sz w:val="28"/>
          <w:szCs w:val="28"/>
          <w:lang w:val="id-ID"/>
        </w:rPr>
      </w:pPr>
      <w:bookmarkStart w:id="5" w:name="_Toc153898056"/>
      <w:r w:rsidRPr="008F1CB7">
        <w:rPr>
          <w:rFonts w:cs="Times New Roman"/>
          <w:color w:val="auto"/>
          <w:sz w:val="28"/>
          <w:szCs w:val="28"/>
          <w:lang w:val="id-ID"/>
        </w:rPr>
        <w:lastRenderedPageBreak/>
        <w:t>PRAKATA</w:t>
      </w:r>
      <w:bookmarkEnd w:id="5"/>
    </w:p>
    <w:p w:rsidR="006C2569" w:rsidRPr="008F1CB7" w:rsidRDefault="006C2569" w:rsidP="006C2569">
      <w:pPr>
        <w:spacing w:line="240" w:lineRule="auto"/>
        <w:rPr>
          <w:rFonts w:cs="Times New Roman"/>
          <w:lang w:val="id-ID"/>
        </w:rPr>
      </w:pPr>
    </w:p>
    <w:p w:rsidR="006C2569" w:rsidRPr="008F1CB7" w:rsidRDefault="006C2569" w:rsidP="006C2569">
      <w:pPr>
        <w:spacing w:line="480" w:lineRule="auto"/>
        <w:ind w:firstLine="720"/>
        <w:rPr>
          <w:rFonts w:cs="Times New Roman"/>
          <w:lang w:val="id-ID"/>
        </w:rPr>
      </w:pPr>
      <w:r w:rsidRPr="008F1CB7">
        <w:rPr>
          <w:rFonts w:cs="Times New Roman"/>
          <w:lang w:val="id-ID"/>
        </w:rPr>
        <w:t xml:space="preserve">Segala puji dan syukur kepada Allah SWT, karena rahmat dan anugerah-Nya penulis dapat menyelesaikan skripsi ini yang berjudul “Analisis Wacana pada Dongeng Jepang: </w:t>
      </w:r>
      <w:r w:rsidRPr="008F1CB7">
        <w:rPr>
          <w:rFonts w:cs="Times New Roman"/>
          <w:i/>
          <w:iCs/>
          <w:lang w:val="id-ID"/>
        </w:rPr>
        <w:t xml:space="preserve">Shitakiri Suzume, Hanasaka Jijii, </w:t>
      </w:r>
      <w:r w:rsidRPr="008F1CB7">
        <w:rPr>
          <w:rFonts w:cs="Times New Roman"/>
          <w:lang w:val="id-ID"/>
        </w:rPr>
        <w:t xml:space="preserve">dan </w:t>
      </w:r>
      <w:r w:rsidRPr="008F1CB7">
        <w:rPr>
          <w:rFonts w:cs="Times New Roman"/>
          <w:i/>
          <w:iCs/>
          <w:lang w:val="id-ID"/>
        </w:rPr>
        <w:t>Kobutori Jiisan</w:t>
      </w:r>
      <w:r w:rsidRPr="008F1CB7">
        <w:rPr>
          <w:rFonts w:cs="Times New Roman"/>
          <w:lang w:val="id-ID"/>
        </w:rPr>
        <w:t>”, sehingga dapat menempuh Ujian Sarjana Program S1 Bahasa dan Kebudayaan Jepang.</w:t>
      </w:r>
    </w:p>
    <w:p w:rsidR="006C2569" w:rsidRPr="008F1CB7" w:rsidRDefault="006C2569" w:rsidP="006C2569">
      <w:pPr>
        <w:spacing w:line="480" w:lineRule="auto"/>
        <w:ind w:firstLine="720"/>
        <w:rPr>
          <w:rFonts w:cs="Times New Roman"/>
          <w:bCs/>
          <w:szCs w:val="24"/>
          <w:lang w:val="en-US"/>
        </w:rPr>
      </w:pPr>
      <w:r w:rsidRPr="008F1CB7">
        <w:rPr>
          <w:rFonts w:cs="Times New Roman"/>
          <w:bCs/>
          <w:szCs w:val="24"/>
          <w:lang w:val="en-US"/>
        </w:rPr>
        <w:t>Saat penulisannya, terdapatkesulitan-kesulitan yang penulishadapi. Skripsiinitidakakanselesaibilatanpabantuandari orang-orang di sekitarpenulis. Penulissangatberterimakasihkepada</w:t>
      </w:r>
      <w:r w:rsidRPr="008F1CB7">
        <w:rPr>
          <w:rFonts w:cs="Times New Roman"/>
          <w:szCs w:val="24"/>
          <w:lang w:val="id-ID"/>
        </w:rPr>
        <w:t>:</w:t>
      </w:r>
    </w:p>
    <w:p w:rsidR="006C2569" w:rsidRPr="008F1CB7" w:rsidRDefault="006C2569" w:rsidP="006C2569">
      <w:pPr>
        <w:pStyle w:val="Header"/>
        <w:numPr>
          <w:ilvl w:val="6"/>
          <w:numId w:val="7"/>
        </w:numPr>
        <w:spacing w:line="480" w:lineRule="auto"/>
        <w:ind w:left="720" w:hanging="578"/>
        <w:rPr>
          <w:rFonts w:cs="Times New Roman"/>
          <w:bCs/>
          <w:szCs w:val="24"/>
          <w:lang w:val="id-ID"/>
        </w:rPr>
      </w:pPr>
      <w:r w:rsidRPr="008F1CB7">
        <w:rPr>
          <w:rFonts w:cs="Times New Roman"/>
          <w:bCs/>
          <w:szCs w:val="24"/>
          <w:lang w:val="en-US"/>
        </w:rPr>
        <w:t>Dr. Nurhayati, M.Hum., selaku Dekan FakultasIlmuBudaya, Universitas Diponegoro, Semarang.</w:t>
      </w:r>
    </w:p>
    <w:p w:rsidR="006C2569" w:rsidRPr="008F1CB7" w:rsidRDefault="006C2569" w:rsidP="006C2569">
      <w:pPr>
        <w:pStyle w:val="Header"/>
        <w:numPr>
          <w:ilvl w:val="6"/>
          <w:numId w:val="7"/>
        </w:numPr>
        <w:spacing w:line="480" w:lineRule="auto"/>
        <w:ind w:left="720" w:hanging="578"/>
        <w:rPr>
          <w:rFonts w:cs="Times New Roman"/>
          <w:bCs/>
          <w:szCs w:val="24"/>
          <w:lang w:val="id-ID"/>
        </w:rPr>
      </w:pPr>
      <w:r w:rsidRPr="008F1CB7">
        <w:rPr>
          <w:rFonts w:cs="Times New Roman"/>
          <w:bCs/>
          <w:szCs w:val="24"/>
          <w:lang w:val="en-US"/>
        </w:rPr>
        <w:t>Zaki Ainul Fadli S.S., M.Hum., selakuKetua Program Studi Bahasa dan KebudayaanJepang, FakultasIlmuBudaya, Universitas Diponegoro, Semarang.</w:t>
      </w:r>
    </w:p>
    <w:p w:rsidR="006C2569" w:rsidRPr="008F1CB7" w:rsidRDefault="006C2569" w:rsidP="006C2569">
      <w:pPr>
        <w:pStyle w:val="Header"/>
        <w:numPr>
          <w:ilvl w:val="6"/>
          <w:numId w:val="7"/>
        </w:numPr>
        <w:spacing w:line="480" w:lineRule="auto"/>
        <w:ind w:left="720" w:hanging="578"/>
        <w:rPr>
          <w:rFonts w:cs="Times New Roman"/>
          <w:bCs/>
          <w:szCs w:val="24"/>
          <w:lang w:val="id-ID"/>
        </w:rPr>
      </w:pPr>
      <w:r w:rsidRPr="008F1CB7">
        <w:rPr>
          <w:rFonts w:cs="Times New Roman"/>
          <w:bCs/>
          <w:szCs w:val="24"/>
          <w:lang w:val="en-US"/>
        </w:rPr>
        <w:t>Elizabeth Ika Hesti Aprilia Nindia Rini S.S., M.Hum. selakudosenwalisekaligusdosenpembimbing. Terimakasihatasbimbingan dan arahannya yang telahmenuntunpenulisdariawalmasuk masa perkuliahanhinggaakhir semester ini dan selamamengerjakanpenelitianinisampaipenulisdapatmenyelesaikannya.</w:t>
      </w:r>
    </w:p>
    <w:p w:rsidR="006C2569" w:rsidRPr="008F1CB7" w:rsidRDefault="006C2569" w:rsidP="006C2569">
      <w:pPr>
        <w:pStyle w:val="Header"/>
        <w:numPr>
          <w:ilvl w:val="6"/>
          <w:numId w:val="7"/>
        </w:numPr>
        <w:spacing w:line="480" w:lineRule="auto"/>
        <w:ind w:left="720" w:hanging="578"/>
        <w:rPr>
          <w:rFonts w:cs="Times New Roman"/>
          <w:bCs/>
          <w:szCs w:val="24"/>
          <w:lang w:val="id-ID"/>
        </w:rPr>
      </w:pPr>
      <w:r w:rsidRPr="008F1CB7">
        <w:rPr>
          <w:rFonts w:cs="Times New Roman"/>
          <w:bCs/>
          <w:szCs w:val="24"/>
          <w:lang w:val="en-US"/>
        </w:rPr>
        <w:t>Seluruhdosen program studi Bahasa dan KebudayaanJepangFakultasIlmuBudaya Universitas Diponegoro yang telahmemberiilmubermanfaatsecaraakademik dan non akademik.</w:t>
      </w:r>
    </w:p>
    <w:p w:rsidR="006C2569" w:rsidRPr="008F1CB7" w:rsidRDefault="006C2569" w:rsidP="006C2569">
      <w:pPr>
        <w:pStyle w:val="Header"/>
        <w:numPr>
          <w:ilvl w:val="6"/>
          <w:numId w:val="7"/>
        </w:numPr>
        <w:spacing w:line="480" w:lineRule="auto"/>
        <w:ind w:left="720" w:hanging="578"/>
        <w:rPr>
          <w:rFonts w:cs="Times New Roman"/>
          <w:bCs/>
          <w:szCs w:val="24"/>
          <w:lang w:val="id-ID"/>
        </w:rPr>
      </w:pPr>
      <w:r w:rsidRPr="008F1CB7">
        <w:rPr>
          <w:rFonts w:cs="Times New Roman"/>
          <w:bCs/>
          <w:szCs w:val="24"/>
          <w:lang w:val="en-US"/>
        </w:rPr>
        <w:lastRenderedPageBreak/>
        <w:t>Kepadakedua orang tua dan mas-mas yang telahmemberikankasihsayangtakterhinggasertamendukungdarisegalahaltermasukdoauntukkelancaranperkuliahan dan pengerjaanskripsipenulis.</w:t>
      </w:r>
    </w:p>
    <w:p w:rsidR="006C2569" w:rsidRPr="008F1CB7" w:rsidRDefault="006C2569" w:rsidP="006C2569">
      <w:pPr>
        <w:pStyle w:val="Header"/>
        <w:numPr>
          <w:ilvl w:val="6"/>
          <w:numId w:val="7"/>
        </w:numPr>
        <w:spacing w:line="480" w:lineRule="auto"/>
        <w:ind w:left="720" w:hanging="578"/>
        <w:rPr>
          <w:rFonts w:cs="Times New Roman"/>
          <w:bCs/>
          <w:szCs w:val="24"/>
          <w:lang w:val="id-ID"/>
        </w:rPr>
      </w:pPr>
      <w:r w:rsidRPr="008F1CB7">
        <w:rPr>
          <w:rFonts w:cs="Times New Roman"/>
          <w:bCs/>
          <w:szCs w:val="24"/>
          <w:lang w:val="id-ID"/>
        </w:rPr>
        <w:t>Teman-teman dekat penulis terutama Isma dan Rekha yang telah hadir pada saat sedih maupun senang, mendengarkan setiap cerita dan keluh kesah, serta selalu menemani dan membantu penulis kapanpun dan di manapun dari awal perkuliahan hingga kini dan semoga seterusnya.</w:t>
      </w:r>
    </w:p>
    <w:p w:rsidR="006C2569" w:rsidRPr="008F1CB7" w:rsidRDefault="006C2569" w:rsidP="006C2569">
      <w:pPr>
        <w:pStyle w:val="Header"/>
        <w:numPr>
          <w:ilvl w:val="6"/>
          <w:numId w:val="7"/>
        </w:numPr>
        <w:spacing w:line="480" w:lineRule="auto"/>
        <w:ind w:left="720" w:hanging="578"/>
        <w:rPr>
          <w:rFonts w:cs="Times New Roman"/>
          <w:bCs/>
          <w:szCs w:val="24"/>
          <w:lang w:val="id-ID"/>
        </w:rPr>
      </w:pPr>
      <w:r w:rsidRPr="008F1CB7">
        <w:rPr>
          <w:rFonts w:cs="Times New Roman"/>
          <w:bCs/>
          <w:szCs w:val="24"/>
          <w:lang w:val="en-US"/>
        </w:rPr>
        <w:t>Teman-temandari program studi Bahasa dan KebudayaanJepang 2019, temansatupeminatanlinguistik, Sani dan temanmenugasbersamalainnya yang telahberbagi saran dan membantudalampengerjaantugasakhir.</w:t>
      </w:r>
    </w:p>
    <w:p w:rsidR="006C2569" w:rsidRPr="008F1CB7" w:rsidRDefault="006C2569" w:rsidP="006C2569">
      <w:pPr>
        <w:pStyle w:val="Header"/>
        <w:numPr>
          <w:ilvl w:val="6"/>
          <w:numId w:val="7"/>
        </w:numPr>
        <w:spacing w:line="480" w:lineRule="auto"/>
        <w:ind w:left="720" w:hanging="578"/>
        <w:rPr>
          <w:rFonts w:cs="Times New Roman"/>
          <w:bCs/>
          <w:szCs w:val="24"/>
          <w:lang w:val="id-ID"/>
        </w:rPr>
      </w:pPr>
      <w:r w:rsidRPr="008F1CB7">
        <w:rPr>
          <w:rFonts w:cs="Times New Roman"/>
          <w:bCs/>
          <w:szCs w:val="24"/>
          <w:lang w:val="en-US"/>
        </w:rPr>
        <w:t>Tim I KKN UNDIP 2023 Desa Jagan, Ijal, Ical, Enjes, Jojo, Ghozy, Ulya, Anya, dan Yessi yang telahmengisiwaktu pada masa-masa kuliahsetelahpandemi.</w:t>
      </w:r>
    </w:p>
    <w:p w:rsidR="006C2569" w:rsidRPr="008F1CB7" w:rsidRDefault="006C2569" w:rsidP="006C2569">
      <w:pPr>
        <w:pStyle w:val="Header"/>
        <w:numPr>
          <w:ilvl w:val="6"/>
          <w:numId w:val="7"/>
        </w:numPr>
        <w:spacing w:line="480" w:lineRule="auto"/>
        <w:ind w:left="720" w:hanging="578"/>
        <w:rPr>
          <w:rFonts w:cs="Times New Roman"/>
          <w:bCs/>
          <w:szCs w:val="24"/>
          <w:lang w:val="id-ID"/>
        </w:rPr>
      </w:pPr>
      <w:r w:rsidRPr="008F1CB7">
        <w:rPr>
          <w:rFonts w:cs="Times New Roman"/>
          <w:bCs/>
          <w:szCs w:val="24"/>
          <w:lang w:val="en-US"/>
        </w:rPr>
        <w:t>Fify, Rifdah, Hasna, dan Ina selakutemansejak SMA. Terimakasihtelahmengingat dan mendukungpenulissampaisaatini.</w:t>
      </w:r>
    </w:p>
    <w:p w:rsidR="006C2569" w:rsidRPr="008F1CB7" w:rsidRDefault="006C2569" w:rsidP="006C2569">
      <w:pPr>
        <w:pStyle w:val="Header"/>
        <w:numPr>
          <w:ilvl w:val="6"/>
          <w:numId w:val="7"/>
        </w:numPr>
        <w:spacing w:line="480" w:lineRule="auto"/>
        <w:ind w:left="720" w:hanging="578"/>
        <w:rPr>
          <w:rFonts w:cs="Times New Roman"/>
          <w:bCs/>
          <w:szCs w:val="24"/>
          <w:lang w:val="id-ID"/>
        </w:rPr>
      </w:pPr>
      <w:r w:rsidRPr="008F1CB7">
        <w:rPr>
          <w:rFonts w:cs="Times New Roman"/>
          <w:bCs/>
          <w:szCs w:val="24"/>
          <w:lang w:val="en-US"/>
        </w:rPr>
        <w:t>Semuapihak yang telahmembantupenulisselamamengerjakanpenulisanskripsisampaiakhir.</w:t>
      </w:r>
    </w:p>
    <w:p w:rsidR="006C2569" w:rsidRPr="008F1CB7" w:rsidRDefault="006C2569" w:rsidP="006C2569">
      <w:pPr>
        <w:pStyle w:val="Header"/>
        <w:spacing w:line="480" w:lineRule="auto"/>
        <w:ind w:left="142"/>
        <w:rPr>
          <w:rFonts w:cs="Times New Roman"/>
          <w:bCs/>
          <w:szCs w:val="24"/>
          <w:lang w:val="id-ID"/>
        </w:rPr>
      </w:pPr>
      <w:r w:rsidRPr="008F1CB7">
        <w:rPr>
          <w:rFonts w:cs="Times New Roman"/>
          <w:bCs/>
          <w:szCs w:val="24"/>
          <w:lang w:val="id-ID"/>
        </w:rPr>
        <w:tab/>
        <w:t xml:space="preserve">Penulis </w:t>
      </w:r>
      <w:r w:rsidRPr="008F1CB7">
        <w:rPr>
          <w:rFonts w:cs="Times New Roman"/>
          <w:bCs/>
          <w:szCs w:val="24"/>
          <w:lang w:val="en-US"/>
        </w:rPr>
        <w:t>tidakluputdarikesalahandan</w:t>
      </w:r>
      <w:r w:rsidRPr="008F1CB7">
        <w:rPr>
          <w:rFonts w:cs="Times New Roman"/>
          <w:bCs/>
          <w:szCs w:val="24"/>
          <w:lang w:val="id-ID"/>
        </w:rPr>
        <w:t xml:space="preserve"> jauh dari kata sempurna, maka dari itu penulis menerima kritik dan saran yang membangun penulisan penelitian ini.</w:t>
      </w:r>
    </w:p>
    <w:p w:rsidR="006C2569" w:rsidRPr="008F1CB7" w:rsidRDefault="006C2569" w:rsidP="006C2569">
      <w:pPr>
        <w:spacing w:line="240" w:lineRule="auto"/>
        <w:jc w:val="right"/>
        <w:rPr>
          <w:rFonts w:cs="Times New Roman"/>
          <w:lang w:val="id-ID"/>
        </w:rPr>
      </w:pPr>
      <w:r w:rsidRPr="008F1CB7">
        <w:rPr>
          <w:rFonts w:cs="Times New Roman"/>
          <w:lang w:val="id-ID"/>
        </w:rPr>
        <w:t xml:space="preserve">Semarang, </w:t>
      </w:r>
      <w:r w:rsidRPr="008F1CB7">
        <w:rPr>
          <w:rFonts w:cs="Times New Roman"/>
          <w:lang w:val="en-US"/>
        </w:rPr>
        <w:t>2</w:t>
      </w:r>
      <w:r>
        <w:rPr>
          <w:rFonts w:cs="Times New Roman"/>
          <w:lang w:val="en-US"/>
        </w:rPr>
        <w:t>7</w:t>
      </w:r>
      <w:r w:rsidRPr="008F1CB7">
        <w:rPr>
          <w:rFonts w:cs="Times New Roman"/>
          <w:lang w:val="en-US"/>
        </w:rPr>
        <w:t>Desember</w:t>
      </w:r>
      <w:r w:rsidRPr="008F1CB7">
        <w:rPr>
          <w:rFonts w:cs="Times New Roman"/>
          <w:lang w:val="id-ID"/>
        </w:rPr>
        <w:t xml:space="preserve"> 2023</w:t>
      </w:r>
    </w:p>
    <w:p w:rsidR="006C2569" w:rsidRPr="008F1CB7" w:rsidRDefault="006B6B4E" w:rsidP="006C2569">
      <w:pPr>
        <w:spacing w:line="240" w:lineRule="auto"/>
        <w:jc w:val="right"/>
        <w:rPr>
          <w:rFonts w:cs="Times New Roman"/>
          <w:lang w:val="id-ID"/>
        </w:rPr>
      </w:pPr>
      <w:r>
        <w:rPr>
          <w:rFonts w:cs="Times New Roman"/>
          <w:noProof/>
          <w:lang w:val="id-ID" w:eastAsia="id-ID"/>
        </w:rPr>
        <w:drawing>
          <wp:anchor distT="0" distB="0" distL="114300" distR="114300" simplePos="0" relativeHeight="251664384" behindDoc="0" locked="0" layoutInCell="1" allowOverlap="1">
            <wp:simplePos x="0" y="0"/>
            <wp:positionH relativeFrom="margin">
              <wp:posOffset>3926150</wp:posOffset>
            </wp:positionH>
            <wp:positionV relativeFrom="paragraph">
              <wp:posOffset>218826</wp:posOffset>
            </wp:positionV>
            <wp:extent cx="826936" cy="59536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8046" t="15256" r="3266" b="33358"/>
                    <a:stretch/>
                  </pic:blipFill>
                  <pic:spPr bwMode="auto">
                    <a:xfrm>
                      <a:off x="0" y="0"/>
                      <a:ext cx="826936" cy="59536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006C2569" w:rsidRPr="008F1CB7">
        <w:rPr>
          <w:rFonts w:cs="Times New Roman"/>
          <w:lang w:val="id-ID"/>
        </w:rPr>
        <w:t>Penulis</w:t>
      </w:r>
    </w:p>
    <w:p w:rsidR="006C2569" w:rsidRPr="008F1CB7" w:rsidRDefault="006C2569" w:rsidP="006C2569">
      <w:pPr>
        <w:spacing w:line="240" w:lineRule="auto"/>
        <w:jc w:val="right"/>
        <w:rPr>
          <w:rFonts w:cs="Times New Roman"/>
          <w:lang w:val="id-ID"/>
        </w:rPr>
      </w:pPr>
    </w:p>
    <w:p w:rsidR="006C2569" w:rsidRPr="008F1CB7" w:rsidRDefault="006C2569" w:rsidP="006C2569">
      <w:pPr>
        <w:spacing w:line="240" w:lineRule="auto"/>
        <w:jc w:val="right"/>
        <w:rPr>
          <w:rFonts w:cs="Times New Roman"/>
          <w:lang w:val="id-ID"/>
        </w:rPr>
      </w:pPr>
    </w:p>
    <w:p w:rsidR="006C2569" w:rsidRPr="008F1CB7" w:rsidRDefault="006C2569" w:rsidP="006C2569">
      <w:pPr>
        <w:spacing w:line="480" w:lineRule="auto"/>
        <w:jc w:val="right"/>
        <w:rPr>
          <w:rFonts w:cs="Times New Roman"/>
          <w:lang w:val="id-ID"/>
        </w:rPr>
      </w:pPr>
      <w:r w:rsidRPr="008F1CB7">
        <w:rPr>
          <w:rFonts w:cs="Times New Roman"/>
          <w:lang w:val="id-ID"/>
        </w:rPr>
        <w:t>Wulan Amalia Ningrum</w:t>
      </w:r>
    </w:p>
    <w:p w:rsidR="006C2569" w:rsidRPr="008F1CB7" w:rsidRDefault="006C2569" w:rsidP="006C2569">
      <w:pPr>
        <w:pStyle w:val="Heading1"/>
        <w:numPr>
          <w:ilvl w:val="0"/>
          <w:numId w:val="0"/>
        </w:numPr>
        <w:spacing w:line="480" w:lineRule="auto"/>
        <w:rPr>
          <w:rFonts w:cs="Times New Roman"/>
          <w:color w:val="auto"/>
          <w:sz w:val="28"/>
          <w:szCs w:val="28"/>
          <w:lang w:val="id-ID"/>
        </w:rPr>
      </w:pPr>
      <w:bookmarkStart w:id="6" w:name="_Toc153898057"/>
      <w:r w:rsidRPr="008F1CB7">
        <w:rPr>
          <w:rFonts w:cs="Times New Roman"/>
          <w:color w:val="auto"/>
          <w:sz w:val="28"/>
          <w:szCs w:val="28"/>
          <w:lang w:val="id-ID"/>
        </w:rPr>
        <w:lastRenderedPageBreak/>
        <w:t>DAFTAR ISI</w:t>
      </w:r>
      <w:bookmarkEnd w:id="6"/>
    </w:p>
    <w:sdt>
      <w:sdtPr>
        <w:rPr>
          <w:rFonts w:ascii="Times New Roman" w:eastAsiaTheme="minorEastAsia" w:hAnsi="Times New Roman" w:cs="Times New Roman"/>
          <w:b/>
          <w:bCs/>
          <w:color w:val="auto"/>
          <w:sz w:val="24"/>
          <w:szCs w:val="22"/>
          <w:lang w:val="en-ID" w:eastAsia="ja-JP"/>
        </w:rPr>
        <w:id w:val="-223615770"/>
        <w:docPartObj>
          <w:docPartGallery w:val="Table of Contents"/>
          <w:docPartUnique/>
        </w:docPartObj>
      </w:sdtPr>
      <w:sdtEndPr>
        <w:rPr>
          <w:noProof/>
        </w:rPr>
      </w:sdtEndPr>
      <w:sdtContent>
        <w:p w:rsidR="006C2569" w:rsidRPr="008F1CB7" w:rsidRDefault="006C2569" w:rsidP="006C2569">
          <w:pPr>
            <w:pStyle w:val="TOCHeading"/>
            <w:spacing w:before="0" w:line="480" w:lineRule="auto"/>
            <w:rPr>
              <w:rFonts w:ascii="Times New Roman" w:hAnsi="Times New Roman" w:cs="Times New Roman"/>
              <w:b/>
              <w:bCs/>
              <w:color w:val="auto"/>
              <w:sz w:val="24"/>
              <w:szCs w:val="24"/>
            </w:rPr>
          </w:pPr>
        </w:p>
        <w:p w:rsidR="006C2569" w:rsidRPr="00965904" w:rsidRDefault="003C4908" w:rsidP="006C2569">
          <w:pPr>
            <w:pStyle w:val="TOC1"/>
            <w:rPr>
              <w:rFonts w:cs="Times New Roman"/>
              <w:sz w:val="22"/>
              <w:lang w:val="en-US"/>
            </w:rPr>
          </w:pPr>
          <w:r w:rsidRPr="003C4908">
            <w:rPr>
              <w:rFonts w:cs="Times New Roman"/>
              <w:noProof w:val="0"/>
            </w:rPr>
            <w:fldChar w:fldCharType="begin"/>
          </w:r>
          <w:r w:rsidR="006C2569" w:rsidRPr="008F1CB7">
            <w:rPr>
              <w:rFonts w:cs="Times New Roman"/>
            </w:rPr>
            <w:instrText xml:space="preserve"> TOC \o "1-3" \h \z \u </w:instrText>
          </w:r>
          <w:r w:rsidRPr="003C4908">
            <w:rPr>
              <w:rFonts w:cs="Times New Roman"/>
              <w:noProof w:val="0"/>
            </w:rPr>
            <w:fldChar w:fldCharType="separate"/>
          </w:r>
          <w:hyperlink w:anchor="_Toc153898052" w:history="1">
            <w:r w:rsidR="006C2569" w:rsidRPr="00965904">
              <w:rPr>
                <w:rStyle w:val="Hyperlink"/>
                <w:rFonts w:cs="Times New Roman"/>
                <w:color w:val="auto"/>
              </w:rPr>
              <w:t>HALAMAN PERNYATAAN</w:t>
            </w:r>
            <w:r w:rsidR="006C2569" w:rsidRPr="00965904">
              <w:rPr>
                <w:rFonts w:cs="Times New Roman"/>
                <w:webHidden/>
              </w:rPr>
              <w:tab/>
            </w:r>
            <w:r w:rsidRPr="00965904">
              <w:rPr>
                <w:rFonts w:cs="Times New Roman"/>
                <w:webHidden/>
              </w:rPr>
              <w:fldChar w:fldCharType="begin"/>
            </w:r>
            <w:r w:rsidR="006C2569" w:rsidRPr="00965904">
              <w:rPr>
                <w:rFonts w:cs="Times New Roman"/>
                <w:webHidden/>
              </w:rPr>
              <w:instrText xml:space="preserve"> PAGEREF _Toc153898052 \h </w:instrText>
            </w:r>
            <w:r w:rsidRPr="00965904">
              <w:rPr>
                <w:rFonts w:cs="Times New Roman"/>
                <w:webHidden/>
              </w:rPr>
            </w:r>
            <w:r w:rsidRPr="00965904">
              <w:rPr>
                <w:rFonts w:cs="Times New Roman"/>
                <w:webHidden/>
              </w:rPr>
              <w:fldChar w:fldCharType="separate"/>
            </w:r>
            <w:r w:rsidR="003B6F03">
              <w:rPr>
                <w:rFonts w:cs="Times New Roman"/>
                <w:webHidden/>
              </w:rPr>
              <w:t>iii</w:t>
            </w:r>
            <w:r w:rsidRPr="00965904">
              <w:rPr>
                <w:rFonts w:cs="Times New Roman"/>
                <w:webHidden/>
              </w:rPr>
              <w:fldChar w:fldCharType="end"/>
            </w:r>
          </w:hyperlink>
        </w:p>
        <w:p w:rsidR="006C2569" w:rsidRPr="00965904" w:rsidRDefault="003C4908" w:rsidP="006C2569">
          <w:pPr>
            <w:pStyle w:val="TOC1"/>
            <w:rPr>
              <w:rFonts w:cs="Times New Roman"/>
              <w:sz w:val="22"/>
              <w:lang w:val="en-US"/>
            </w:rPr>
          </w:pPr>
          <w:hyperlink w:anchor="_Toc153898053" w:history="1">
            <w:r w:rsidR="006C2569" w:rsidRPr="00965904">
              <w:rPr>
                <w:rStyle w:val="Hyperlink"/>
                <w:rFonts w:cs="Times New Roman"/>
                <w:color w:val="auto"/>
              </w:rPr>
              <w:t>HALAMAN PERSETUJUAN</w:t>
            </w:r>
            <w:r w:rsidR="006C2569" w:rsidRPr="00965904">
              <w:rPr>
                <w:rFonts w:cs="Times New Roman"/>
                <w:webHidden/>
              </w:rPr>
              <w:tab/>
            </w:r>
            <w:r w:rsidRPr="00965904">
              <w:rPr>
                <w:rFonts w:cs="Times New Roman"/>
                <w:webHidden/>
              </w:rPr>
              <w:fldChar w:fldCharType="begin"/>
            </w:r>
            <w:r w:rsidR="006C2569" w:rsidRPr="00965904">
              <w:rPr>
                <w:rFonts w:cs="Times New Roman"/>
                <w:webHidden/>
              </w:rPr>
              <w:instrText xml:space="preserve"> PAGEREF _Toc153898053 \h </w:instrText>
            </w:r>
            <w:r w:rsidRPr="00965904">
              <w:rPr>
                <w:rFonts w:cs="Times New Roman"/>
                <w:webHidden/>
              </w:rPr>
            </w:r>
            <w:r w:rsidRPr="00965904">
              <w:rPr>
                <w:rFonts w:cs="Times New Roman"/>
                <w:webHidden/>
              </w:rPr>
              <w:fldChar w:fldCharType="separate"/>
            </w:r>
            <w:r w:rsidR="003B6F03">
              <w:rPr>
                <w:rFonts w:cs="Times New Roman"/>
                <w:webHidden/>
              </w:rPr>
              <w:t>iv</w:t>
            </w:r>
            <w:r w:rsidRPr="00965904">
              <w:rPr>
                <w:rFonts w:cs="Times New Roman"/>
                <w:webHidden/>
              </w:rPr>
              <w:fldChar w:fldCharType="end"/>
            </w:r>
          </w:hyperlink>
        </w:p>
        <w:p w:rsidR="006C2569" w:rsidRPr="00965904" w:rsidRDefault="003C4908" w:rsidP="006C2569">
          <w:pPr>
            <w:pStyle w:val="TOC1"/>
            <w:rPr>
              <w:rFonts w:cs="Times New Roman"/>
              <w:sz w:val="22"/>
              <w:lang w:val="en-US"/>
            </w:rPr>
          </w:pPr>
          <w:hyperlink w:anchor="_Toc153898054" w:history="1">
            <w:r w:rsidR="006C2569" w:rsidRPr="00965904">
              <w:rPr>
                <w:rStyle w:val="Hyperlink"/>
                <w:rFonts w:cs="Times New Roman"/>
                <w:color w:val="auto"/>
              </w:rPr>
              <w:t>HALAMAN PENGESAHAN</w:t>
            </w:r>
            <w:r w:rsidR="006C2569" w:rsidRPr="00965904">
              <w:rPr>
                <w:rFonts w:cs="Times New Roman"/>
                <w:webHidden/>
              </w:rPr>
              <w:tab/>
            </w:r>
            <w:r w:rsidRPr="00965904">
              <w:rPr>
                <w:rFonts w:cs="Times New Roman"/>
                <w:webHidden/>
              </w:rPr>
              <w:fldChar w:fldCharType="begin"/>
            </w:r>
            <w:r w:rsidR="006C2569" w:rsidRPr="00965904">
              <w:rPr>
                <w:rFonts w:cs="Times New Roman"/>
                <w:webHidden/>
              </w:rPr>
              <w:instrText xml:space="preserve"> PAGEREF _Toc153898054 \h </w:instrText>
            </w:r>
            <w:r w:rsidRPr="00965904">
              <w:rPr>
                <w:rFonts w:cs="Times New Roman"/>
                <w:webHidden/>
              </w:rPr>
            </w:r>
            <w:r w:rsidRPr="00965904">
              <w:rPr>
                <w:rFonts w:cs="Times New Roman"/>
                <w:webHidden/>
              </w:rPr>
              <w:fldChar w:fldCharType="separate"/>
            </w:r>
            <w:r w:rsidR="003B6F03">
              <w:rPr>
                <w:rFonts w:cs="Times New Roman"/>
                <w:webHidden/>
              </w:rPr>
              <w:t>v</w:t>
            </w:r>
            <w:r w:rsidRPr="00965904">
              <w:rPr>
                <w:rFonts w:cs="Times New Roman"/>
                <w:webHidden/>
              </w:rPr>
              <w:fldChar w:fldCharType="end"/>
            </w:r>
          </w:hyperlink>
        </w:p>
        <w:p w:rsidR="006C2569" w:rsidRPr="00965904" w:rsidRDefault="003C4908" w:rsidP="006C2569">
          <w:pPr>
            <w:pStyle w:val="TOC1"/>
            <w:rPr>
              <w:rFonts w:cs="Times New Roman"/>
              <w:sz w:val="22"/>
              <w:lang w:val="en-US"/>
            </w:rPr>
          </w:pPr>
          <w:hyperlink w:anchor="_Toc153898055" w:history="1">
            <w:r w:rsidR="006C2569" w:rsidRPr="00965904">
              <w:rPr>
                <w:rStyle w:val="Hyperlink"/>
                <w:rFonts w:cs="Times New Roman"/>
                <w:color w:val="auto"/>
              </w:rPr>
              <w:t>MOTTO DAN PERSEMBAHAN</w:t>
            </w:r>
            <w:r w:rsidR="006C2569" w:rsidRPr="00965904">
              <w:rPr>
                <w:rFonts w:cs="Times New Roman"/>
                <w:webHidden/>
              </w:rPr>
              <w:tab/>
            </w:r>
            <w:r w:rsidRPr="00965904">
              <w:rPr>
                <w:rFonts w:cs="Times New Roman"/>
                <w:webHidden/>
              </w:rPr>
              <w:fldChar w:fldCharType="begin"/>
            </w:r>
            <w:r w:rsidR="006C2569" w:rsidRPr="00965904">
              <w:rPr>
                <w:rFonts w:cs="Times New Roman"/>
                <w:webHidden/>
              </w:rPr>
              <w:instrText xml:space="preserve"> PAGEREF _Toc153898055 \h </w:instrText>
            </w:r>
            <w:r w:rsidRPr="00965904">
              <w:rPr>
                <w:rFonts w:cs="Times New Roman"/>
                <w:webHidden/>
              </w:rPr>
            </w:r>
            <w:r w:rsidRPr="00965904">
              <w:rPr>
                <w:rFonts w:cs="Times New Roman"/>
                <w:webHidden/>
              </w:rPr>
              <w:fldChar w:fldCharType="separate"/>
            </w:r>
            <w:r w:rsidR="003B6F03">
              <w:rPr>
                <w:rFonts w:cs="Times New Roman"/>
                <w:webHidden/>
              </w:rPr>
              <w:t>vi</w:t>
            </w:r>
            <w:r w:rsidRPr="00965904">
              <w:rPr>
                <w:rFonts w:cs="Times New Roman"/>
                <w:webHidden/>
              </w:rPr>
              <w:fldChar w:fldCharType="end"/>
            </w:r>
          </w:hyperlink>
        </w:p>
        <w:p w:rsidR="006C2569" w:rsidRPr="00965904" w:rsidRDefault="003C4908" w:rsidP="006C2569">
          <w:pPr>
            <w:pStyle w:val="TOC1"/>
            <w:rPr>
              <w:rFonts w:cs="Times New Roman"/>
              <w:sz w:val="22"/>
              <w:lang w:val="en-US"/>
            </w:rPr>
          </w:pPr>
          <w:hyperlink w:anchor="_Toc153898056" w:history="1">
            <w:r w:rsidR="006C2569" w:rsidRPr="00965904">
              <w:rPr>
                <w:rStyle w:val="Hyperlink"/>
                <w:rFonts w:cs="Times New Roman"/>
                <w:color w:val="auto"/>
              </w:rPr>
              <w:t>PRAKATA</w:t>
            </w:r>
            <w:r w:rsidR="006C2569" w:rsidRPr="00965904">
              <w:rPr>
                <w:rFonts w:cs="Times New Roman"/>
                <w:webHidden/>
              </w:rPr>
              <w:tab/>
            </w:r>
            <w:r w:rsidRPr="00965904">
              <w:rPr>
                <w:rFonts w:cs="Times New Roman"/>
                <w:webHidden/>
              </w:rPr>
              <w:fldChar w:fldCharType="begin"/>
            </w:r>
            <w:r w:rsidR="006C2569" w:rsidRPr="00965904">
              <w:rPr>
                <w:rFonts w:cs="Times New Roman"/>
                <w:webHidden/>
              </w:rPr>
              <w:instrText xml:space="preserve"> PAGEREF _Toc153898056 \h </w:instrText>
            </w:r>
            <w:r w:rsidRPr="00965904">
              <w:rPr>
                <w:rFonts w:cs="Times New Roman"/>
                <w:webHidden/>
              </w:rPr>
            </w:r>
            <w:r w:rsidRPr="00965904">
              <w:rPr>
                <w:rFonts w:cs="Times New Roman"/>
                <w:webHidden/>
              </w:rPr>
              <w:fldChar w:fldCharType="separate"/>
            </w:r>
            <w:r w:rsidR="003B6F03">
              <w:rPr>
                <w:rFonts w:cs="Times New Roman"/>
                <w:webHidden/>
              </w:rPr>
              <w:t>vii</w:t>
            </w:r>
            <w:r w:rsidRPr="00965904">
              <w:rPr>
                <w:rFonts w:cs="Times New Roman"/>
                <w:webHidden/>
              </w:rPr>
              <w:fldChar w:fldCharType="end"/>
            </w:r>
          </w:hyperlink>
        </w:p>
        <w:p w:rsidR="006C2569" w:rsidRPr="00965904" w:rsidRDefault="003C4908" w:rsidP="006C2569">
          <w:pPr>
            <w:pStyle w:val="TOC1"/>
            <w:rPr>
              <w:rFonts w:cs="Times New Roman"/>
              <w:sz w:val="22"/>
              <w:lang w:val="en-US"/>
            </w:rPr>
          </w:pPr>
          <w:hyperlink w:anchor="_Toc153898057" w:history="1">
            <w:r w:rsidR="006C2569" w:rsidRPr="00965904">
              <w:rPr>
                <w:rStyle w:val="Hyperlink"/>
                <w:rFonts w:cs="Times New Roman"/>
                <w:color w:val="auto"/>
              </w:rPr>
              <w:t>DAFTAR ISI</w:t>
            </w:r>
            <w:r w:rsidR="006C2569" w:rsidRPr="00965904">
              <w:rPr>
                <w:rFonts w:cs="Times New Roman"/>
                <w:webHidden/>
              </w:rPr>
              <w:tab/>
            </w:r>
            <w:r w:rsidRPr="00965904">
              <w:rPr>
                <w:rFonts w:cs="Times New Roman"/>
                <w:webHidden/>
              </w:rPr>
              <w:fldChar w:fldCharType="begin"/>
            </w:r>
            <w:r w:rsidR="006C2569" w:rsidRPr="00965904">
              <w:rPr>
                <w:rFonts w:cs="Times New Roman"/>
                <w:webHidden/>
              </w:rPr>
              <w:instrText xml:space="preserve"> PAGEREF _Toc153898057 \h </w:instrText>
            </w:r>
            <w:r w:rsidRPr="00965904">
              <w:rPr>
                <w:rFonts w:cs="Times New Roman"/>
                <w:webHidden/>
              </w:rPr>
            </w:r>
            <w:r w:rsidRPr="00965904">
              <w:rPr>
                <w:rFonts w:cs="Times New Roman"/>
                <w:webHidden/>
              </w:rPr>
              <w:fldChar w:fldCharType="separate"/>
            </w:r>
            <w:r w:rsidR="003B6F03">
              <w:rPr>
                <w:rFonts w:cs="Times New Roman"/>
                <w:webHidden/>
              </w:rPr>
              <w:t>ix</w:t>
            </w:r>
            <w:r w:rsidRPr="00965904">
              <w:rPr>
                <w:rFonts w:cs="Times New Roman"/>
                <w:webHidden/>
              </w:rPr>
              <w:fldChar w:fldCharType="end"/>
            </w:r>
          </w:hyperlink>
        </w:p>
        <w:p w:rsidR="006C2569" w:rsidRPr="00965904" w:rsidRDefault="003C4908" w:rsidP="006C2569">
          <w:pPr>
            <w:pStyle w:val="TOC1"/>
            <w:rPr>
              <w:rFonts w:cs="Times New Roman"/>
              <w:sz w:val="22"/>
              <w:lang w:val="en-US"/>
            </w:rPr>
          </w:pPr>
          <w:hyperlink w:anchor="_Toc153898058" w:history="1">
            <w:r w:rsidR="006C2569" w:rsidRPr="00965904">
              <w:rPr>
                <w:rStyle w:val="Hyperlink"/>
                <w:rFonts w:cs="Times New Roman"/>
                <w:color w:val="auto"/>
              </w:rPr>
              <w:t>DAFTAR TABEL</w:t>
            </w:r>
            <w:r w:rsidR="006C2569" w:rsidRPr="00965904">
              <w:rPr>
                <w:rFonts w:cs="Times New Roman"/>
                <w:webHidden/>
              </w:rPr>
              <w:tab/>
            </w:r>
            <w:r w:rsidRPr="00965904">
              <w:rPr>
                <w:rFonts w:cs="Times New Roman"/>
                <w:webHidden/>
              </w:rPr>
              <w:fldChar w:fldCharType="begin"/>
            </w:r>
            <w:r w:rsidR="006C2569" w:rsidRPr="00965904">
              <w:rPr>
                <w:rFonts w:cs="Times New Roman"/>
                <w:webHidden/>
              </w:rPr>
              <w:instrText xml:space="preserve"> PAGEREF _Toc153898058 \h </w:instrText>
            </w:r>
            <w:r w:rsidRPr="00965904">
              <w:rPr>
                <w:rFonts w:cs="Times New Roman"/>
                <w:webHidden/>
              </w:rPr>
            </w:r>
            <w:r w:rsidRPr="00965904">
              <w:rPr>
                <w:rFonts w:cs="Times New Roman"/>
                <w:webHidden/>
              </w:rPr>
              <w:fldChar w:fldCharType="separate"/>
            </w:r>
            <w:r w:rsidR="003B6F03">
              <w:rPr>
                <w:rFonts w:cs="Times New Roman"/>
                <w:webHidden/>
              </w:rPr>
              <w:t>xi</w:t>
            </w:r>
            <w:r w:rsidRPr="00965904">
              <w:rPr>
                <w:rFonts w:cs="Times New Roman"/>
                <w:webHidden/>
              </w:rPr>
              <w:fldChar w:fldCharType="end"/>
            </w:r>
          </w:hyperlink>
        </w:p>
        <w:p w:rsidR="006C2569" w:rsidRPr="00965904" w:rsidRDefault="003C4908" w:rsidP="006C2569">
          <w:pPr>
            <w:pStyle w:val="TOC1"/>
            <w:rPr>
              <w:rFonts w:cs="Times New Roman"/>
              <w:sz w:val="22"/>
              <w:lang w:val="en-US"/>
            </w:rPr>
          </w:pPr>
          <w:hyperlink w:anchor="_Toc153898059" w:history="1">
            <w:r w:rsidR="006C2569" w:rsidRPr="00965904">
              <w:rPr>
                <w:rStyle w:val="Hyperlink"/>
                <w:rFonts w:cs="Times New Roman"/>
                <w:color w:val="auto"/>
              </w:rPr>
              <w:t>INTISARI</w:t>
            </w:r>
            <w:r w:rsidR="006C2569" w:rsidRPr="00965904">
              <w:rPr>
                <w:rFonts w:cs="Times New Roman"/>
                <w:webHidden/>
              </w:rPr>
              <w:tab/>
            </w:r>
            <w:r w:rsidRPr="00965904">
              <w:rPr>
                <w:rFonts w:cs="Times New Roman"/>
                <w:webHidden/>
              </w:rPr>
              <w:fldChar w:fldCharType="begin"/>
            </w:r>
            <w:r w:rsidR="006C2569" w:rsidRPr="00965904">
              <w:rPr>
                <w:rFonts w:cs="Times New Roman"/>
                <w:webHidden/>
              </w:rPr>
              <w:instrText xml:space="preserve"> PAGEREF _Toc153898059 \h </w:instrText>
            </w:r>
            <w:r w:rsidRPr="00965904">
              <w:rPr>
                <w:rFonts w:cs="Times New Roman"/>
                <w:webHidden/>
              </w:rPr>
            </w:r>
            <w:r w:rsidRPr="00965904">
              <w:rPr>
                <w:rFonts w:cs="Times New Roman"/>
                <w:webHidden/>
              </w:rPr>
              <w:fldChar w:fldCharType="separate"/>
            </w:r>
            <w:r w:rsidR="003B6F03">
              <w:rPr>
                <w:rFonts w:cs="Times New Roman"/>
                <w:webHidden/>
              </w:rPr>
              <w:t>xii</w:t>
            </w:r>
            <w:r w:rsidRPr="00965904">
              <w:rPr>
                <w:rFonts w:cs="Times New Roman"/>
                <w:webHidden/>
              </w:rPr>
              <w:fldChar w:fldCharType="end"/>
            </w:r>
          </w:hyperlink>
        </w:p>
        <w:p w:rsidR="006C2569" w:rsidRPr="00965904" w:rsidRDefault="003C4908" w:rsidP="006C2569">
          <w:pPr>
            <w:pStyle w:val="TOC1"/>
            <w:rPr>
              <w:rFonts w:cs="Times New Roman"/>
              <w:sz w:val="22"/>
              <w:lang w:val="en-US"/>
            </w:rPr>
          </w:pPr>
          <w:hyperlink w:anchor="_Toc153898060" w:history="1">
            <w:r w:rsidR="006C2569" w:rsidRPr="00965904">
              <w:rPr>
                <w:rStyle w:val="Hyperlink"/>
                <w:rFonts w:cs="Times New Roman"/>
                <w:i/>
                <w:iCs/>
                <w:color w:val="auto"/>
              </w:rPr>
              <w:t>ABSTRACT</w:t>
            </w:r>
            <w:r w:rsidR="006C2569" w:rsidRPr="00965904">
              <w:rPr>
                <w:rFonts w:cs="Times New Roman"/>
                <w:webHidden/>
              </w:rPr>
              <w:tab/>
            </w:r>
            <w:r w:rsidRPr="00965904">
              <w:rPr>
                <w:rFonts w:cs="Times New Roman"/>
                <w:webHidden/>
              </w:rPr>
              <w:fldChar w:fldCharType="begin"/>
            </w:r>
            <w:r w:rsidR="006C2569" w:rsidRPr="00965904">
              <w:rPr>
                <w:rFonts w:cs="Times New Roman"/>
                <w:webHidden/>
              </w:rPr>
              <w:instrText xml:space="preserve"> PAGEREF _Toc153898060 \h </w:instrText>
            </w:r>
            <w:r w:rsidRPr="00965904">
              <w:rPr>
                <w:rFonts w:cs="Times New Roman"/>
                <w:webHidden/>
              </w:rPr>
            </w:r>
            <w:r w:rsidRPr="00965904">
              <w:rPr>
                <w:rFonts w:cs="Times New Roman"/>
                <w:webHidden/>
              </w:rPr>
              <w:fldChar w:fldCharType="separate"/>
            </w:r>
            <w:r w:rsidR="003B6F03">
              <w:rPr>
                <w:rFonts w:cs="Times New Roman"/>
                <w:webHidden/>
              </w:rPr>
              <w:t>xiii</w:t>
            </w:r>
            <w:r w:rsidRPr="00965904">
              <w:rPr>
                <w:rFonts w:cs="Times New Roman"/>
                <w:webHidden/>
              </w:rPr>
              <w:fldChar w:fldCharType="end"/>
            </w:r>
          </w:hyperlink>
        </w:p>
        <w:p w:rsidR="006C2569" w:rsidRPr="00965904" w:rsidRDefault="003C4908" w:rsidP="006C2569">
          <w:pPr>
            <w:pStyle w:val="TOC1"/>
            <w:rPr>
              <w:rFonts w:cs="Times New Roman"/>
              <w:sz w:val="22"/>
              <w:lang w:val="en-US"/>
            </w:rPr>
          </w:pPr>
          <w:hyperlink w:anchor="_Toc153898061" w:history="1">
            <w:r w:rsidR="006C2569" w:rsidRPr="00965904">
              <w:rPr>
                <w:rStyle w:val="Hyperlink"/>
                <w:rFonts w:cs="Times New Roman"/>
                <w:color w:val="auto"/>
              </w:rPr>
              <w:t>BAB I PENDAHULUAN</w:t>
            </w:r>
            <w:r w:rsidR="006C2569" w:rsidRPr="00965904">
              <w:rPr>
                <w:rFonts w:cs="Times New Roman"/>
                <w:webHidden/>
              </w:rPr>
              <w:tab/>
            </w:r>
            <w:r w:rsidRPr="00965904">
              <w:rPr>
                <w:rFonts w:cs="Times New Roman"/>
                <w:webHidden/>
              </w:rPr>
              <w:fldChar w:fldCharType="begin"/>
            </w:r>
            <w:r w:rsidR="006C2569" w:rsidRPr="00965904">
              <w:rPr>
                <w:rFonts w:cs="Times New Roman"/>
                <w:webHidden/>
              </w:rPr>
              <w:instrText xml:space="preserve"> PAGEREF _Toc153898061 \h </w:instrText>
            </w:r>
            <w:r w:rsidRPr="00965904">
              <w:rPr>
                <w:rFonts w:cs="Times New Roman"/>
                <w:webHidden/>
              </w:rPr>
            </w:r>
            <w:r w:rsidRPr="00965904">
              <w:rPr>
                <w:rFonts w:cs="Times New Roman"/>
                <w:webHidden/>
              </w:rPr>
              <w:fldChar w:fldCharType="separate"/>
            </w:r>
            <w:r w:rsidR="003B6F03">
              <w:rPr>
                <w:rFonts w:cs="Times New Roman"/>
                <w:webHidden/>
              </w:rPr>
              <w:t>1</w:t>
            </w:r>
            <w:r w:rsidRPr="00965904">
              <w:rPr>
                <w:rFonts w:cs="Times New Roman"/>
                <w:webHidden/>
              </w:rPr>
              <w:fldChar w:fldCharType="end"/>
            </w:r>
          </w:hyperlink>
        </w:p>
        <w:p w:rsidR="006C2569" w:rsidRPr="008F1CB7" w:rsidRDefault="003C4908" w:rsidP="006C2569">
          <w:pPr>
            <w:pStyle w:val="TOC2"/>
            <w:rPr>
              <w:rFonts w:cs="Times New Roman"/>
              <w:noProof/>
              <w:sz w:val="22"/>
              <w:lang w:val="en-US"/>
            </w:rPr>
          </w:pPr>
          <w:hyperlink w:anchor="_Toc153898062" w:history="1">
            <w:r w:rsidR="006C2569" w:rsidRPr="008F1CB7">
              <w:rPr>
                <w:rStyle w:val="Hyperlink"/>
                <w:rFonts w:cs="Times New Roman"/>
                <w:noProof/>
                <w:color w:val="auto"/>
                <w:lang w:val="id-ID"/>
              </w:rPr>
              <w:t>1.1</w:t>
            </w:r>
            <w:r w:rsidR="006C2569" w:rsidRPr="008F1CB7">
              <w:rPr>
                <w:rFonts w:cs="Times New Roman"/>
                <w:noProof/>
                <w:sz w:val="22"/>
                <w:lang w:val="en-US"/>
              </w:rPr>
              <w:tab/>
            </w:r>
            <w:r w:rsidR="006C2569" w:rsidRPr="008F1CB7">
              <w:rPr>
                <w:rStyle w:val="Hyperlink"/>
                <w:rFonts w:cs="Times New Roman"/>
                <w:noProof/>
                <w:color w:val="auto"/>
                <w:lang w:val="id-ID"/>
              </w:rPr>
              <w:t>Latar Belakang dan Permasalahan</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62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w:t>
            </w:r>
            <w:r w:rsidRPr="008F1CB7">
              <w:rPr>
                <w:rFonts w:cs="Times New Roman"/>
                <w:noProof/>
                <w:webHidden/>
              </w:rPr>
              <w:fldChar w:fldCharType="end"/>
            </w:r>
          </w:hyperlink>
        </w:p>
        <w:p w:rsidR="006C2569" w:rsidRPr="008F1CB7" w:rsidRDefault="003C4908" w:rsidP="006C2569">
          <w:pPr>
            <w:pStyle w:val="TOC3"/>
            <w:rPr>
              <w:rFonts w:cs="Times New Roman"/>
              <w:noProof/>
              <w:sz w:val="22"/>
              <w:lang w:val="en-US"/>
            </w:rPr>
          </w:pPr>
          <w:hyperlink w:anchor="_Toc153898063" w:history="1">
            <w:r w:rsidR="006C2569" w:rsidRPr="008F1CB7">
              <w:rPr>
                <w:rStyle w:val="Hyperlink"/>
                <w:rFonts w:cs="Times New Roman"/>
                <w:noProof/>
                <w:color w:val="auto"/>
                <w:lang w:val="id-ID"/>
              </w:rPr>
              <w:t>1.1.1</w:t>
            </w:r>
            <w:r w:rsidR="006C2569" w:rsidRPr="008F1CB7">
              <w:rPr>
                <w:rFonts w:cs="Times New Roman"/>
                <w:noProof/>
                <w:sz w:val="22"/>
                <w:lang w:val="en-US"/>
              </w:rPr>
              <w:tab/>
            </w:r>
            <w:r w:rsidR="006C2569" w:rsidRPr="008F1CB7">
              <w:rPr>
                <w:rStyle w:val="Hyperlink"/>
                <w:rFonts w:cs="Times New Roman"/>
                <w:noProof/>
                <w:color w:val="auto"/>
                <w:lang w:val="id-ID"/>
              </w:rPr>
              <w:t>Latar Belakang</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63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w:t>
            </w:r>
            <w:r w:rsidRPr="008F1CB7">
              <w:rPr>
                <w:rFonts w:cs="Times New Roman"/>
                <w:noProof/>
                <w:webHidden/>
              </w:rPr>
              <w:fldChar w:fldCharType="end"/>
            </w:r>
          </w:hyperlink>
        </w:p>
        <w:p w:rsidR="006C2569" w:rsidRPr="008F1CB7" w:rsidRDefault="003C4908" w:rsidP="006C2569">
          <w:pPr>
            <w:pStyle w:val="TOC3"/>
            <w:rPr>
              <w:rFonts w:cs="Times New Roman"/>
              <w:noProof/>
              <w:sz w:val="22"/>
              <w:lang w:val="en-US"/>
            </w:rPr>
          </w:pPr>
          <w:hyperlink w:anchor="_Toc153898064" w:history="1">
            <w:r w:rsidR="006C2569" w:rsidRPr="008F1CB7">
              <w:rPr>
                <w:rStyle w:val="Hyperlink"/>
                <w:rFonts w:cs="Times New Roman"/>
                <w:noProof/>
                <w:color w:val="auto"/>
                <w:lang w:val="id-ID"/>
              </w:rPr>
              <w:t>1.1.2</w:t>
            </w:r>
            <w:r w:rsidR="006C2569" w:rsidRPr="008F1CB7">
              <w:rPr>
                <w:rFonts w:cs="Times New Roman"/>
                <w:noProof/>
                <w:sz w:val="22"/>
                <w:lang w:val="en-US"/>
              </w:rPr>
              <w:tab/>
            </w:r>
            <w:r w:rsidR="006C2569" w:rsidRPr="008F1CB7">
              <w:rPr>
                <w:rStyle w:val="Hyperlink"/>
                <w:rFonts w:cs="Times New Roman"/>
                <w:noProof/>
                <w:color w:val="auto"/>
                <w:lang w:val="id-ID"/>
              </w:rPr>
              <w:t>Permasalahan</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64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6</w:t>
            </w:r>
            <w:r w:rsidRPr="008F1CB7">
              <w:rPr>
                <w:rFonts w:cs="Times New Roman"/>
                <w:noProof/>
                <w:webHidden/>
              </w:rPr>
              <w:fldChar w:fldCharType="end"/>
            </w:r>
          </w:hyperlink>
        </w:p>
        <w:p w:rsidR="006C2569" w:rsidRPr="008F1CB7" w:rsidRDefault="003C4908" w:rsidP="006C2569">
          <w:pPr>
            <w:pStyle w:val="TOC2"/>
            <w:rPr>
              <w:rFonts w:cs="Times New Roman"/>
              <w:noProof/>
              <w:sz w:val="22"/>
              <w:lang w:val="en-US"/>
            </w:rPr>
          </w:pPr>
          <w:hyperlink w:anchor="_Toc153898065" w:history="1">
            <w:r w:rsidR="006C2569" w:rsidRPr="008F1CB7">
              <w:rPr>
                <w:rStyle w:val="Hyperlink"/>
                <w:rFonts w:cs="Times New Roman"/>
                <w:noProof/>
                <w:color w:val="auto"/>
                <w:lang w:val="id-ID"/>
              </w:rPr>
              <w:t>1.2</w:t>
            </w:r>
            <w:r w:rsidR="006C2569" w:rsidRPr="008F1CB7">
              <w:rPr>
                <w:rFonts w:cs="Times New Roman"/>
                <w:noProof/>
                <w:sz w:val="22"/>
                <w:lang w:val="en-US"/>
              </w:rPr>
              <w:tab/>
            </w:r>
            <w:r w:rsidR="006C2569" w:rsidRPr="008F1CB7">
              <w:rPr>
                <w:rStyle w:val="Hyperlink"/>
                <w:rFonts w:cs="Times New Roman"/>
                <w:noProof/>
                <w:color w:val="auto"/>
                <w:lang w:val="id-ID"/>
              </w:rPr>
              <w:t>Tujuan Penelitian</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65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6</w:t>
            </w:r>
            <w:r w:rsidRPr="008F1CB7">
              <w:rPr>
                <w:rFonts w:cs="Times New Roman"/>
                <w:noProof/>
                <w:webHidden/>
              </w:rPr>
              <w:fldChar w:fldCharType="end"/>
            </w:r>
          </w:hyperlink>
        </w:p>
        <w:p w:rsidR="006C2569" w:rsidRPr="008F1CB7" w:rsidRDefault="003C4908" w:rsidP="006C2569">
          <w:pPr>
            <w:pStyle w:val="TOC2"/>
            <w:rPr>
              <w:rFonts w:cs="Times New Roman"/>
              <w:noProof/>
              <w:sz w:val="22"/>
              <w:lang w:val="en-US"/>
            </w:rPr>
          </w:pPr>
          <w:hyperlink w:anchor="_Toc153898066" w:history="1">
            <w:r w:rsidR="006C2569" w:rsidRPr="008F1CB7">
              <w:rPr>
                <w:rStyle w:val="Hyperlink"/>
                <w:rFonts w:cs="Times New Roman"/>
                <w:noProof/>
                <w:color w:val="auto"/>
                <w:lang w:val="id-ID"/>
              </w:rPr>
              <w:t>1.3</w:t>
            </w:r>
            <w:r w:rsidR="006C2569" w:rsidRPr="008F1CB7">
              <w:rPr>
                <w:rFonts w:cs="Times New Roman"/>
                <w:noProof/>
                <w:sz w:val="22"/>
                <w:lang w:val="en-US"/>
              </w:rPr>
              <w:tab/>
            </w:r>
            <w:r w:rsidR="006C2569" w:rsidRPr="008F1CB7">
              <w:rPr>
                <w:rStyle w:val="Hyperlink"/>
                <w:rFonts w:cs="Times New Roman"/>
                <w:noProof/>
                <w:color w:val="auto"/>
                <w:lang w:val="id-ID"/>
              </w:rPr>
              <w:t>Ruang Lingkup Penelitian</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66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6</w:t>
            </w:r>
            <w:r w:rsidRPr="008F1CB7">
              <w:rPr>
                <w:rFonts w:cs="Times New Roman"/>
                <w:noProof/>
                <w:webHidden/>
              </w:rPr>
              <w:fldChar w:fldCharType="end"/>
            </w:r>
          </w:hyperlink>
        </w:p>
        <w:p w:rsidR="006C2569" w:rsidRPr="008F1CB7" w:rsidRDefault="003C4908" w:rsidP="006C2569">
          <w:pPr>
            <w:pStyle w:val="TOC2"/>
            <w:rPr>
              <w:rFonts w:cs="Times New Roman"/>
              <w:noProof/>
              <w:sz w:val="22"/>
              <w:lang w:val="en-US"/>
            </w:rPr>
          </w:pPr>
          <w:hyperlink w:anchor="_Toc153898067" w:history="1">
            <w:r w:rsidR="006C2569" w:rsidRPr="008F1CB7">
              <w:rPr>
                <w:rStyle w:val="Hyperlink"/>
                <w:rFonts w:cs="Times New Roman"/>
                <w:noProof/>
                <w:color w:val="auto"/>
                <w:lang w:val="id-ID"/>
              </w:rPr>
              <w:t>1.4</w:t>
            </w:r>
            <w:r w:rsidR="006C2569" w:rsidRPr="008F1CB7">
              <w:rPr>
                <w:rFonts w:cs="Times New Roman"/>
                <w:noProof/>
                <w:sz w:val="22"/>
                <w:lang w:val="en-US"/>
              </w:rPr>
              <w:tab/>
            </w:r>
            <w:r w:rsidR="006C2569" w:rsidRPr="008F1CB7">
              <w:rPr>
                <w:rStyle w:val="Hyperlink"/>
                <w:rFonts w:cs="Times New Roman"/>
                <w:noProof/>
                <w:color w:val="auto"/>
                <w:lang w:val="id-ID"/>
              </w:rPr>
              <w:t>Metode Penelitian</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67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7</w:t>
            </w:r>
            <w:r w:rsidRPr="008F1CB7">
              <w:rPr>
                <w:rFonts w:cs="Times New Roman"/>
                <w:noProof/>
                <w:webHidden/>
              </w:rPr>
              <w:fldChar w:fldCharType="end"/>
            </w:r>
          </w:hyperlink>
        </w:p>
        <w:p w:rsidR="006C2569" w:rsidRPr="008F1CB7" w:rsidRDefault="003C4908" w:rsidP="006C2569">
          <w:pPr>
            <w:pStyle w:val="TOC2"/>
            <w:rPr>
              <w:rFonts w:cs="Times New Roman"/>
              <w:noProof/>
              <w:sz w:val="22"/>
              <w:lang w:val="en-US"/>
            </w:rPr>
          </w:pPr>
          <w:hyperlink w:anchor="_Toc153898071" w:history="1">
            <w:r w:rsidR="006C2569" w:rsidRPr="008F1CB7">
              <w:rPr>
                <w:rStyle w:val="Hyperlink"/>
                <w:rFonts w:cs="Times New Roman"/>
                <w:noProof/>
                <w:color w:val="auto"/>
                <w:lang w:val="id-ID"/>
              </w:rPr>
              <w:t>1.5</w:t>
            </w:r>
            <w:r w:rsidR="006C2569" w:rsidRPr="008F1CB7">
              <w:rPr>
                <w:rFonts w:cs="Times New Roman"/>
                <w:noProof/>
                <w:sz w:val="22"/>
                <w:lang w:val="en-US"/>
              </w:rPr>
              <w:tab/>
            </w:r>
            <w:r w:rsidR="006C2569" w:rsidRPr="008F1CB7">
              <w:rPr>
                <w:rStyle w:val="Hyperlink"/>
                <w:rFonts w:cs="Times New Roman"/>
                <w:noProof/>
                <w:color w:val="auto"/>
                <w:lang w:val="id-ID"/>
              </w:rPr>
              <w:t>Manfaat Penelitian</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71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9</w:t>
            </w:r>
            <w:r w:rsidRPr="008F1CB7">
              <w:rPr>
                <w:rFonts w:cs="Times New Roman"/>
                <w:noProof/>
                <w:webHidden/>
              </w:rPr>
              <w:fldChar w:fldCharType="end"/>
            </w:r>
          </w:hyperlink>
        </w:p>
        <w:p w:rsidR="006C2569" w:rsidRPr="008F1CB7" w:rsidRDefault="003C4908" w:rsidP="006C2569">
          <w:pPr>
            <w:pStyle w:val="TOC2"/>
            <w:rPr>
              <w:rFonts w:cs="Times New Roman"/>
              <w:noProof/>
              <w:sz w:val="22"/>
              <w:lang w:val="en-US"/>
            </w:rPr>
          </w:pPr>
          <w:hyperlink w:anchor="_Toc153898074" w:history="1">
            <w:r w:rsidR="006C2569" w:rsidRPr="008F1CB7">
              <w:rPr>
                <w:rStyle w:val="Hyperlink"/>
                <w:rFonts w:cs="Times New Roman"/>
                <w:noProof/>
                <w:color w:val="auto"/>
                <w:lang w:val="id-ID"/>
              </w:rPr>
              <w:t>1.6</w:t>
            </w:r>
            <w:r w:rsidR="006C2569" w:rsidRPr="008F1CB7">
              <w:rPr>
                <w:rFonts w:cs="Times New Roman"/>
                <w:noProof/>
                <w:sz w:val="22"/>
                <w:lang w:val="en-US"/>
              </w:rPr>
              <w:tab/>
            </w:r>
            <w:r w:rsidR="006C2569" w:rsidRPr="008F1CB7">
              <w:rPr>
                <w:rStyle w:val="Hyperlink"/>
                <w:rFonts w:cs="Times New Roman"/>
                <w:noProof/>
                <w:color w:val="auto"/>
                <w:lang w:val="id-ID"/>
              </w:rPr>
              <w:t>Sistematika Penulisan</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74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0</w:t>
            </w:r>
            <w:r w:rsidRPr="008F1CB7">
              <w:rPr>
                <w:rFonts w:cs="Times New Roman"/>
                <w:noProof/>
                <w:webHidden/>
              </w:rPr>
              <w:fldChar w:fldCharType="end"/>
            </w:r>
          </w:hyperlink>
        </w:p>
        <w:p w:rsidR="006C2569" w:rsidRPr="008F1CB7" w:rsidRDefault="003C4908" w:rsidP="006C2569">
          <w:pPr>
            <w:pStyle w:val="TOC1"/>
            <w:rPr>
              <w:rFonts w:cs="Times New Roman"/>
              <w:sz w:val="22"/>
              <w:lang w:val="en-US"/>
            </w:rPr>
          </w:pPr>
          <w:hyperlink w:anchor="_Toc153898075" w:history="1">
            <w:r w:rsidR="006C2569" w:rsidRPr="008F1CB7">
              <w:rPr>
                <w:rStyle w:val="Hyperlink"/>
                <w:rFonts w:cs="Times New Roman"/>
                <w:color w:val="auto"/>
              </w:rPr>
              <w:t>BAB II TINJAUAN PUSTAKA DAN KERANGKA TEORI</w:t>
            </w:r>
            <w:r w:rsidR="006C2569" w:rsidRPr="008F1CB7">
              <w:rPr>
                <w:rFonts w:cs="Times New Roman"/>
                <w:webHidden/>
              </w:rPr>
              <w:tab/>
            </w:r>
            <w:r w:rsidRPr="008F1CB7">
              <w:rPr>
                <w:rFonts w:cs="Times New Roman"/>
                <w:webHidden/>
              </w:rPr>
              <w:fldChar w:fldCharType="begin"/>
            </w:r>
            <w:r w:rsidR="006C2569" w:rsidRPr="008F1CB7">
              <w:rPr>
                <w:rFonts w:cs="Times New Roman"/>
                <w:webHidden/>
              </w:rPr>
              <w:instrText xml:space="preserve"> PAGEREF _Toc153898075 \h </w:instrText>
            </w:r>
            <w:r w:rsidRPr="008F1CB7">
              <w:rPr>
                <w:rFonts w:cs="Times New Roman"/>
                <w:webHidden/>
              </w:rPr>
            </w:r>
            <w:r w:rsidRPr="008F1CB7">
              <w:rPr>
                <w:rFonts w:cs="Times New Roman"/>
                <w:webHidden/>
              </w:rPr>
              <w:fldChar w:fldCharType="separate"/>
            </w:r>
            <w:r w:rsidR="003B6F03">
              <w:rPr>
                <w:rFonts w:cs="Times New Roman"/>
                <w:webHidden/>
              </w:rPr>
              <w:t>11</w:t>
            </w:r>
            <w:r w:rsidRPr="008F1CB7">
              <w:rPr>
                <w:rFonts w:cs="Times New Roman"/>
                <w:webHidden/>
              </w:rPr>
              <w:fldChar w:fldCharType="end"/>
            </w:r>
          </w:hyperlink>
        </w:p>
        <w:p w:rsidR="006C2569" w:rsidRPr="008F1CB7" w:rsidRDefault="003C4908" w:rsidP="006C2569">
          <w:pPr>
            <w:pStyle w:val="TOC2"/>
            <w:rPr>
              <w:rFonts w:cs="Times New Roman"/>
              <w:noProof/>
              <w:sz w:val="22"/>
              <w:lang w:val="en-US"/>
            </w:rPr>
          </w:pPr>
          <w:hyperlink w:anchor="_Toc153898076" w:history="1">
            <w:r w:rsidR="006C2569" w:rsidRPr="008F1CB7">
              <w:rPr>
                <w:rStyle w:val="Hyperlink"/>
                <w:rFonts w:cs="Times New Roman"/>
                <w:noProof/>
                <w:color w:val="auto"/>
                <w:lang w:val="id-ID"/>
              </w:rPr>
              <w:t>2.1</w:t>
            </w:r>
            <w:r w:rsidR="006C2569" w:rsidRPr="008F1CB7">
              <w:rPr>
                <w:rFonts w:cs="Times New Roman"/>
                <w:noProof/>
                <w:sz w:val="22"/>
                <w:lang w:val="en-US"/>
              </w:rPr>
              <w:tab/>
            </w:r>
            <w:r w:rsidR="006C2569" w:rsidRPr="008F1CB7">
              <w:rPr>
                <w:rStyle w:val="Hyperlink"/>
                <w:rFonts w:cs="Times New Roman"/>
                <w:noProof/>
                <w:color w:val="auto"/>
                <w:lang w:val="id-ID"/>
              </w:rPr>
              <w:t>Tinjauan Pustaka</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76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1</w:t>
            </w:r>
            <w:r w:rsidRPr="008F1CB7">
              <w:rPr>
                <w:rFonts w:cs="Times New Roman"/>
                <w:noProof/>
                <w:webHidden/>
              </w:rPr>
              <w:fldChar w:fldCharType="end"/>
            </w:r>
          </w:hyperlink>
        </w:p>
        <w:p w:rsidR="006C2569" w:rsidRPr="008F1CB7" w:rsidRDefault="003C4908" w:rsidP="006C2569">
          <w:pPr>
            <w:pStyle w:val="TOC2"/>
            <w:rPr>
              <w:rFonts w:cs="Times New Roman"/>
              <w:noProof/>
              <w:sz w:val="22"/>
              <w:lang w:val="en-US"/>
            </w:rPr>
          </w:pPr>
          <w:hyperlink w:anchor="_Toc153898077" w:history="1">
            <w:r w:rsidR="006C2569" w:rsidRPr="008F1CB7">
              <w:rPr>
                <w:rStyle w:val="Hyperlink"/>
                <w:rFonts w:cs="Times New Roman"/>
                <w:noProof/>
                <w:color w:val="auto"/>
                <w:lang w:val="id-ID"/>
              </w:rPr>
              <w:t>2.2</w:t>
            </w:r>
            <w:r w:rsidR="006C2569" w:rsidRPr="008F1CB7">
              <w:rPr>
                <w:rFonts w:cs="Times New Roman"/>
                <w:noProof/>
                <w:sz w:val="22"/>
                <w:lang w:val="en-US"/>
              </w:rPr>
              <w:tab/>
            </w:r>
            <w:r w:rsidR="006C2569" w:rsidRPr="008F1CB7">
              <w:rPr>
                <w:rStyle w:val="Hyperlink"/>
                <w:rFonts w:cs="Times New Roman"/>
                <w:noProof/>
                <w:color w:val="auto"/>
                <w:lang w:val="id-ID"/>
              </w:rPr>
              <w:t>Kerangka Teori</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77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3</w:t>
            </w:r>
            <w:r w:rsidRPr="008F1CB7">
              <w:rPr>
                <w:rFonts w:cs="Times New Roman"/>
                <w:noProof/>
                <w:webHidden/>
              </w:rPr>
              <w:fldChar w:fldCharType="end"/>
            </w:r>
          </w:hyperlink>
        </w:p>
        <w:p w:rsidR="006C2569" w:rsidRPr="008F1CB7" w:rsidRDefault="003C4908" w:rsidP="006C2569">
          <w:pPr>
            <w:pStyle w:val="TOC3"/>
            <w:rPr>
              <w:rFonts w:cs="Times New Roman"/>
              <w:noProof/>
              <w:sz w:val="22"/>
              <w:lang w:val="en-US"/>
            </w:rPr>
          </w:pPr>
          <w:hyperlink w:anchor="_Toc153898078" w:history="1">
            <w:r w:rsidR="006C2569" w:rsidRPr="008F1CB7">
              <w:rPr>
                <w:rStyle w:val="Hyperlink"/>
                <w:rFonts w:cs="Times New Roman"/>
                <w:noProof/>
                <w:color w:val="auto"/>
                <w:lang w:val="id-ID"/>
              </w:rPr>
              <w:t>2.2.1</w:t>
            </w:r>
            <w:r w:rsidR="006C2569" w:rsidRPr="008F1CB7">
              <w:rPr>
                <w:rFonts w:cs="Times New Roman"/>
                <w:noProof/>
                <w:sz w:val="22"/>
                <w:lang w:val="en-US"/>
              </w:rPr>
              <w:tab/>
            </w:r>
            <w:r w:rsidR="006C2569" w:rsidRPr="008F1CB7">
              <w:rPr>
                <w:rStyle w:val="Hyperlink"/>
                <w:rFonts w:cs="Times New Roman"/>
                <w:noProof/>
                <w:color w:val="auto"/>
                <w:lang w:val="id-ID"/>
              </w:rPr>
              <w:t>Wacana</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78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3</w:t>
            </w:r>
            <w:r w:rsidRPr="008F1CB7">
              <w:rPr>
                <w:rFonts w:cs="Times New Roman"/>
                <w:noProof/>
                <w:webHidden/>
              </w:rPr>
              <w:fldChar w:fldCharType="end"/>
            </w:r>
          </w:hyperlink>
        </w:p>
        <w:p w:rsidR="006C2569" w:rsidRPr="008F1CB7" w:rsidRDefault="003C4908" w:rsidP="006C2569">
          <w:pPr>
            <w:pStyle w:val="TOC3"/>
            <w:rPr>
              <w:rFonts w:cs="Times New Roman"/>
              <w:noProof/>
              <w:sz w:val="22"/>
              <w:lang w:val="en-US"/>
            </w:rPr>
          </w:pPr>
          <w:hyperlink w:anchor="_Toc153898079" w:history="1">
            <w:r w:rsidR="006C2569" w:rsidRPr="008F1CB7">
              <w:rPr>
                <w:rStyle w:val="Hyperlink"/>
                <w:rFonts w:cs="Times New Roman"/>
                <w:noProof/>
                <w:color w:val="auto"/>
                <w:lang w:val="id-ID"/>
              </w:rPr>
              <w:t>2.2.2</w:t>
            </w:r>
            <w:r w:rsidR="006C2569" w:rsidRPr="008F1CB7">
              <w:rPr>
                <w:rFonts w:cs="Times New Roman"/>
                <w:noProof/>
                <w:sz w:val="22"/>
                <w:lang w:val="en-US"/>
              </w:rPr>
              <w:tab/>
            </w:r>
            <w:r w:rsidR="006C2569" w:rsidRPr="008F1CB7">
              <w:rPr>
                <w:rStyle w:val="Hyperlink"/>
                <w:rFonts w:cs="Times New Roman"/>
                <w:noProof/>
                <w:color w:val="auto"/>
                <w:lang w:val="id-ID"/>
              </w:rPr>
              <w:t>Kohesi</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79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4</w:t>
            </w:r>
            <w:r w:rsidRPr="008F1CB7">
              <w:rPr>
                <w:rFonts w:cs="Times New Roman"/>
                <w:noProof/>
                <w:webHidden/>
              </w:rPr>
              <w:fldChar w:fldCharType="end"/>
            </w:r>
          </w:hyperlink>
        </w:p>
        <w:p w:rsidR="006C2569" w:rsidRPr="008F1CB7" w:rsidRDefault="003C4908" w:rsidP="006C2569">
          <w:pPr>
            <w:pStyle w:val="TOC3"/>
            <w:rPr>
              <w:rFonts w:cs="Times New Roman"/>
              <w:noProof/>
              <w:sz w:val="22"/>
              <w:lang w:val="en-US"/>
            </w:rPr>
          </w:pPr>
          <w:hyperlink w:anchor="_Toc153898080" w:history="1">
            <w:r w:rsidR="006C2569" w:rsidRPr="008F1CB7">
              <w:rPr>
                <w:rStyle w:val="Hyperlink"/>
                <w:rFonts w:cs="Times New Roman"/>
                <w:noProof/>
                <w:color w:val="auto"/>
                <w:lang w:val="id-ID"/>
              </w:rPr>
              <w:t>2.2.3</w:t>
            </w:r>
            <w:r w:rsidR="006C2569" w:rsidRPr="008F1CB7">
              <w:rPr>
                <w:rFonts w:cs="Times New Roman"/>
                <w:noProof/>
                <w:sz w:val="22"/>
                <w:lang w:val="en-US"/>
              </w:rPr>
              <w:tab/>
            </w:r>
            <w:r w:rsidR="006C2569" w:rsidRPr="008F1CB7">
              <w:rPr>
                <w:rStyle w:val="Hyperlink"/>
                <w:rFonts w:cs="Times New Roman"/>
                <w:noProof/>
                <w:color w:val="auto"/>
                <w:lang w:val="id-ID"/>
              </w:rPr>
              <w:t>Koherensi</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80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37</w:t>
            </w:r>
            <w:r w:rsidRPr="008F1CB7">
              <w:rPr>
                <w:rFonts w:cs="Times New Roman"/>
                <w:noProof/>
                <w:webHidden/>
              </w:rPr>
              <w:fldChar w:fldCharType="end"/>
            </w:r>
          </w:hyperlink>
        </w:p>
        <w:p w:rsidR="006C2569" w:rsidRPr="008F1CB7" w:rsidRDefault="003C4908" w:rsidP="006C2569">
          <w:pPr>
            <w:pStyle w:val="TOC1"/>
            <w:rPr>
              <w:rFonts w:cs="Times New Roman"/>
              <w:sz w:val="22"/>
              <w:lang w:val="en-US"/>
            </w:rPr>
          </w:pPr>
          <w:hyperlink w:anchor="_Toc153898081" w:history="1">
            <w:r w:rsidR="006C2569" w:rsidRPr="008F1CB7">
              <w:rPr>
                <w:rStyle w:val="Hyperlink"/>
                <w:rFonts w:eastAsiaTheme="majorEastAsia" w:cs="Times New Roman"/>
                <w:color w:val="auto"/>
              </w:rPr>
              <w:t>BAB III</w:t>
            </w:r>
            <w:r w:rsidR="006C2569" w:rsidRPr="008F1CB7">
              <w:rPr>
                <w:rStyle w:val="Hyperlink"/>
                <w:rFonts w:cs="Times New Roman"/>
                <w:color w:val="auto"/>
              </w:rPr>
              <w:t xml:space="preserve"> PEMAPARAN HASIL DAN PEMBAHASAN</w:t>
            </w:r>
            <w:r w:rsidR="006C2569" w:rsidRPr="008F1CB7">
              <w:rPr>
                <w:rFonts w:cs="Times New Roman"/>
                <w:webHidden/>
              </w:rPr>
              <w:tab/>
            </w:r>
            <w:r w:rsidRPr="008F1CB7">
              <w:rPr>
                <w:rFonts w:cs="Times New Roman"/>
                <w:webHidden/>
              </w:rPr>
              <w:fldChar w:fldCharType="begin"/>
            </w:r>
            <w:r w:rsidR="006C2569" w:rsidRPr="008F1CB7">
              <w:rPr>
                <w:rFonts w:cs="Times New Roman"/>
                <w:webHidden/>
              </w:rPr>
              <w:instrText xml:space="preserve"> PAGEREF _Toc153898081 \h </w:instrText>
            </w:r>
            <w:r w:rsidRPr="008F1CB7">
              <w:rPr>
                <w:rFonts w:cs="Times New Roman"/>
                <w:webHidden/>
              </w:rPr>
            </w:r>
            <w:r w:rsidRPr="008F1CB7">
              <w:rPr>
                <w:rFonts w:cs="Times New Roman"/>
                <w:webHidden/>
              </w:rPr>
              <w:fldChar w:fldCharType="separate"/>
            </w:r>
            <w:r w:rsidR="003B6F03">
              <w:rPr>
                <w:rFonts w:cs="Times New Roman"/>
                <w:webHidden/>
              </w:rPr>
              <w:t>42</w:t>
            </w:r>
            <w:r w:rsidRPr="008F1CB7">
              <w:rPr>
                <w:rFonts w:cs="Times New Roman"/>
                <w:webHidden/>
              </w:rPr>
              <w:fldChar w:fldCharType="end"/>
            </w:r>
          </w:hyperlink>
        </w:p>
        <w:p w:rsidR="006C2569" w:rsidRPr="008F1CB7" w:rsidRDefault="003C4908" w:rsidP="006C2569">
          <w:pPr>
            <w:pStyle w:val="TOC2"/>
            <w:rPr>
              <w:rFonts w:cs="Times New Roman"/>
              <w:noProof/>
              <w:sz w:val="22"/>
              <w:lang w:val="en-US"/>
            </w:rPr>
          </w:pPr>
          <w:hyperlink w:anchor="_Toc153898082" w:history="1">
            <w:r w:rsidR="006C2569" w:rsidRPr="008F1CB7">
              <w:rPr>
                <w:rStyle w:val="Hyperlink"/>
                <w:rFonts w:eastAsiaTheme="majorEastAsia" w:cs="Times New Roman"/>
                <w:noProof/>
                <w:color w:val="auto"/>
                <w:lang w:val="id-ID"/>
              </w:rPr>
              <w:t>3.1</w:t>
            </w:r>
            <w:r w:rsidR="006C2569" w:rsidRPr="008F1CB7">
              <w:rPr>
                <w:rFonts w:cs="Times New Roman"/>
                <w:noProof/>
                <w:sz w:val="22"/>
                <w:lang w:val="en-US"/>
              </w:rPr>
              <w:tab/>
            </w:r>
            <w:r w:rsidR="006C2569" w:rsidRPr="008F1CB7">
              <w:rPr>
                <w:rStyle w:val="Hyperlink"/>
                <w:rFonts w:eastAsiaTheme="majorEastAsia" w:cs="Times New Roman"/>
                <w:noProof/>
                <w:color w:val="auto"/>
                <w:lang w:val="en-US"/>
              </w:rPr>
              <w:t>Kekohesifan pada dongeng Jepang karya Kusuyama Masao</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82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42</w:t>
            </w:r>
            <w:r w:rsidRPr="008F1CB7">
              <w:rPr>
                <w:rFonts w:cs="Times New Roman"/>
                <w:noProof/>
                <w:webHidden/>
              </w:rPr>
              <w:fldChar w:fldCharType="end"/>
            </w:r>
          </w:hyperlink>
        </w:p>
        <w:p w:rsidR="006C2569" w:rsidRPr="008F1CB7" w:rsidRDefault="003C4908" w:rsidP="006C2569">
          <w:pPr>
            <w:pStyle w:val="TOC3"/>
            <w:rPr>
              <w:rFonts w:cs="Times New Roman"/>
              <w:noProof/>
              <w:sz w:val="22"/>
              <w:lang w:val="en-US"/>
            </w:rPr>
          </w:pPr>
          <w:hyperlink w:anchor="_Toc153898083" w:history="1">
            <w:r w:rsidR="006C2569" w:rsidRPr="008F1CB7">
              <w:rPr>
                <w:rStyle w:val="Hyperlink"/>
                <w:rFonts w:eastAsiaTheme="majorEastAsia" w:cs="Times New Roman"/>
                <w:noProof/>
                <w:color w:val="auto"/>
                <w:lang w:val="id-ID"/>
              </w:rPr>
              <w:t>3.1.1</w:t>
            </w:r>
            <w:r w:rsidR="006C2569" w:rsidRPr="008F1CB7">
              <w:rPr>
                <w:rFonts w:cs="Times New Roman"/>
                <w:noProof/>
                <w:sz w:val="22"/>
                <w:lang w:val="en-US"/>
              </w:rPr>
              <w:tab/>
            </w:r>
            <w:r w:rsidR="006C2569" w:rsidRPr="008F1CB7">
              <w:rPr>
                <w:rStyle w:val="Hyperlink"/>
                <w:rFonts w:eastAsiaTheme="majorEastAsia" w:cs="Times New Roman"/>
                <w:noProof/>
                <w:color w:val="auto"/>
                <w:lang w:val="en-US"/>
              </w:rPr>
              <w:t xml:space="preserve">Kohesi </w:t>
            </w:r>
            <w:r w:rsidR="006C2569" w:rsidRPr="008F1CB7">
              <w:rPr>
                <w:rStyle w:val="Hyperlink"/>
                <w:rFonts w:eastAsiaTheme="majorEastAsia" w:cs="Times New Roman"/>
                <w:noProof/>
                <w:color w:val="auto"/>
                <w:lang w:val="id-ID"/>
              </w:rPr>
              <w:t>Gramatikal</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83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43</w:t>
            </w:r>
            <w:r w:rsidRPr="008F1CB7">
              <w:rPr>
                <w:rFonts w:cs="Times New Roman"/>
                <w:noProof/>
                <w:webHidden/>
              </w:rPr>
              <w:fldChar w:fldCharType="end"/>
            </w:r>
          </w:hyperlink>
        </w:p>
        <w:p w:rsidR="006C2569" w:rsidRPr="008F1CB7" w:rsidRDefault="003C4908" w:rsidP="006C2569">
          <w:pPr>
            <w:pStyle w:val="TOC3"/>
            <w:rPr>
              <w:rFonts w:cs="Times New Roman"/>
              <w:noProof/>
              <w:sz w:val="22"/>
              <w:lang w:val="en-US"/>
            </w:rPr>
          </w:pPr>
          <w:hyperlink w:anchor="_Toc153898084" w:history="1">
            <w:r w:rsidR="006C2569" w:rsidRPr="008F1CB7">
              <w:rPr>
                <w:rStyle w:val="Hyperlink"/>
                <w:rFonts w:eastAsiaTheme="majorEastAsia" w:cs="Times New Roman"/>
                <w:noProof/>
                <w:color w:val="auto"/>
                <w:lang w:val="id-ID"/>
              </w:rPr>
              <w:t>3.1.2</w:t>
            </w:r>
            <w:r w:rsidR="006C2569" w:rsidRPr="008F1CB7">
              <w:rPr>
                <w:rFonts w:cs="Times New Roman"/>
                <w:noProof/>
                <w:sz w:val="22"/>
                <w:lang w:val="en-US"/>
              </w:rPr>
              <w:tab/>
            </w:r>
            <w:r w:rsidR="006C2569" w:rsidRPr="008F1CB7">
              <w:rPr>
                <w:rStyle w:val="Hyperlink"/>
                <w:rFonts w:eastAsiaTheme="majorEastAsia" w:cs="Times New Roman"/>
                <w:noProof/>
                <w:color w:val="auto"/>
                <w:lang w:val="id-ID"/>
              </w:rPr>
              <w:t>Kohesi Leksikal</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84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84</w:t>
            </w:r>
            <w:r w:rsidRPr="008F1CB7">
              <w:rPr>
                <w:rFonts w:cs="Times New Roman"/>
                <w:noProof/>
                <w:webHidden/>
              </w:rPr>
              <w:fldChar w:fldCharType="end"/>
            </w:r>
          </w:hyperlink>
        </w:p>
        <w:p w:rsidR="006C2569" w:rsidRPr="008F1CB7" w:rsidRDefault="003C4908" w:rsidP="006C2569">
          <w:pPr>
            <w:pStyle w:val="TOC2"/>
            <w:rPr>
              <w:rFonts w:cs="Times New Roman"/>
              <w:noProof/>
              <w:sz w:val="22"/>
              <w:lang w:val="en-US"/>
            </w:rPr>
          </w:pPr>
          <w:hyperlink w:anchor="_Toc153898085" w:history="1">
            <w:r w:rsidR="006C2569" w:rsidRPr="008F1CB7">
              <w:rPr>
                <w:rStyle w:val="Hyperlink"/>
                <w:rFonts w:eastAsiaTheme="majorEastAsia" w:cs="Times New Roman"/>
                <w:noProof/>
                <w:color w:val="auto"/>
                <w:lang w:val="id-ID"/>
              </w:rPr>
              <w:t>3.2</w:t>
            </w:r>
            <w:r w:rsidR="006C2569" w:rsidRPr="008F1CB7">
              <w:rPr>
                <w:rFonts w:cs="Times New Roman"/>
                <w:noProof/>
                <w:sz w:val="22"/>
                <w:lang w:val="en-US"/>
              </w:rPr>
              <w:tab/>
            </w:r>
            <w:r w:rsidR="006C2569" w:rsidRPr="008F1CB7">
              <w:rPr>
                <w:rStyle w:val="Hyperlink"/>
                <w:rFonts w:eastAsiaTheme="majorEastAsia" w:cs="Times New Roman"/>
                <w:noProof/>
                <w:color w:val="auto"/>
                <w:lang w:val="en-US"/>
              </w:rPr>
              <w:t>Kekoherensian pada dongeng Jepang karya Kusuyama Masao</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85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02</w:t>
            </w:r>
            <w:r w:rsidRPr="008F1CB7">
              <w:rPr>
                <w:rFonts w:cs="Times New Roman"/>
                <w:noProof/>
                <w:webHidden/>
              </w:rPr>
              <w:fldChar w:fldCharType="end"/>
            </w:r>
          </w:hyperlink>
        </w:p>
        <w:p w:rsidR="006C2569" w:rsidRPr="008F1CB7" w:rsidRDefault="003C4908" w:rsidP="006C2569">
          <w:pPr>
            <w:pStyle w:val="TOC1"/>
            <w:rPr>
              <w:rFonts w:cs="Times New Roman"/>
              <w:sz w:val="22"/>
              <w:lang w:val="en-US"/>
            </w:rPr>
          </w:pPr>
          <w:hyperlink w:anchor="_Toc153898086" w:history="1">
            <w:r w:rsidR="006C2569" w:rsidRPr="008F1CB7">
              <w:rPr>
                <w:rStyle w:val="Hyperlink"/>
                <w:rFonts w:cs="Times New Roman"/>
                <w:color w:val="auto"/>
              </w:rPr>
              <w:t>BAB IV PENUTUP</w:t>
            </w:r>
            <w:r w:rsidR="006C2569" w:rsidRPr="008F1CB7">
              <w:rPr>
                <w:rFonts w:cs="Times New Roman"/>
                <w:webHidden/>
              </w:rPr>
              <w:tab/>
            </w:r>
            <w:r w:rsidRPr="008F1CB7">
              <w:rPr>
                <w:rFonts w:cs="Times New Roman"/>
                <w:webHidden/>
              </w:rPr>
              <w:fldChar w:fldCharType="begin"/>
            </w:r>
            <w:r w:rsidR="006C2569" w:rsidRPr="008F1CB7">
              <w:rPr>
                <w:rFonts w:cs="Times New Roman"/>
                <w:webHidden/>
              </w:rPr>
              <w:instrText xml:space="preserve"> PAGEREF _Toc153898086 \h </w:instrText>
            </w:r>
            <w:r w:rsidRPr="008F1CB7">
              <w:rPr>
                <w:rFonts w:cs="Times New Roman"/>
                <w:webHidden/>
              </w:rPr>
            </w:r>
            <w:r w:rsidRPr="008F1CB7">
              <w:rPr>
                <w:rFonts w:cs="Times New Roman"/>
                <w:webHidden/>
              </w:rPr>
              <w:fldChar w:fldCharType="separate"/>
            </w:r>
            <w:r w:rsidR="003B6F03">
              <w:rPr>
                <w:rFonts w:cs="Times New Roman"/>
                <w:webHidden/>
              </w:rPr>
              <w:t>119</w:t>
            </w:r>
            <w:r w:rsidRPr="008F1CB7">
              <w:rPr>
                <w:rFonts w:cs="Times New Roman"/>
                <w:webHidden/>
              </w:rPr>
              <w:fldChar w:fldCharType="end"/>
            </w:r>
          </w:hyperlink>
        </w:p>
        <w:p w:rsidR="006C2569" w:rsidRPr="008F1CB7" w:rsidRDefault="003C4908" w:rsidP="006C2569">
          <w:pPr>
            <w:pStyle w:val="TOC2"/>
            <w:rPr>
              <w:rFonts w:cs="Times New Roman"/>
              <w:noProof/>
              <w:sz w:val="22"/>
              <w:lang w:val="en-US"/>
            </w:rPr>
          </w:pPr>
          <w:hyperlink w:anchor="_Toc153898087" w:history="1">
            <w:r w:rsidR="006C2569" w:rsidRPr="008F1CB7">
              <w:rPr>
                <w:rStyle w:val="Hyperlink"/>
                <w:rFonts w:cs="Times New Roman"/>
                <w:noProof/>
                <w:color w:val="auto"/>
                <w:lang w:val="id-ID"/>
              </w:rPr>
              <w:t>4.1</w:t>
            </w:r>
            <w:r w:rsidR="006C2569" w:rsidRPr="008F1CB7">
              <w:rPr>
                <w:rFonts w:cs="Times New Roman"/>
                <w:noProof/>
                <w:sz w:val="22"/>
                <w:lang w:val="en-US"/>
              </w:rPr>
              <w:tab/>
            </w:r>
            <w:r w:rsidR="006C2569" w:rsidRPr="008F1CB7">
              <w:rPr>
                <w:rStyle w:val="Hyperlink"/>
                <w:rFonts w:cs="Times New Roman"/>
                <w:noProof/>
                <w:color w:val="auto"/>
                <w:lang w:val="id-ID"/>
              </w:rPr>
              <w:t>Simpulan</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87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19</w:t>
            </w:r>
            <w:r w:rsidRPr="008F1CB7">
              <w:rPr>
                <w:rFonts w:cs="Times New Roman"/>
                <w:noProof/>
                <w:webHidden/>
              </w:rPr>
              <w:fldChar w:fldCharType="end"/>
            </w:r>
          </w:hyperlink>
        </w:p>
        <w:p w:rsidR="006C2569" w:rsidRPr="008F1CB7" w:rsidRDefault="003C4908" w:rsidP="006C2569">
          <w:pPr>
            <w:pStyle w:val="TOC3"/>
            <w:rPr>
              <w:rFonts w:cs="Times New Roman"/>
              <w:noProof/>
              <w:sz w:val="22"/>
              <w:lang w:val="en-US"/>
            </w:rPr>
          </w:pPr>
          <w:hyperlink w:anchor="_Toc153898088" w:history="1">
            <w:r w:rsidR="006C2569" w:rsidRPr="008F1CB7">
              <w:rPr>
                <w:rStyle w:val="Hyperlink"/>
                <w:rFonts w:cs="Times New Roman"/>
                <w:noProof/>
                <w:color w:val="auto"/>
                <w:lang w:val="en-US"/>
              </w:rPr>
              <w:t>4.1.1</w:t>
            </w:r>
            <w:r w:rsidR="006C2569" w:rsidRPr="008F1CB7">
              <w:rPr>
                <w:rFonts w:cs="Times New Roman"/>
                <w:noProof/>
                <w:sz w:val="22"/>
                <w:lang w:val="en-US"/>
              </w:rPr>
              <w:tab/>
            </w:r>
            <w:r w:rsidR="006C2569" w:rsidRPr="008F1CB7">
              <w:rPr>
                <w:rStyle w:val="Hyperlink"/>
                <w:rFonts w:cs="Times New Roman"/>
                <w:noProof/>
                <w:color w:val="auto"/>
                <w:lang w:val="en-US"/>
              </w:rPr>
              <w:t>Kekohesifan pada dongeng Jepang karya Kusuyama Masao</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88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19</w:t>
            </w:r>
            <w:r w:rsidRPr="008F1CB7">
              <w:rPr>
                <w:rFonts w:cs="Times New Roman"/>
                <w:noProof/>
                <w:webHidden/>
              </w:rPr>
              <w:fldChar w:fldCharType="end"/>
            </w:r>
          </w:hyperlink>
        </w:p>
        <w:p w:rsidR="006C2569" w:rsidRPr="008F1CB7" w:rsidRDefault="003C4908" w:rsidP="006C2569">
          <w:pPr>
            <w:pStyle w:val="TOC3"/>
            <w:rPr>
              <w:rFonts w:cs="Times New Roman"/>
              <w:noProof/>
              <w:sz w:val="22"/>
              <w:lang w:val="en-US"/>
            </w:rPr>
          </w:pPr>
          <w:hyperlink w:anchor="_Toc153898089" w:history="1">
            <w:r w:rsidR="006C2569" w:rsidRPr="008F1CB7">
              <w:rPr>
                <w:rStyle w:val="Hyperlink"/>
                <w:rFonts w:cs="Times New Roman"/>
                <w:noProof/>
                <w:color w:val="auto"/>
                <w:lang w:val="id-ID"/>
              </w:rPr>
              <w:t>4.1.2</w:t>
            </w:r>
            <w:r w:rsidR="006C2569" w:rsidRPr="008F1CB7">
              <w:rPr>
                <w:rFonts w:cs="Times New Roman"/>
                <w:noProof/>
                <w:sz w:val="22"/>
                <w:lang w:val="en-US"/>
              </w:rPr>
              <w:tab/>
            </w:r>
            <w:r w:rsidR="006C2569" w:rsidRPr="008F1CB7">
              <w:rPr>
                <w:rStyle w:val="Hyperlink"/>
                <w:rFonts w:cs="Times New Roman"/>
                <w:noProof/>
                <w:color w:val="auto"/>
                <w:lang w:val="id-ID"/>
              </w:rPr>
              <w:t>K</w:t>
            </w:r>
            <w:r w:rsidR="006C2569" w:rsidRPr="008F1CB7">
              <w:rPr>
                <w:rStyle w:val="Hyperlink"/>
                <w:rFonts w:cs="Times New Roman"/>
                <w:noProof/>
                <w:color w:val="auto"/>
                <w:lang w:val="en-US"/>
              </w:rPr>
              <w:t>ek</w:t>
            </w:r>
            <w:r w:rsidR="006C2569" w:rsidRPr="008F1CB7">
              <w:rPr>
                <w:rStyle w:val="Hyperlink"/>
                <w:rFonts w:cs="Times New Roman"/>
                <w:noProof/>
                <w:color w:val="auto"/>
                <w:lang w:val="id-ID"/>
              </w:rPr>
              <w:t>oherensi</w:t>
            </w:r>
            <w:r w:rsidR="006C2569" w:rsidRPr="008F1CB7">
              <w:rPr>
                <w:rStyle w:val="Hyperlink"/>
                <w:rFonts w:cs="Times New Roman"/>
                <w:noProof/>
                <w:color w:val="auto"/>
                <w:lang w:val="en-US"/>
              </w:rPr>
              <w:t>an</w:t>
            </w:r>
            <w:r w:rsidR="006C2569" w:rsidRPr="008F1CB7">
              <w:rPr>
                <w:rStyle w:val="Hyperlink"/>
                <w:rFonts w:cs="Times New Roman"/>
                <w:noProof/>
                <w:color w:val="auto"/>
                <w:lang w:val="id-ID"/>
              </w:rPr>
              <w:t xml:space="preserve"> pada dongeng Jepang karya Kusuyama Masao</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89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22</w:t>
            </w:r>
            <w:r w:rsidRPr="008F1CB7">
              <w:rPr>
                <w:rFonts w:cs="Times New Roman"/>
                <w:noProof/>
                <w:webHidden/>
              </w:rPr>
              <w:fldChar w:fldCharType="end"/>
            </w:r>
          </w:hyperlink>
        </w:p>
        <w:p w:rsidR="006C2569" w:rsidRPr="008F1CB7" w:rsidRDefault="003C4908" w:rsidP="006C2569">
          <w:pPr>
            <w:pStyle w:val="TOC2"/>
            <w:spacing w:after="0"/>
            <w:rPr>
              <w:rFonts w:cs="Times New Roman"/>
              <w:noProof/>
              <w:sz w:val="22"/>
              <w:lang w:val="en-US"/>
            </w:rPr>
          </w:pPr>
          <w:hyperlink w:anchor="_Toc153898090" w:history="1">
            <w:r w:rsidR="006C2569" w:rsidRPr="008F1CB7">
              <w:rPr>
                <w:rStyle w:val="Hyperlink"/>
                <w:rFonts w:cs="Times New Roman"/>
                <w:noProof/>
                <w:color w:val="auto"/>
                <w:lang w:val="en-US"/>
              </w:rPr>
              <w:t>4.2</w:t>
            </w:r>
            <w:r w:rsidR="006C2569" w:rsidRPr="008F1CB7">
              <w:rPr>
                <w:rFonts w:cs="Times New Roman"/>
                <w:noProof/>
                <w:sz w:val="22"/>
                <w:lang w:val="en-US"/>
              </w:rPr>
              <w:tab/>
            </w:r>
            <w:r w:rsidR="006C2569" w:rsidRPr="008F1CB7">
              <w:rPr>
                <w:rStyle w:val="Hyperlink"/>
                <w:rFonts w:cs="Times New Roman"/>
                <w:noProof/>
                <w:color w:val="auto"/>
                <w:lang w:val="en-US"/>
              </w:rPr>
              <w:t>Saran</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3898090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24</w:t>
            </w:r>
            <w:r w:rsidRPr="008F1CB7">
              <w:rPr>
                <w:rFonts w:cs="Times New Roman"/>
                <w:noProof/>
                <w:webHidden/>
              </w:rPr>
              <w:fldChar w:fldCharType="end"/>
            </w:r>
          </w:hyperlink>
        </w:p>
        <w:p w:rsidR="006C2569" w:rsidRPr="008F1CB7" w:rsidRDefault="003C4908" w:rsidP="006C2569">
          <w:pPr>
            <w:pStyle w:val="TOC1"/>
            <w:spacing w:after="0" w:line="360" w:lineRule="auto"/>
            <w:rPr>
              <w:rFonts w:cs="Times New Roman"/>
              <w:sz w:val="22"/>
              <w:lang w:val="en-US"/>
            </w:rPr>
          </w:pPr>
          <w:hyperlink w:anchor="_Toc153898091" w:history="1">
            <w:r w:rsidR="006C2569" w:rsidRPr="008F1CB7">
              <w:rPr>
                <w:rStyle w:val="Hyperlink"/>
                <w:rFonts w:cs="Times New Roman"/>
                <w:color w:val="auto"/>
              </w:rPr>
              <w:t>要旨</w:t>
            </w:r>
            <w:r w:rsidR="006C2569" w:rsidRPr="008F1CB7">
              <w:rPr>
                <w:rFonts w:cs="Times New Roman"/>
                <w:webHidden/>
              </w:rPr>
              <w:tab/>
            </w:r>
            <w:r w:rsidRPr="008F1CB7">
              <w:rPr>
                <w:rFonts w:cs="Times New Roman"/>
                <w:webHidden/>
              </w:rPr>
              <w:fldChar w:fldCharType="begin"/>
            </w:r>
            <w:r w:rsidR="006C2569" w:rsidRPr="008F1CB7">
              <w:rPr>
                <w:rFonts w:cs="Times New Roman"/>
                <w:webHidden/>
              </w:rPr>
              <w:instrText xml:space="preserve"> PAGEREF _Toc153898091 \h </w:instrText>
            </w:r>
            <w:r w:rsidRPr="008F1CB7">
              <w:rPr>
                <w:rFonts w:cs="Times New Roman"/>
                <w:webHidden/>
              </w:rPr>
            </w:r>
            <w:r w:rsidRPr="008F1CB7">
              <w:rPr>
                <w:rFonts w:cs="Times New Roman"/>
                <w:webHidden/>
              </w:rPr>
              <w:fldChar w:fldCharType="separate"/>
            </w:r>
            <w:r w:rsidR="003B6F03">
              <w:rPr>
                <w:rFonts w:cs="Times New Roman"/>
                <w:webHidden/>
              </w:rPr>
              <w:t>125</w:t>
            </w:r>
            <w:r w:rsidRPr="008F1CB7">
              <w:rPr>
                <w:rFonts w:cs="Times New Roman"/>
                <w:webHidden/>
              </w:rPr>
              <w:fldChar w:fldCharType="end"/>
            </w:r>
          </w:hyperlink>
        </w:p>
        <w:p w:rsidR="006C2569" w:rsidRPr="008F1CB7" w:rsidRDefault="003C4908" w:rsidP="006C2569">
          <w:pPr>
            <w:pStyle w:val="TOC1"/>
            <w:spacing w:after="0"/>
            <w:rPr>
              <w:rFonts w:cs="Times New Roman"/>
              <w:sz w:val="22"/>
              <w:lang w:val="en-US"/>
            </w:rPr>
          </w:pPr>
          <w:hyperlink w:anchor="_Toc153898092" w:history="1">
            <w:r w:rsidR="006C2569" w:rsidRPr="008F1CB7">
              <w:rPr>
                <w:rStyle w:val="Hyperlink"/>
                <w:rFonts w:cs="Times New Roman"/>
                <w:color w:val="auto"/>
              </w:rPr>
              <w:t>DAFTAR PUSTAKA</w:t>
            </w:r>
            <w:r w:rsidR="006C2569" w:rsidRPr="008F1CB7">
              <w:rPr>
                <w:rFonts w:cs="Times New Roman"/>
                <w:webHidden/>
              </w:rPr>
              <w:tab/>
            </w:r>
            <w:r w:rsidRPr="008F1CB7">
              <w:rPr>
                <w:rFonts w:cs="Times New Roman"/>
                <w:webHidden/>
              </w:rPr>
              <w:fldChar w:fldCharType="begin"/>
            </w:r>
            <w:r w:rsidR="006C2569" w:rsidRPr="008F1CB7">
              <w:rPr>
                <w:rFonts w:cs="Times New Roman"/>
                <w:webHidden/>
              </w:rPr>
              <w:instrText xml:space="preserve"> PAGEREF _Toc153898092 \h </w:instrText>
            </w:r>
            <w:r w:rsidRPr="008F1CB7">
              <w:rPr>
                <w:rFonts w:cs="Times New Roman"/>
                <w:webHidden/>
              </w:rPr>
            </w:r>
            <w:r w:rsidRPr="008F1CB7">
              <w:rPr>
                <w:rFonts w:cs="Times New Roman"/>
                <w:webHidden/>
              </w:rPr>
              <w:fldChar w:fldCharType="separate"/>
            </w:r>
            <w:r w:rsidR="003B6F03">
              <w:rPr>
                <w:rFonts w:cs="Times New Roman"/>
                <w:webHidden/>
              </w:rPr>
              <w:t>128</w:t>
            </w:r>
            <w:r w:rsidRPr="008F1CB7">
              <w:rPr>
                <w:rFonts w:cs="Times New Roman"/>
                <w:webHidden/>
              </w:rPr>
              <w:fldChar w:fldCharType="end"/>
            </w:r>
          </w:hyperlink>
        </w:p>
        <w:p w:rsidR="006C2569" w:rsidRPr="008F1CB7" w:rsidRDefault="003C4908" w:rsidP="006C2569">
          <w:pPr>
            <w:pStyle w:val="TOC1"/>
            <w:spacing w:after="0"/>
            <w:rPr>
              <w:rFonts w:cs="Times New Roman"/>
              <w:sz w:val="22"/>
              <w:lang w:val="en-US"/>
            </w:rPr>
          </w:pPr>
          <w:hyperlink w:anchor="_Toc153898093" w:history="1">
            <w:r w:rsidR="006C2569" w:rsidRPr="008F1CB7">
              <w:rPr>
                <w:rStyle w:val="Hyperlink"/>
                <w:rFonts w:cs="Times New Roman"/>
                <w:color w:val="auto"/>
              </w:rPr>
              <w:t>BIODATA PENULIS</w:t>
            </w:r>
            <w:r w:rsidR="006C2569" w:rsidRPr="008F1CB7">
              <w:rPr>
                <w:rFonts w:cs="Times New Roman"/>
                <w:webHidden/>
              </w:rPr>
              <w:tab/>
            </w:r>
            <w:r w:rsidRPr="008F1CB7">
              <w:rPr>
                <w:rFonts w:cs="Times New Roman"/>
                <w:webHidden/>
              </w:rPr>
              <w:fldChar w:fldCharType="begin"/>
            </w:r>
            <w:r w:rsidR="006C2569" w:rsidRPr="008F1CB7">
              <w:rPr>
                <w:rFonts w:cs="Times New Roman"/>
                <w:webHidden/>
              </w:rPr>
              <w:instrText xml:space="preserve"> PAGEREF _Toc153898093 \h </w:instrText>
            </w:r>
            <w:r w:rsidRPr="008F1CB7">
              <w:rPr>
                <w:rFonts w:cs="Times New Roman"/>
                <w:webHidden/>
              </w:rPr>
            </w:r>
            <w:r w:rsidRPr="008F1CB7">
              <w:rPr>
                <w:rFonts w:cs="Times New Roman"/>
                <w:webHidden/>
              </w:rPr>
              <w:fldChar w:fldCharType="separate"/>
            </w:r>
            <w:r w:rsidR="003B6F03">
              <w:rPr>
                <w:rFonts w:cs="Times New Roman"/>
                <w:webHidden/>
              </w:rPr>
              <w:t>131</w:t>
            </w:r>
            <w:r w:rsidRPr="008F1CB7">
              <w:rPr>
                <w:rFonts w:cs="Times New Roman"/>
                <w:webHidden/>
              </w:rPr>
              <w:fldChar w:fldCharType="end"/>
            </w:r>
          </w:hyperlink>
        </w:p>
        <w:p w:rsidR="006C2569" w:rsidRPr="008F1CB7" w:rsidRDefault="003C4908" w:rsidP="006C2569">
          <w:pPr>
            <w:pStyle w:val="TOC1"/>
            <w:spacing w:after="0"/>
            <w:rPr>
              <w:rFonts w:cs="Times New Roman"/>
              <w:sz w:val="22"/>
              <w:lang w:val="en-US"/>
            </w:rPr>
          </w:pPr>
          <w:hyperlink w:anchor="_Toc153898095" w:history="1">
            <w:r w:rsidR="006C2569" w:rsidRPr="008F1CB7">
              <w:rPr>
                <w:rStyle w:val="Hyperlink"/>
                <w:rFonts w:cs="Times New Roman"/>
                <w:color w:val="auto"/>
                <w:lang w:val="en-US"/>
              </w:rPr>
              <w:t>LAMPIRAN</w:t>
            </w:r>
            <w:r w:rsidR="006C2569" w:rsidRPr="008F1CB7">
              <w:rPr>
                <w:rFonts w:cs="Times New Roman"/>
                <w:webHidden/>
              </w:rPr>
              <w:tab/>
            </w:r>
            <w:r w:rsidRPr="008F1CB7">
              <w:rPr>
                <w:rFonts w:cs="Times New Roman"/>
                <w:webHidden/>
              </w:rPr>
              <w:fldChar w:fldCharType="begin"/>
            </w:r>
            <w:r w:rsidR="006C2569" w:rsidRPr="008F1CB7">
              <w:rPr>
                <w:rFonts w:cs="Times New Roman"/>
                <w:webHidden/>
              </w:rPr>
              <w:instrText xml:space="preserve"> PAGEREF _Toc153898095 \h </w:instrText>
            </w:r>
            <w:r w:rsidRPr="008F1CB7">
              <w:rPr>
                <w:rFonts w:cs="Times New Roman"/>
                <w:webHidden/>
              </w:rPr>
            </w:r>
            <w:r w:rsidRPr="008F1CB7">
              <w:rPr>
                <w:rFonts w:cs="Times New Roman"/>
                <w:webHidden/>
              </w:rPr>
              <w:fldChar w:fldCharType="separate"/>
            </w:r>
            <w:r w:rsidR="003B6F03">
              <w:rPr>
                <w:rFonts w:cs="Times New Roman"/>
                <w:webHidden/>
              </w:rPr>
              <w:t>132</w:t>
            </w:r>
            <w:r w:rsidRPr="008F1CB7">
              <w:rPr>
                <w:rFonts w:cs="Times New Roman"/>
                <w:webHidden/>
              </w:rPr>
              <w:fldChar w:fldCharType="end"/>
            </w:r>
          </w:hyperlink>
        </w:p>
        <w:p w:rsidR="006C2569" w:rsidRPr="008F1CB7" w:rsidRDefault="003C4908" w:rsidP="006C2569">
          <w:pPr>
            <w:spacing w:after="0" w:line="480" w:lineRule="auto"/>
            <w:rPr>
              <w:rFonts w:cs="Times New Roman"/>
              <w:b/>
              <w:bCs/>
              <w:noProof/>
            </w:rPr>
          </w:pPr>
          <w:r w:rsidRPr="008F1CB7">
            <w:rPr>
              <w:rFonts w:cs="Times New Roman"/>
              <w:b/>
              <w:bCs/>
              <w:noProof/>
            </w:rPr>
            <w:fldChar w:fldCharType="end"/>
          </w:r>
        </w:p>
      </w:sdtContent>
    </w:sdt>
    <w:p w:rsidR="006C2569" w:rsidRPr="008F1CB7" w:rsidRDefault="006C2569" w:rsidP="006C2569">
      <w:pPr>
        <w:pStyle w:val="Heading1"/>
        <w:numPr>
          <w:ilvl w:val="0"/>
          <w:numId w:val="0"/>
        </w:numPr>
        <w:spacing w:line="480" w:lineRule="auto"/>
        <w:rPr>
          <w:rFonts w:cs="Times New Roman"/>
          <w:color w:val="auto"/>
          <w:sz w:val="28"/>
          <w:szCs w:val="28"/>
          <w:lang w:val="id-ID"/>
        </w:rPr>
      </w:pPr>
      <w:bookmarkStart w:id="7" w:name="_Toc153898058"/>
      <w:r w:rsidRPr="008F1CB7">
        <w:rPr>
          <w:rFonts w:cs="Times New Roman"/>
          <w:color w:val="auto"/>
          <w:sz w:val="28"/>
          <w:szCs w:val="28"/>
          <w:lang w:val="id-ID"/>
        </w:rPr>
        <w:lastRenderedPageBreak/>
        <w:t>DAFTAR TABEL</w:t>
      </w:r>
      <w:bookmarkEnd w:id="7"/>
    </w:p>
    <w:p w:rsidR="006C2569" w:rsidRPr="008F1CB7" w:rsidRDefault="006C2569" w:rsidP="006C2569">
      <w:pPr>
        <w:spacing w:line="240" w:lineRule="auto"/>
        <w:rPr>
          <w:rFonts w:cs="Times New Roman"/>
          <w:lang w:val="id-ID"/>
        </w:rPr>
      </w:pPr>
    </w:p>
    <w:p w:rsidR="006C2569" w:rsidRPr="008F1CB7" w:rsidRDefault="003C4908" w:rsidP="006C2569">
      <w:pPr>
        <w:pStyle w:val="TableofFigures"/>
        <w:tabs>
          <w:tab w:val="right" w:leader="dot" w:pos="7927"/>
        </w:tabs>
        <w:spacing w:line="480" w:lineRule="auto"/>
        <w:rPr>
          <w:rFonts w:cs="Times New Roman"/>
          <w:noProof/>
        </w:rPr>
      </w:pPr>
      <w:r w:rsidRPr="008F1CB7">
        <w:rPr>
          <w:rFonts w:cs="Times New Roman"/>
          <w:highlight w:val="yellow"/>
          <w:lang w:val="id-ID"/>
        </w:rPr>
        <w:fldChar w:fldCharType="begin"/>
      </w:r>
      <w:r w:rsidR="006C2569" w:rsidRPr="008F1CB7">
        <w:rPr>
          <w:rFonts w:cs="Times New Roman"/>
          <w:highlight w:val="yellow"/>
          <w:lang w:val="id-ID"/>
        </w:rPr>
        <w:instrText xml:space="preserve"> TOC \h \z \c "Tabel 2." </w:instrText>
      </w:r>
      <w:r w:rsidRPr="008F1CB7">
        <w:rPr>
          <w:rFonts w:cs="Times New Roman"/>
          <w:highlight w:val="yellow"/>
          <w:lang w:val="id-ID"/>
        </w:rPr>
        <w:fldChar w:fldCharType="separate"/>
      </w:r>
      <w:hyperlink w:anchor="_Toc150587163" w:history="1">
        <w:r w:rsidR="006C2569" w:rsidRPr="008F1CB7">
          <w:rPr>
            <w:rStyle w:val="Hyperlink"/>
            <w:rFonts w:cs="Times New Roman"/>
            <w:noProof/>
            <w:color w:val="auto"/>
          </w:rPr>
          <w:t>Tabel 2.1 Klasifikasi Referensi Persona Teori Nitta</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0587163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8</w:t>
        </w:r>
        <w:r w:rsidRPr="008F1CB7">
          <w:rPr>
            <w:rFonts w:cs="Times New Roman"/>
            <w:noProof/>
            <w:webHidden/>
          </w:rPr>
          <w:fldChar w:fldCharType="end"/>
        </w:r>
      </w:hyperlink>
    </w:p>
    <w:p w:rsidR="006C2569" w:rsidRPr="008F1CB7" w:rsidRDefault="003C4908" w:rsidP="006C2569">
      <w:pPr>
        <w:pStyle w:val="TableofFigures"/>
        <w:tabs>
          <w:tab w:val="right" w:leader="dot" w:pos="7927"/>
        </w:tabs>
        <w:spacing w:line="480" w:lineRule="auto"/>
        <w:rPr>
          <w:rFonts w:cs="Times New Roman"/>
          <w:noProof/>
        </w:rPr>
      </w:pPr>
      <w:hyperlink w:anchor="_Toc150587164" w:history="1">
        <w:r w:rsidR="006C2569" w:rsidRPr="008F1CB7">
          <w:rPr>
            <w:rStyle w:val="Hyperlink"/>
            <w:rFonts w:cs="Times New Roman"/>
            <w:noProof/>
            <w:color w:val="auto"/>
          </w:rPr>
          <w:t>Tabel 2.2 Klasifikasi Referensi Demostratif Tempat Teori Nitta</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0587164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21</w:t>
        </w:r>
        <w:r w:rsidRPr="008F1CB7">
          <w:rPr>
            <w:rFonts w:cs="Times New Roman"/>
            <w:noProof/>
            <w:webHidden/>
          </w:rPr>
          <w:fldChar w:fldCharType="end"/>
        </w:r>
      </w:hyperlink>
    </w:p>
    <w:p w:rsidR="006C2569" w:rsidRPr="008F1CB7" w:rsidRDefault="003C4908" w:rsidP="006C2569">
      <w:pPr>
        <w:pStyle w:val="TableofFigures"/>
        <w:tabs>
          <w:tab w:val="right" w:leader="dot" w:pos="7927"/>
        </w:tabs>
        <w:spacing w:line="480" w:lineRule="auto"/>
        <w:rPr>
          <w:rFonts w:cs="Times New Roman"/>
          <w:noProof/>
        </w:rPr>
      </w:pPr>
      <w:hyperlink w:anchor="_Toc150587165" w:history="1">
        <w:r w:rsidR="006C2569" w:rsidRPr="008F1CB7">
          <w:rPr>
            <w:rStyle w:val="Hyperlink"/>
            <w:rFonts w:cs="Times New Roman"/>
            <w:noProof/>
            <w:color w:val="auto"/>
          </w:rPr>
          <w:t xml:space="preserve">Tabel 2.3 </w:t>
        </w:r>
        <w:r w:rsidR="006C2569" w:rsidRPr="008F1CB7">
          <w:rPr>
            <w:rStyle w:val="Hyperlink"/>
            <w:rFonts w:eastAsia="Yu Mincho" w:cs="Times New Roman"/>
            <w:noProof/>
            <w:color w:val="auto"/>
            <w:lang w:val="id-ID"/>
          </w:rPr>
          <w:t>Klasifikasi Konjungsi Teori Nitta</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0587165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29</w:t>
        </w:r>
        <w:r w:rsidRPr="008F1CB7">
          <w:rPr>
            <w:rFonts w:cs="Times New Roman"/>
            <w:noProof/>
            <w:webHidden/>
          </w:rPr>
          <w:fldChar w:fldCharType="end"/>
        </w:r>
      </w:hyperlink>
    </w:p>
    <w:p w:rsidR="006C2569" w:rsidRPr="008F1CB7" w:rsidRDefault="003C4908" w:rsidP="006C2569">
      <w:pPr>
        <w:pStyle w:val="TableofFigures"/>
        <w:tabs>
          <w:tab w:val="right" w:leader="dot" w:pos="7927"/>
        </w:tabs>
        <w:spacing w:line="480" w:lineRule="auto"/>
        <w:rPr>
          <w:rFonts w:cs="Times New Roman"/>
          <w:noProof/>
        </w:rPr>
      </w:pPr>
      <w:r w:rsidRPr="008F1CB7">
        <w:rPr>
          <w:rFonts w:cs="Times New Roman"/>
          <w:highlight w:val="yellow"/>
          <w:lang w:val="id-ID"/>
        </w:rPr>
        <w:fldChar w:fldCharType="end"/>
      </w:r>
      <w:r w:rsidRPr="008F1CB7">
        <w:rPr>
          <w:rFonts w:cs="Times New Roman"/>
          <w:lang w:val="id-ID"/>
        </w:rPr>
        <w:fldChar w:fldCharType="begin"/>
      </w:r>
      <w:r w:rsidR="006C2569" w:rsidRPr="008F1CB7">
        <w:rPr>
          <w:rFonts w:cs="Times New Roman"/>
          <w:lang w:val="id-ID"/>
        </w:rPr>
        <w:instrText xml:space="preserve"> TOC \h \z \c "Tabel 3." </w:instrText>
      </w:r>
      <w:r w:rsidRPr="008F1CB7">
        <w:rPr>
          <w:rFonts w:cs="Times New Roman"/>
          <w:lang w:val="id-ID"/>
        </w:rPr>
        <w:fldChar w:fldCharType="separate"/>
      </w:r>
      <w:hyperlink w:anchor="_Toc150899615" w:history="1">
        <w:r w:rsidR="006C2569" w:rsidRPr="008F1CB7">
          <w:rPr>
            <w:rStyle w:val="Hyperlink"/>
            <w:rFonts w:cs="Times New Roman"/>
            <w:noProof/>
            <w:color w:val="auto"/>
          </w:rPr>
          <w:t>Tabel 3.1 Jumlah Penanda Kohesi Gramatikal dalam Dongeng Kusuyama Masao</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0899615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84</w:t>
        </w:r>
        <w:r w:rsidRPr="008F1CB7">
          <w:rPr>
            <w:rFonts w:cs="Times New Roman"/>
            <w:noProof/>
            <w:webHidden/>
          </w:rPr>
          <w:fldChar w:fldCharType="end"/>
        </w:r>
      </w:hyperlink>
    </w:p>
    <w:p w:rsidR="006C2569" w:rsidRPr="008F1CB7" w:rsidRDefault="003C4908" w:rsidP="006C2569">
      <w:pPr>
        <w:pStyle w:val="TableofFigures"/>
        <w:tabs>
          <w:tab w:val="right" w:leader="dot" w:pos="7927"/>
        </w:tabs>
        <w:spacing w:line="480" w:lineRule="auto"/>
        <w:rPr>
          <w:rFonts w:cs="Times New Roman"/>
          <w:noProof/>
          <w:sz w:val="22"/>
          <w:lang w:val="en-US"/>
        </w:rPr>
      </w:pPr>
      <w:hyperlink w:anchor="_Toc150899616" w:history="1">
        <w:r w:rsidR="006C2569" w:rsidRPr="008F1CB7">
          <w:rPr>
            <w:rStyle w:val="Hyperlink"/>
            <w:rFonts w:cs="Times New Roman"/>
            <w:noProof/>
            <w:color w:val="auto"/>
          </w:rPr>
          <w:t xml:space="preserve">Tabel 3.2 Jumlah Penanda Kohesi Leksikal dalam Dongeng Kusuyama Masao </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0899616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01</w:t>
        </w:r>
        <w:r w:rsidRPr="008F1CB7">
          <w:rPr>
            <w:rFonts w:cs="Times New Roman"/>
            <w:noProof/>
            <w:webHidden/>
          </w:rPr>
          <w:fldChar w:fldCharType="end"/>
        </w:r>
      </w:hyperlink>
    </w:p>
    <w:p w:rsidR="006C2569" w:rsidRPr="008F1CB7" w:rsidRDefault="003C4908" w:rsidP="006C2569">
      <w:pPr>
        <w:pStyle w:val="TableofFigures"/>
        <w:tabs>
          <w:tab w:val="right" w:leader="dot" w:pos="7927"/>
        </w:tabs>
        <w:spacing w:line="480" w:lineRule="auto"/>
        <w:rPr>
          <w:rFonts w:cs="Times New Roman"/>
          <w:noProof/>
          <w:sz w:val="22"/>
          <w:lang w:val="en-US"/>
        </w:rPr>
      </w:pPr>
      <w:hyperlink w:anchor="_Toc150899617" w:history="1">
        <w:r w:rsidR="006C2569" w:rsidRPr="008F1CB7">
          <w:rPr>
            <w:rStyle w:val="Hyperlink"/>
            <w:rFonts w:cs="Times New Roman"/>
            <w:noProof/>
            <w:color w:val="auto"/>
          </w:rPr>
          <w:t>Tabel 3.3 Jumlah Penanda Koherensi dalam Dongeng Kusuyama Masao</w:t>
        </w:r>
        <w:r w:rsidR="006C2569" w:rsidRPr="008F1CB7">
          <w:rPr>
            <w:rFonts w:cs="Times New Roman"/>
            <w:noProof/>
            <w:webHidden/>
          </w:rPr>
          <w:tab/>
        </w:r>
        <w:r w:rsidRPr="008F1CB7">
          <w:rPr>
            <w:rFonts w:cs="Times New Roman"/>
            <w:noProof/>
            <w:webHidden/>
          </w:rPr>
          <w:fldChar w:fldCharType="begin"/>
        </w:r>
        <w:r w:rsidR="006C2569" w:rsidRPr="008F1CB7">
          <w:rPr>
            <w:rFonts w:cs="Times New Roman"/>
            <w:noProof/>
            <w:webHidden/>
          </w:rPr>
          <w:instrText xml:space="preserve"> PAGEREF _Toc150899617 \h </w:instrText>
        </w:r>
        <w:r w:rsidRPr="008F1CB7">
          <w:rPr>
            <w:rFonts w:cs="Times New Roman"/>
            <w:noProof/>
            <w:webHidden/>
          </w:rPr>
        </w:r>
        <w:r w:rsidRPr="008F1CB7">
          <w:rPr>
            <w:rFonts w:cs="Times New Roman"/>
            <w:noProof/>
            <w:webHidden/>
          </w:rPr>
          <w:fldChar w:fldCharType="separate"/>
        </w:r>
        <w:r w:rsidR="003B6F03">
          <w:rPr>
            <w:rFonts w:cs="Times New Roman"/>
            <w:noProof/>
            <w:webHidden/>
          </w:rPr>
          <w:t>115</w:t>
        </w:r>
        <w:r w:rsidRPr="008F1CB7">
          <w:rPr>
            <w:rFonts w:cs="Times New Roman"/>
            <w:noProof/>
            <w:webHidden/>
          </w:rPr>
          <w:fldChar w:fldCharType="end"/>
        </w:r>
      </w:hyperlink>
    </w:p>
    <w:p w:rsidR="006C2569" w:rsidRPr="008F1CB7" w:rsidRDefault="003C4908" w:rsidP="006C2569">
      <w:pPr>
        <w:pStyle w:val="TableofFigures"/>
        <w:tabs>
          <w:tab w:val="right" w:leader="dot" w:pos="7927"/>
        </w:tabs>
        <w:spacing w:line="480" w:lineRule="auto"/>
        <w:rPr>
          <w:rFonts w:cs="Times New Roman"/>
          <w:lang w:val="id-ID"/>
        </w:rPr>
      </w:pPr>
      <w:r w:rsidRPr="008F1CB7">
        <w:rPr>
          <w:rFonts w:cs="Times New Roman"/>
          <w:lang w:val="id-ID"/>
        </w:rPr>
        <w:fldChar w:fldCharType="end"/>
      </w:r>
    </w:p>
    <w:p w:rsidR="006C2569" w:rsidRPr="008F1CB7" w:rsidRDefault="006C2569" w:rsidP="006C2569">
      <w:pPr>
        <w:rPr>
          <w:rFonts w:cs="Times New Roman"/>
          <w:lang w:val="id-ID"/>
        </w:rPr>
      </w:pPr>
    </w:p>
    <w:p w:rsidR="006C2569" w:rsidRPr="008F1CB7" w:rsidRDefault="006C2569" w:rsidP="006C2569">
      <w:pPr>
        <w:jc w:val="left"/>
        <w:rPr>
          <w:rFonts w:cs="Times New Roman"/>
          <w:lang w:val="id-ID"/>
        </w:rPr>
      </w:pPr>
      <w:r w:rsidRPr="008F1CB7">
        <w:rPr>
          <w:rFonts w:cs="Times New Roman"/>
          <w:lang w:val="id-ID"/>
        </w:rPr>
        <w:br w:type="page"/>
      </w:r>
    </w:p>
    <w:p w:rsidR="006C2569" w:rsidRPr="008F1CB7" w:rsidRDefault="006C2569" w:rsidP="006C2569">
      <w:pPr>
        <w:pStyle w:val="Heading1"/>
        <w:numPr>
          <w:ilvl w:val="0"/>
          <w:numId w:val="0"/>
        </w:numPr>
        <w:spacing w:line="480" w:lineRule="auto"/>
        <w:rPr>
          <w:rFonts w:cs="Times New Roman"/>
          <w:color w:val="auto"/>
          <w:sz w:val="28"/>
          <w:szCs w:val="28"/>
          <w:lang w:val="id-ID"/>
        </w:rPr>
      </w:pPr>
      <w:bookmarkStart w:id="8" w:name="_Toc153898059"/>
      <w:r w:rsidRPr="008F1CB7">
        <w:rPr>
          <w:rFonts w:cs="Times New Roman"/>
          <w:color w:val="auto"/>
          <w:sz w:val="28"/>
          <w:szCs w:val="28"/>
          <w:lang w:val="id-ID"/>
        </w:rPr>
        <w:lastRenderedPageBreak/>
        <w:t>INTISARI</w:t>
      </w:r>
      <w:bookmarkEnd w:id="8"/>
    </w:p>
    <w:p w:rsidR="006C2569" w:rsidRPr="008F1CB7" w:rsidRDefault="006C2569" w:rsidP="006C2569">
      <w:pPr>
        <w:rPr>
          <w:rFonts w:cs="Times New Roman"/>
          <w:lang w:val="id-ID"/>
        </w:rPr>
      </w:pPr>
    </w:p>
    <w:p w:rsidR="006C2569" w:rsidRPr="008F1CB7" w:rsidRDefault="006C2569" w:rsidP="006C2569">
      <w:pPr>
        <w:spacing w:line="240" w:lineRule="auto"/>
        <w:rPr>
          <w:rFonts w:cs="Times New Roman"/>
          <w:lang w:val="id-ID"/>
        </w:rPr>
      </w:pPr>
      <w:r w:rsidRPr="008F1CB7">
        <w:rPr>
          <w:rFonts w:cs="Times New Roman"/>
          <w:lang w:val="id-ID"/>
        </w:rPr>
        <w:t xml:space="preserve">Ningrum, Wulan Amalia. 2023. “Analisis Wacana pada Dongeng Jepang: </w:t>
      </w:r>
      <w:r w:rsidRPr="008F1CB7">
        <w:rPr>
          <w:rFonts w:cs="Times New Roman"/>
          <w:i/>
          <w:iCs/>
          <w:lang w:val="id-ID"/>
        </w:rPr>
        <w:t xml:space="preserve">Shitakiri Suzume, Hanasaka Jijii, </w:t>
      </w:r>
      <w:r w:rsidRPr="008F1CB7">
        <w:rPr>
          <w:rFonts w:cs="Times New Roman"/>
          <w:lang w:val="id-ID"/>
        </w:rPr>
        <w:t xml:space="preserve">dan </w:t>
      </w:r>
      <w:r w:rsidRPr="008F1CB7">
        <w:rPr>
          <w:rFonts w:cs="Times New Roman"/>
          <w:i/>
          <w:iCs/>
          <w:lang w:val="id-ID"/>
        </w:rPr>
        <w:t>Kobutori Jiisan</w:t>
      </w:r>
      <w:r w:rsidRPr="008F1CB7">
        <w:rPr>
          <w:rFonts w:cs="Times New Roman"/>
          <w:lang w:val="id-ID"/>
        </w:rPr>
        <w:t>”. Skripsi Program Studi S1 Bahasa dan Kebudayaan Jepang, Fakultas Ilmu Budaya, Universitas Diponegoro. Dosen Pembimbing: Elizabeth Ika Hesti Aprilia Nindia Rini, S.S., M.Hum.</w:t>
      </w:r>
    </w:p>
    <w:p w:rsidR="006C2569" w:rsidRPr="008F1CB7" w:rsidRDefault="006C2569" w:rsidP="006C2569">
      <w:pPr>
        <w:spacing w:line="240" w:lineRule="auto"/>
        <w:ind w:firstLine="720"/>
        <w:rPr>
          <w:rFonts w:cs="Times New Roman"/>
          <w:lang w:val="id-ID"/>
        </w:rPr>
      </w:pPr>
      <w:r w:rsidRPr="008F1CB7">
        <w:rPr>
          <w:rFonts w:cs="Times New Roman"/>
          <w:lang w:val="id-ID"/>
        </w:rPr>
        <w:t xml:space="preserve">Penelitian ini merupakan kajian wacana yang bertujuan untuk mengidentifikasi kekohesifan dan kekoherensian serta menemukan karakteristik penanda aspek kohesi dan koherensi dari dongeng karya Kusuyama Masao yang berjudul </w:t>
      </w:r>
      <w:r w:rsidRPr="008F1CB7">
        <w:rPr>
          <w:rFonts w:cs="Times New Roman"/>
          <w:i/>
          <w:iCs/>
          <w:lang w:val="id-ID"/>
        </w:rPr>
        <w:t>Shitakiri Suzume</w:t>
      </w:r>
      <w:r w:rsidRPr="008F1CB7">
        <w:rPr>
          <w:rFonts w:cs="Times New Roman"/>
          <w:lang w:val="id-ID"/>
        </w:rPr>
        <w:t xml:space="preserve">, </w:t>
      </w:r>
      <w:r w:rsidRPr="008F1CB7">
        <w:rPr>
          <w:rFonts w:cs="Times New Roman"/>
          <w:i/>
          <w:iCs/>
          <w:lang w:val="id-ID"/>
        </w:rPr>
        <w:t>Hanasaka Jijii</w:t>
      </w:r>
      <w:r w:rsidRPr="008F1CB7">
        <w:rPr>
          <w:rFonts w:cs="Times New Roman"/>
          <w:lang w:val="id-ID"/>
        </w:rPr>
        <w:t xml:space="preserve">, dan </w:t>
      </w:r>
      <w:r w:rsidRPr="008F1CB7">
        <w:rPr>
          <w:rFonts w:cs="Times New Roman"/>
          <w:i/>
          <w:iCs/>
          <w:lang w:val="id-ID"/>
        </w:rPr>
        <w:t>Kobutori Jiisan</w:t>
      </w:r>
      <w:r w:rsidRPr="008F1CB7">
        <w:rPr>
          <w:rFonts w:cs="Times New Roman"/>
          <w:lang w:val="id-ID"/>
        </w:rPr>
        <w:t>.</w:t>
      </w:r>
    </w:p>
    <w:p w:rsidR="006C2569" w:rsidRPr="008F1CB7" w:rsidRDefault="006C2569" w:rsidP="006C2569">
      <w:pPr>
        <w:spacing w:line="240" w:lineRule="auto"/>
        <w:ind w:firstLine="720"/>
        <w:rPr>
          <w:rFonts w:cs="Times New Roman"/>
          <w:lang w:val="en-US"/>
        </w:rPr>
      </w:pPr>
      <w:r w:rsidRPr="008F1CB7">
        <w:rPr>
          <w:rFonts w:cs="Times New Roman"/>
          <w:lang w:val="id-ID"/>
        </w:rPr>
        <w:t>Metode pengumpulan data yang digunakan adalah metode simak, di mana fenomena-fenomena bahasa dalam objek kajian diamati dengan teknik yang terdiri dari teknik dasar berupa teknik sadap dilanjutkan dengan teknik lanjutan berupa teknik Simak Bebas Libat Cakap dan teknik catat. Selanjutnya, dalam menganalisis data menggunakan metode padan dengan teknik pilah unsur penentu dan teknik hubung banding untuk menganalisis objek kajian. Terakhir, metode informal digunakan dalam menyajikan data dengan menjabarkan hasil penelitian menggunakan bahasa deskriptif.</w:t>
      </w:r>
    </w:p>
    <w:p w:rsidR="006C2569" w:rsidRPr="008F1CB7" w:rsidRDefault="006C2569" w:rsidP="006C2569">
      <w:pPr>
        <w:spacing w:line="240" w:lineRule="auto"/>
        <w:ind w:firstLine="720"/>
        <w:rPr>
          <w:rFonts w:cs="Times New Roman"/>
          <w:lang w:val="id-ID"/>
        </w:rPr>
      </w:pPr>
      <w:r w:rsidRPr="008F1CB7">
        <w:rPr>
          <w:rFonts w:cs="Times New Roman"/>
        </w:rPr>
        <w:t>Berdasarkananalisis data, Hasil yang diperolehdalampenelitianinidengan total keseluruhansejumlah 471 data daridongeng</w:t>
      </w:r>
      <w:r w:rsidRPr="008F1CB7">
        <w:rPr>
          <w:rFonts w:cs="Times New Roman"/>
          <w:i/>
          <w:iCs/>
        </w:rPr>
        <w:t>Shitakiri Suzume</w:t>
      </w:r>
      <w:r w:rsidRPr="008F1CB7">
        <w:rPr>
          <w:rFonts w:cs="Times New Roman"/>
        </w:rPr>
        <w:t xml:space="preserve">, </w:t>
      </w:r>
      <w:r w:rsidRPr="008F1CB7">
        <w:rPr>
          <w:rFonts w:cs="Times New Roman"/>
          <w:i/>
          <w:iCs/>
        </w:rPr>
        <w:t>HanasakaJijii</w:t>
      </w:r>
      <w:r w:rsidRPr="008F1CB7">
        <w:rPr>
          <w:rFonts w:cs="Times New Roman"/>
        </w:rPr>
        <w:t xml:space="preserve">, dan </w:t>
      </w:r>
      <w:r w:rsidRPr="008F1CB7">
        <w:rPr>
          <w:rFonts w:cs="Times New Roman"/>
          <w:i/>
          <w:iCs/>
        </w:rPr>
        <w:t>KobutoriJiisan</w:t>
      </w:r>
      <w:r w:rsidRPr="008F1CB7">
        <w:rPr>
          <w:rFonts w:cs="Times New Roman"/>
        </w:rPr>
        <w:t>karyaKusuyama Masao. Dilihatdarihasiltersebut, terdapat 298 data dariaspekkohesigramatikal yang terdiridarireferensi, substitusi, elipsis dan konjungsi. Kemudian, terdapat 107 data dariaspekkohesileksikal yang terdiriatasrepetisi, sinonim, antonim, hiponim, sertakolokasi. Selain itu, aspekkoherensiterdapat 66 data yang meliputihubungan</w:t>
      </w:r>
      <w:r w:rsidRPr="008F1CB7">
        <w:rPr>
          <w:rFonts w:cs="Times New Roman"/>
          <w:szCs w:val="24"/>
          <w:lang w:val="id-ID"/>
        </w:rPr>
        <w:t>generik-spesifik, sebab-akibat, alasan-sebab, syarat-hasil, kelonggaran-hasil, sarana-tujuan, perbandingan dan aditif waktu.</w:t>
      </w:r>
      <w:r w:rsidRPr="008F1CB7">
        <w:rPr>
          <w:rFonts w:cs="Times New Roman"/>
          <w:lang w:val="id-ID"/>
        </w:rPr>
        <w:t xml:space="preserve"> Adanya penanda kohesi dan koherensi yang ditemukan, menunjukkan bahwa wacana berupa dongeng Jepang karya Kusuyama Masao yang berjudul </w:t>
      </w:r>
      <w:r w:rsidRPr="008F1CB7">
        <w:rPr>
          <w:rFonts w:cs="Times New Roman"/>
          <w:i/>
          <w:iCs/>
          <w:lang w:val="id-ID"/>
        </w:rPr>
        <w:t>Shitakiri Suzume</w:t>
      </w:r>
      <w:r w:rsidRPr="008F1CB7">
        <w:rPr>
          <w:rFonts w:cs="Times New Roman"/>
          <w:lang w:val="id-ID"/>
        </w:rPr>
        <w:t xml:space="preserve">, </w:t>
      </w:r>
      <w:r w:rsidRPr="008F1CB7">
        <w:rPr>
          <w:rFonts w:cs="Times New Roman"/>
          <w:i/>
          <w:iCs/>
          <w:lang w:val="id-ID"/>
        </w:rPr>
        <w:t>Hanasaka Jijii</w:t>
      </w:r>
      <w:r w:rsidRPr="008F1CB7">
        <w:rPr>
          <w:rFonts w:cs="Times New Roman"/>
          <w:lang w:val="id-ID"/>
        </w:rPr>
        <w:t xml:space="preserve">, dan </w:t>
      </w:r>
      <w:r w:rsidRPr="008F1CB7">
        <w:rPr>
          <w:rFonts w:cs="Times New Roman"/>
          <w:i/>
          <w:iCs/>
          <w:lang w:val="id-ID"/>
        </w:rPr>
        <w:t>Kobutori Jiisan</w:t>
      </w:r>
      <w:r w:rsidRPr="008F1CB7">
        <w:rPr>
          <w:rFonts w:cs="Times New Roman"/>
          <w:lang w:val="id-ID"/>
        </w:rPr>
        <w:t xml:space="preserve"> merupakan wacana yang kohesif serta koheren.</w:t>
      </w:r>
    </w:p>
    <w:p w:rsidR="006C2569" w:rsidRPr="008F1CB7" w:rsidRDefault="006C2569" w:rsidP="006C2569">
      <w:pPr>
        <w:spacing w:line="480" w:lineRule="auto"/>
        <w:rPr>
          <w:rFonts w:cs="Times New Roman"/>
          <w:lang w:val="id-ID"/>
        </w:rPr>
      </w:pPr>
      <w:r w:rsidRPr="008F1CB7">
        <w:rPr>
          <w:rFonts w:cs="Times New Roman"/>
          <w:lang w:val="id-ID"/>
        </w:rPr>
        <w:t>Kata kunci: kohesi</w:t>
      </w:r>
      <w:r>
        <w:rPr>
          <w:rFonts w:cs="Times New Roman"/>
          <w:lang w:val="id-ID"/>
        </w:rPr>
        <w:t xml:space="preserve"> gramatikal</w:t>
      </w:r>
      <w:r w:rsidRPr="008F1CB7">
        <w:rPr>
          <w:rFonts w:cs="Times New Roman"/>
          <w:lang w:val="id-ID"/>
        </w:rPr>
        <w:t>,</w:t>
      </w:r>
      <w:r>
        <w:rPr>
          <w:rFonts w:cs="Times New Roman"/>
          <w:lang w:val="id-ID"/>
        </w:rPr>
        <w:t xml:space="preserve"> kohesi leksikal,</w:t>
      </w:r>
      <w:r w:rsidRPr="008F1CB7">
        <w:rPr>
          <w:rFonts w:cs="Times New Roman"/>
          <w:lang w:val="id-ID"/>
        </w:rPr>
        <w:t xml:space="preserve"> koherensi, Kusuyama Masao</w:t>
      </w:r>
    </w:p>
    <w:p w:rsidR="006C2569" w:rsidRPr="008F1CB7" w:rsidRDefault="006C2569" w:rsidP="006C2569">
      <w:pPr>
        <w:spacing w:line="480" w:lineRule="auto"/>
        <w:rPr>
          <w:rFonts w:cs="Times New Roman"/>
          <w:lang w:val="id-ID"/>
        </w:rPr>
      </w:pPr>
    </w:p>
    <w:p w:rsidR="006C2569" w:rsidRPr="008F1CB7" w:rsidRDefault="006C2569" w:rsidP="006C2569">
      <w:pPr>
        <w:jc w:val="left"/>
        <w:rPr>
          <w:rFonts w:cs="Times New Roman"/>
          <w:lang w:val="id-ID"/>
        </w:rPr>
      </w:pPr>
      <w:r w:rsidRPr="008F1CB7">
        <w:rPr>
          <w:rFonts w:cs="Times New Roman"/>
          <w:lang w:val="id-ID"/>
        </w:rPr>
        <w:br w:type="page"/>
      </w:r>
    </w:p>
    <w:p w:rsidR="006C2569" w:rsidRPr="008F1CB7" w:rsidRDefault="006C2569" w:rsidP="006C2569">
      <w:pPr>
        <w:pStyle w:val="Heading1"/>
        <w:numPr>
          <w:ilvl w:val="0"/>
          <w:numId w:val="0"/>
        </w:numPr>
        <w:spacing w:line="480" w:lineRule="auto"/>
        <w:rPr>
          <w:rFonts w:cs="Times New Roman"/>
          <w:i/>
          <w:iCs/>
          <w:color w:val="auto"/>
          <w:sz w:val="28"/>
          <w:szCs w:val="28"/>
          <w:lang w:val="id-ID"/>
        </w:rPr>
      </w:pPr>
      <w:bookmarkStart w:id="9" w:name="_Toc153898060"/>
      <w:r w:rsidRPr="008F1CB7">
        <w:rPr>
          <w:rFonts w:cs="Times New Roman"/>
          <w:i/>
          <w:iCs/>
          <w:color w:val="auto"/>
          <w:sz w:val="28"/>
          <w:szCs w:val="28"/>
          <w:lang w:val="id-ID"/>
        </w:rPr>
        <w:lastRenderedPageBreak/>
        <w:t>ABSTRACT</w:t>
      </w:r>
      <w:bookmarkEnd w:id="9"/>
    </w:p>
    <w:p w:rsidR="006C2569" w:rsidRPr="008F1CB7" w:rsidRDefault="006C2569" w:rsidP="006C2569">
      <w:pPr>
        <w:spacing w:line="240" w:lineRule="auto"/>
        <w:rPr>
          <w:rFonts w:cs="Times New Roman"/>
          <w:i/>
          <w:iCs/>
          <w:lang w:val="id-ID"/>
        </w:rPr>
      </w:pPr>
    </w:p>
    <w:p w:rsidR="006C2569" w:rsidRPr="008F1CB7" w:rsidRDefault="006C2569" w:rsidP="006C2569">
      <w:pPr>
        <w:spacing w:line="240" w:lineRule="auto"/>
        <w:rPr>
          <w:rFonts w:cs="Times New Roman"/>
          <w:i/>
          <w:iCs/>
          <w:lang w:val="id-ID"/>
        </w:rPr>
      </w:pPr>
      <w:r w:rsidRPr="008F1CB7">
        <w:rPr>
          <w:rFonts w:cs="Times New Roman"/>
          <w:i/>
          <w:iCs/>
          <w:lang w:val="id-ID"/>
        </w:rPr>
        <w:t>Ningrum, Wulan Amalia. 2023. “Discourse Analysis of Japanese Fairy Tales: Shitakiri Suzume, Hanasaka Jijii, and Kobutori Jiisan”. Thesis, Departement of Japanese Language and Culture, Faculty of Humanities, Diponegoro University. Supervisor: Elizabeth Ika Hesti Aprilia Nindia Rini, S.S., M.Hum.</w:t>
      </w:r>
    </w:p>
    <w:p w:rsidR="006C2569" w:rsidRPr="008F1CB7" w:rsidRDefault="006C2569" w:rsidP="006C2569">
      <w:pPr>
        <w:spacing w:line="240" w:lineRule="auto"/>
        <w:ind w:firstLine="720"/>
        <w:rPr>
          <w:rFonts w:cs="Times New Roman"/>
          <w:i/>
          <w:iCs/>
          <w:lang w:val="id-ID"/>
        </w:rPr>
      </w:pPr>
      <w:r w:rsidRPr="008F1CB7">
        <w:rPr>
          <w:rFonts w:cs="Times New Roman"/>
          <w:i/>
          <w:iCs/>
          <w:lang w:val="id-ID"/>
        </w:rPr>
        <w:t>This research is a discourse study that aims to identify cohesive and coherent and find the characteristics of markers for cohesion and coherence in the fairy tales written by Kusuyama Masao entitled Shitakiri Suzume, Hanasaka Jijii, and Kobutori Jiisan.</w:t>
      </w:r>
    </w:p>
    <w:p w:rsidR="006C2569" w:rsidRPr="008F1CB7" w:rsidRDefault="006C2569" w:rsidP="006C2569">
      <w:pPr>
        <w:spacing w:line="240" w:lineRule="auto"/>
        <w:ind w:firstLine="720"/>
        <w:rPr>
          <w:rFonts w:cs="Times New Roman"/>
          <w:i/>
          <w:iCs/>
          <w:lang w:val="id-ID"/>
        </w:rPr>
      </w:pPr>
      <w:r w:rsidRPr="008F1CB7">
        <w:rPr>
          <w:rFonts w:cs="Times New Roman"/>
          <w:i/>
          <w:iCs/>
          <w:lang w:val="id-ID"/>
        </w:rPr>
        <w:t>The data collection method used is the observation method, in which language phenomena in the objectare observed with techniques consisting of basic techniques in form of tapping techniques, followed by advanced techniques in form of observation techniques and note-taking techniques. Subsequently, at the stage of data analysis, the equivalent method is used with technique of sorting the determining elementsand comparative linking techniques. Then, the informal method is used to present data by describing the research results using descriptive language.</w:t>
      </w:r>
    </w:p>
    <w:p w:rsidR="006C2569" w:rsidRPr="008F1CB7" w:rsidRDefault="006C2569" w:rsidP="006C2569">
      <w:pPr>
        <w:spacing w:line="240" w:lineRule="auto"/>
        <w:ind w:firstLine="720"/>
        <w:rPr>
          <w:rFonts w:cs="Times New Roman"/>
          <w:i/>
          <w:iCs/>
          <w:lang w:val="id-ID"/>
        </w:rPr>
      </w:pPr>
      <w:r w:rsidRPr="008F1CB7">
        <w:rPr>
          <w:rFonts w:cs="Times New Roman"/>
          <w:i/>
          <w:iCs/>
          <w:lang w:val="id-ID"/>
        </w:rPr>
        <w:t xml:space="preserve">Based on the data analysis, the results obtained in this research totalled </w:t>
      </w:r>
      <w:r w:rsidRPr="008F1CB7">
        <w:rPr>
          <w:rFonts w:cs="Times New Roman"/>
          <w:i/>
          <w:iCs/>
          <w:lang w:val="en-US"/>
        </w:rPr>
        <w:t>471</w:t>
      </w:r>
      <w:r w:rsidRPr="008F1CB7">
        <w:rPr>
          <w:rFonts w:cs="Times New Roman"/>
          <w:i/>
          <w:iCs/>
          <w:lang w:val="id-ID"/>
        </w:rPr>
        <w:t xml:space="preserve"> data from the fairy tales “Shitakiri Suzume”, “Hanasaka Jijii”, and “Kobutori Jiisan” by Kusuyama Masao. There are </w:t>
      </w:r>
      <w:r w:rsidRPr="008F1CB7">
        <w:rPr>
          <w:rFonts w:cs="Times New Roman"/>
          <w:i/>
          <w:iCs/>
          <w:lang w:val="en-US"/>
        </w:rPr>
        <w:t>298</w:t>
      </w:r>
      <w:r w:rsidRPr="008F1CB7">
        <w:rPr>
          <w:rFonts w:cs="Times New Roman"/>
          <w:i/>
          <w:iCs/>
          <w:lang w:val="id-ID"/>
        </w:rPr>
        <w:t xml:space="preserve"> data from grammatical cohesion consisting of reference, substitution, ellipsis, and conjunction. Then, there are 107 data from lexical cohesion consisting of repetition, synonym, antonym, hyponym, and collocation. Regarding coherence, there are </w:t>
      </w:r>
      <w:r w:rsidRPr="008F1CB7">
        <w:rPr>
          <w:rFonts w:cs="Times New Roman"/>
          <w:i/>
          <w:iCs/>
          <w:lang w:val="en-US"/>
        </w:rPr>
        <w:t>66</w:t>
      </w:r>
      <w:r w:rsidRPr="008F1CB7">
        <w:rPr>
          <w:rFonts w:cs="Times New Roman"/>
          <w:i/>
          <w:iCs/>
          <w:lang w:val="id-ID"/>
        </w:rPr>
        <w:t xml:space="preserve"> data which include generic-specific, cause-effect, reason-cause, condition-result, concession-result, means-purpose, comparison, and additive time. The presence of cohesion and coherence markers found in the analysis indicates that the Japanese fairy tales by Kusuyama Masao, specifically “Shitakiri Suzume”, “Hanasaka Jijii”, and “Kobutori Jiisan” is a cohesive and coherent discourse.</w:t>
      </w:r>
    </w:p>
    <w:p w:rsidR="006C2569" w:rsidRPr="008F1CB7" w:rsidRDefault="006C2569" w:rsidP="006C2569">
      <w:pPr>
        <w:spacing w:line="480" w:lineRule="auto"/>
        <w:rPr>
          <w:rFonts w:cs="Times New Roman"/>
          <w:i/>
          <w:iCs/>
          <w:lang w:val="id-ID"/>
        </w:rPr>
      </w:pPr>
      <w:r w:rsidRPr="008F1CB7">
        <w:rPr>
          <w:rFonts w:cs="Times New Roman"/>
          <w:i/>
          <w:iCs/>
          <w:lang w:val="id-ID"/>
        </w:rPr>
        <w:t xml:space="preserve">Keywords: </w:t>
      </w:r>
      <w:r>
        <w:rPr>
          <w:rFonts w:cs="Times New Roman"/>
          <w:i/>
          <w:iCs/>
          <w:lang w:val="id-ID"/>
        </w:rPr>
        <w:t xml:space="preserve">grammatical </w:t>
      </w:r>
      <w:r w:rsidRPr="008F1CB7">
        <w:rPr>
          <w:rFonts w:cs="Times New Roman"/>
          <w:i/>
          <w:iCs/>
          <w:lang w:val="id-ID"/>
        </w:rPr>
        <w:t>cohesion,</w:t>
      </w:r>
      <w:r>
        <w:rPr>
          <w:rFonts w:cs="Times New Roman"/>
          <w:i/>
          <w:iCs/>
          <w:lang w:val="id-ID"/>
        </w:rPr>
        <w:t xml:space="preserve"> lexical cohesion,</w:t>
      </w:r>
      <w:r w:rsidRPr="008F1CB7">
        <w:rPr>
          <w:rFonts w:cs="Times New Roman"/>
          <w:i/>
          <w:iCs/>
          <w:lang w:val="id-ID"/>
        </w:rPr>
        <w:t xml:space="preserve"> coherence, Kusuyama Masao</w:t>
      </w:r>
    </w:p>
    <w:p w:rsidR="006C2569" w:rsidRPr="008F1CB7" w:rsidRDefault="006C2569" w:rsidP="006C2569">
      <w:pPr>
        <w:spacing w:line="480" w:lineRule="auto"/>
        <w:rPr>
          <w:rFonts w:cs="Times New Roman"/>
          <w:i/>
          <w:iCs/>
          <w:lang w:val="id-ID"/>
        </w:rPr>
      </w:pPr>
    </w:p>
    <w:p w:rsidR="006C2569" w:rsidRPr="008F1CB7" w:rsidRDefault="006C2569" w:rsidP="006C2569">
      <w:pPr>
        <w:spacing w:line="480" w:lineRule="auto"/>
        <w:rPr>
          <w:rFonts w:cs="Times New Roman"/>
          <w:i/>
          <w:iCs/>
          <w:lang w:val="id-ID"/>
        </w:rPr>
      </w:pPr>
    </w:p>
    <w:p w:rsidR="006C2569" w:rsidRPr="008F1CB7" w:rsidRDefault="006C2569" w:rsidP="006C2569">
      <w:pPr>
        <w:spacing w:line="480" w:lineRule="auto"/>
        <w:rPr>
          <w:rFonts w:cs="Times New Roman"/>
          <w:i/>
          <w:iCs/>
          <w:lang w:val="id-ID"/>
        </w:rPr>
      </w:pPr>
    </w:p>
    <w:p w:rsidR="006C2569" w:rsidRPr="008F1CB7" w:rsidRDefault="006C2569" w:rsidP="006C2569">
      <w:pPr>
        <w:spacing w:line="480" w:lineRule="auto"/>
        <w:rPr>
          <w:rFonts w:cs="Times New Roman"/>
          <w:lang w:val="id-ID"/>
        </w:rPr>
      </w:pPr>
    </w:p>
    <w:p w:rsidR="006C2569" w:rsidRPr="008F1CB7" w:rsidRDefault="006C2569" w:rsidP="006C2569">
      <w:pPr>
        <w:spacing w:line="240" w:lineRule="auto"/>
        <w:jc w:val="left"/>
        <w:rPr>
          <w:rFonts w:cs="Times New Roman"/>
          <w:b/>
          <w:bCs/>
          <w:lang w:val="id-ID"/>
        </w:rPr>
        <w:sectPr w:rsidR="006C2569" w:rsidRPr="008F1CB7" w:rsidSect="00721A0F">
          <w:headerReference w:type="default" r:id="rId16"/>
          <w:footerReference w:type="default" r:id="rId17"/>
          <w:pgSz w:w="11906" w:h="16838" w:code="9"/>
          <w:pgMar w:top="2268" w:right="1701" w:bottom="1701" w:left="2268" w:header="706" w:footer="706" w:gutter="0"/>
          <w:pgNumType w:fmt="lowerRoman"/>
          <w:cols w:space="708"/>
          <w:docGrid w:linePitch="360"/>
        </w:sectPr>
      </w:pPr>
    </w:p>
    <w:p w:rsidR="006C2569" w:rsidRPr="008F1CB7" w:rsidRDefault="006C2569" w:rsidP="006C2569">
      <w:pPr>
        <w:pStyle w:val="Heading1"/>
        <w:spacing w:line="480" w:lineRule="auto"/>
        <w:ind w:left="0" w:firstLine="0"/>
        <w:rPr>
          <w:rFonts w:cs="Times New Roman"/>
          <w:color w:val="auto"/>
          <w:sz w:val="28"/>
          <w:szCs w:val="28"/>
          <w:lang w:val="id-ID"/>
        </w:rPr>
      </w:pPr>
      <w:r w:rsidRPr="008F1CB7">
        <w:rPr>
          <w:rFonts w:cs="Times New Roman"/>
          <w:color w:val="auto"/>
        </w:rPr>
        <w:lastRenderedPageBreak/>
        <w:br/>
      </w:r>
      <w:bookmarkStart w:id="10" w:name="_Toc116647915"/>
      <w:bookmarkStart w:id="11" w:name="_Toc121916717"/>
      <w:bookmarkStart w:id="12" w:name="_Toc153898061"/>
      <w:r w:rsidRPr="008F1CB7">
        <w:rPr>
          <w:rFonts w:cs="Times New Roman"/>
          <w:color w:val="auto"/>
          <w:sz w:val="28"/>
          <w:szCs w:val="28"/>
          <w:lang w:val="id-ID"/>
        </w:rPr>
        <w:t>PENDAHULUAN</w:t>
      </w:r>
      <w:bookmarkEnd w:id="10"/>
      <w:bookmarkEnd w:id="11"/>
      <w:bookmarkEnd w:id="12"/>
    </w:p>
    <w:p w:rsidR="006C2569" w:rsidRPr="008F1CB7" w:rsidRDefault="006C2569" w:rsidP="006C2569">
      <w:pPr>
        <w:spacing w:line="480" w:lineRule="auto"/>
        <w:rPr>
          <w:rFonts w:cs="Times New Roman"/>
          <w:lang w:val="id-ID"/>
        </w:rPr>
      </w:pPr>
    </w:p>
    <w:p w:rsidR="006C2569" w:rsidRPr="008F1CB7" w:rsidRDefault="006C2569" w:rsidP="006C2569">
      <w:pPr>
        <w:pStyle w:val="Heading2"/>
        <w:spacing w:line="480" w:lineRule="auto"/>
        <w:rPr>
          <w:rFonts w:cs="Times New Roman"/>
          <w:color w:val="auto"/>
          <w:lang w:val="id-ID"/>
        </w:rPr>
      </w:pPr>
      <w:bookmarkStart w:id="13" w:name="_Toc153898062"/>
      <w:r w:rsidRPr="008F1CB7">
        <w:rPr>
          <w:rFonts w:cs="Times New Roman"/>
          <w:color w:val="auto"/>
          <w:lang w:val="id-ID"/>
        </w:rPr>
        <w:t>Latar Belakang dan Permasalahan</w:t>
      </w:r>
      <w:bookmarkEnd w:id="13"/>
    </w:p>
    <w:p w:rsidR="006C2569" w:rsidRPr="008F1CB7" w:rsidRDefault="006C2569" w:rsidP="006C2569">
      <w:pPr>
        <w:pStyle w:val="Heading3"/>
        <w:spacing w:line="480" w:lineRule="auto"/>
        <w:rPr>
          <w:rFonts w:cs="Times New Roman"/>
          <w:color w:val="auto"/>
          <w:lang w:val="id-ID"/>
        </w:rPr>
      </w:pPr>
      <w:bookmarkStart w:id="14" w:name="_Toc116647916"/>
      <w:bookmarkStart w:id="15" w:name="_Toc121916718"/>
      <w:bookmarkStart w:id="16" w:name="_Toc153898063"/>
      <w:r w:rsidRPr="008F1CB7">
        <w:rPr>
          <w:rFonts w:cs="Times New Roman"/>
          <w:color w:val="auto"/>
          <w:lang w:val="id-ID"/>
        </w:rPr>
        <w:t>Latar Belakang</w:t>
      </w:r>
      <w:bookmarkEnd w:id="14"/>
      <w:bookmarkEnd w:id="15"/>
      <w:bookmarkEnd w:id="16"/>
    </w:p>
    <w:p w:rsidR="006C2569" w:rsidRPr="008F1CB7" w:rsidRDefault="006C2569" w:rsidP="006C2569">
      <w:pPr>
        <w:spacing w:line="480" w:lineRule="auto"/>
        <w:ind w:firstLine="720"/>
        <w:rPr>
          <w:rFonts w:cs="Times New Roman"/>
          <w:lang w:val="id-ID"/>
        </w:rPr>
      </w:pPr>
      <w:r w:rsidRPr="008F1CB7">
        <w:rPr>
          <w:rFonts w:cs="Times New Roman"/>
          <w:lang w:val="id-ID"/>
        </w:rPr>
        <w:t>Bahasa tidak dapat lepas keberadaannya dari manusia, bahasa digunakanmanusia saat melakukan aktivitas</w:t>
      </w:r>
      <w:r w:rsidRPr="008F1CB7">
        <w:rPr>
          <w:rFonts w:cs="Times New Roman"/>
          <w:lang w:val="en-US"/>
        </w:rPr>
        <w:t>nya</w:t>
      </w:r>
      <w:r w:rsidRPr="008F1CB7">
        <w:rPr>
          <w:rFonts w:cs="Times New Roman"/>
          <w:lang w:val="id-ID"/>
        </w:rPr>
        <w:t xml:space="preserve"> sehari-hari. Kegunaan bahasa itu sendiri diantaranya adalah sebagai sarana mengungkapkan pikiran, ide-ide, perasaan, dan apa yang ada di benak seseorang, agar tersampaikan kepada orang lain. Melalui bahasa, manusia dapat berkomunikasi satu sama lain, sehingga terjadi sebuah interaksi sosial yang membuat manusia dapat mengerti dan memahami satu sama lain karena adanya bahasa. Chaer (2012:59) menyatakan sebuah istilah ‘masyarakat bahasa’, yaitu orang-orang yang tergolong ke dalam suatu kelompok tertentu karena menggunakan bahasa yang sama. </w:t>
      </w:r>
      <w:r w:rsidRPr="008F1CB7">
        <w:rPr>
          <w:rFonts w:cs="Times New Roman"/>
          <w:lang w:val="en-US"/>
        </w:rPr>
        <w:t>D</w:t>
      </w:r>
      <w:r w:rsidRPr="008F1CB7">
        <w:rPr>
          <w:rFonts w:cs="Times New Roman"/>
          <w:lang w:val="id-ID"/>
        </w:rPr>
        <w:t>engan kata lain, bahasa juga membuat manusia menjadi individu sosial yang berkelompok dan berbaur dengan masyarakat. Oleh karena itu, dapat diketahui betapa pentingnya bahasa dalam kehidupan manusia.</w:t>
      </w:r>
    </w:p>
    <w:p w:rsidR="006C2569" w:rsidRPr="008F1CB7" w:rsidRDefault="006C2569" w:rsidP="006C2569">
      <w:pPr>
        <w:spacing w:line="480" w:lineRule="auto"/>
        <w:ind w:firstLine="720"/>
        <w:rPr>
          <w:rFonts w:cs="Times New Roman"/>
          <w:lang w:val="id-ID"/>
        </w:rPr>
      </w:pPr>
      <w:r w:rsidRPr="008F1CB7">
        <w:rPr>
          <w:rFonts w:cs="Times New Roman"/>
          <w:lang w:val="id-ID"/>
        </w:rPr>
        <w:t xml:space="preserve">Untuk memahami bahasa lebih dalam, terdapat ilmu linguistik yang mempelajari tentang bahasa secara terperinci. Menurut Chaer (2012:3), ilmu linguistik yakni ilmu yang mengkaji bahasa serta seluk beluk yang ada didalamnya. Linguistik menelaah berbagai satuan bahasa dari yang terkecil, yaitu fonem, kemudian diikuti oleh morfem, kata, frasa, klausa, kalimat, sampai satuan </w:t>
      </w:r>
      <w:r w:rsidRPr="008F1CB7">
        <w:rPr>
          <w:rFonts w:cs="Times New Roman"/>
          <w:lang w:val="id-ID"/>
        </w:rPr>
        <w:lastRenderedPageBreak/>
        <w:t xml:space="preserve">bahasa terbesar seperti yang menjadi fokus penelitian ini, yaitu wacana. Sudjianto </w:t>
      </w:r>
      <w:r w:rsidRPr="008F1CB7">
        <w:rPr>
          <w:rFonts w:cs="Times New Roman"/>
          <w:lang w:val="en-US"/>
        </w:rPr>
        <w:t>dan Dahidi</w:t>
      </w:r>
      <w:r w:rsidRPr="008F1CB7">
        <w:rPr>
          <w:rFonts w:cs="Times New Roman"/>
          <w:lang w:val="id-ID"/>
        </w:rPr>
        <w:t>(2007:146) menyatakan bahwa wacana merupakan satuan bahasa tertinggi dan terbesar yang terdiri dari kalimat-kalimat dengan memiliki makna saling berkesinambungan.</w:t>
      </w:r>
    </w:p>
    <w:p w:rsidR="006C2569" w:rsidRPr="008F1CB7" w:rsidRDefault="006C2569" w:rsidP="006C2569">
      <w:pPr>
        <w:spacing w:line="480" w:lineRule="auto"/>
        <w:ind w:firstLine="720"/>
        <w:rPr>
          <w:rFonts w:cs="Times New Roman"/>
          <w:lang w:val="en-US"/>
        </w:rPr>
      </w:pPr>
      <w:r w:rsidRPr="008F1CB7">
        <w:rPr>
          <w:rFonts w:cs="Times New Roman"/>
          <w:lang w:val="id-ID"/>
        </w:rPr>
        <w:t xml:space="preserve"> Agar dapat menjadi wacana yang utuh dan padu, wacana memiliki aspek-aspek penunjang, seperti aspek kohesi dan koherensi yang memiliki perannya masing-masing. Kohesi merupakan aspek wacana dalam keselarasan bentuk atau kepaduan dari struktur bahasa, sedangkan koherensi merupakan aspek pada wacana berupa keselarasan makna atau kepaduan secara semantis yang dapat muncul secara implisit maupun eksplisit. Aspek-aspek tersebut yang akan </w:t>
      </w:r>
      <w:r w:rsidRPr="008F1CB7">
        <w:rPr>
          <w:rFonts w:cs="Times New Roman"/>
          <w:lang w:val="en-US"/>
        </w:rPr>
        <w:t>menghubungkansuatujalinan</w:t>
      </w:r>
      <w:r w:rsidRPr="008F1CB7">
        <w:rPr>
          <w:rFonts w:cs="Times New Roman"/>
          <w:lang w:val="id-ID"/>
        </w:rPr>
        <w:t xml:space="preserve">pada sebuah wacana.Salah satu contoh kepaduan wacana </w:t>
      </w:r>
      <w:r w:rsidRPr="008F1CB7">
        <w:rPr>
          <w:rFonts w:cs="Times New Roman"/>
          <w:lang w:val="en-US"/>
        </w:rPr>
        <w:t>dapatdilihat</w:t>
      </w:r>
      <w:r w:rsidRPr="008F1CB7">
        <w:rPr>
          <w:rFonts w:cs="Times New Roman"/>
          <w:lang w:val="id-ID"/>
        </w:rPr>
        <w:t xml:space="preserve">ketika </w:t>
      </w:r>
      <w:r w:rsidRPr="008F1CB7">
        <w:rPr>
          <w:rFonts w:cs="Times New Roman"/>
          <w:lang w:val="en-US"/>
        </w:rPr>
        <w:t>seorangpenutur</w:t>
      </w:r>
      <w:r w:rsidRPr="008F1CB7">
        <w:rPr>
          <w:rFonts w:cs="Times New Roman"/>
          <w:lang w:val="id-ID"/>
        </w:rPr>
        <w:t xml:space="preserve">sedang berbicara dengan </w:t>
      </w:r>
      <w:r w:rsidRPr="008F1CB7">
        <w:rPr>
          <w:rFonts w:cs="Times New Roman"/>
          <w:lang w:val="en-US"/>
        </w:rPr>
        <w:t>lawantutur, lalupercakapan yang</w:t>
      </w:r>
      <w:r w:rsidRPr="008F1CB7">
        <w:rPr>
          <w:rFonts w:cs="Times New Roman"/>
          <w:lang w:val="id-ID"/>
        </w:rPr>
        <w:t xml:space="preserve"> diucapkan</w:t>
      </w:r>
      <w:r w:rsidRPr="008F1CB7">
        <w:rPr>
          <w:rFonts w:cs="Times New Roman"/>
          <w:lang w:val="en-US"/>
        </w:rPr>
        <w:t>dapatdipahami oleh keduabelahpihak. Hal inidisebabkan oleh adanyaaspek-aspekwacana yang membuatsebuahhubunganlogissehinggapenuturmaupunlawantuturdapatdenganmudahmemahamipercakapantersebut. Begitu pula ketikaseorangpembacamembacaberita pada sebuahkoran. Pembacatersebutdapatmemahamiisidariberitatersebutkarenaterdapataspekkohesi dan koherensi di dalamnya yang membuatwacanaberitadapatdipahamidenganbaik.</w:t>
      </w:r>
    </w:p>
    <w:p w:rsidR="006C2569" w:rsidRPr="008F1CB7" w:rsidRDefault="006C2569" w:rsidP="006C2569">
      <w:pPr>
        <w:spacing w:line="480" w:lineRule="auto"/>
        <w:ind w:firstLine="720"/>
        <w:rPr>
          <w:rFonts w:cs="Times New Roman"/>
          <w:lang w:val="id-ID"/>
        </w:rPr>
      </w:pPr>
      <w:r w:rsidRPr="008F1CB7">
        <w:rPr>
          <w:rFonts w:cs="Times New Roman"/>
          <w:lang w:val="en-US"/>
        </w:rPr>
        <w:t>Wacana yang disebutkansebelumnyamerupakan salah satubentukwacana</w:t>
      </w:r>
      <w:r w:rsidRPr="008F1CB7">
        <w:rPr>
          <w:rFonts w:cs="Times New Roman"/>
          <w:lang w:val="id-ID"/>
        </w:rPr>
        <w:t xml:space="preserve">sering dijumpaipada kehidupan sehari-hari </w:t>
      </w:r>
      <w:r w:rsidRPr="008F1CB7">
        <w:rPr>
          <w:rFonts w:cs="Times New Roman"/>
          <w:lang w:val="en-US"/>
        </w:rPr>
        <w:t xml:space="preserve">seperti yang diuraikan oleh </w:t>
      </w:r>
      <w:r w:rsidRPr="008F1CB7">
        <w:rPr>
          <w:rFonts w:cs="Times New Roman"/>
          <w:lang w:val="id-ID"/>
        </w:rPr>
        <w:t>Mulyana (2005:51)</w:t>
      </w:r>
      <w:r w:rsidRPr="008F1CB7">
        <w:rPr>
          <w:rFonts w:cs="Times New Roman"/>
          <w:lang w:val="en-US"/>
        </w:rPr>
        <w:t>, b</w:t>
      </w:r>
      <w:r w:rsidRPr="008F1CB7">
        <w:rPr>
          <w:rFonts w:cs="Times New Roman"/>
          <w:lang w:val="id-ID"/>
        </w:rPr>
        <w:t xml:space="preserve">erdasarkan media penyampaiannya </w:t>
      </w:r>
      <w:r w:rsidRPr="008F1CB7">
        <w:rPr>
          <w:rFonts w:cs="Times New Roman"/>
          <w:lang w:val="en-US"/>
        </w:rPr>
        <w:t>wacanaterbagi</w:t>
      </w:r>
      <w:r w:rsidRPr="008F1CB7">
        <w:rPr>
          <w:rFonts w:cs="Times New Roman"/>
          <w:lang w:val="id-ID"/>
        </w:rPr>
        <w:t xml:space="preserve"> menjadi wacana lisan dan wacana tulis. Wacana lisan yang sering </w:t>
      </w:r>
      <w:r w:rsidRPr="008F1CB7">
        <w:rPr>
          <w:rFonts w:cs="Times New Roman"/>
          <w:lang w:val="id-ID"/>
        </w:rPr>
        <w:lastRenderedPageBreak/>
        <w:t xml:space="preserve">dijumpai misalnya seperti pidato, khutbah dan sebagainya. Wacana dalam bentuk tertulis ada yang berwujud dialog seperti </w:t>
      </w:r>
      <w:r w:rsidRPr="008F1CB7">
        <w:rPr>
          <w:rFonts w:cs="Times New Roman"/>
          <w:i/>
          <w:iCs/>
          <w:lang w:val="id-ID"/>
        </w:rPr>
        <w:t>chat</w:t>
      </w:r>
      <w:r w:rsidRPr="008F1CB7">
        <w:rPr>
          <w:rFonts w:cs="Times New Roman"/>
          <w:lang w:val="id-ID"/>
        </w:rPr>
        <w:t xml:space="preserve"> menggunakan gawai, dan ada pula yang berupa majalah, karya-karya sastra seperti, komik, novel, dongeng pada buku cerita untuk anak dan lainnya. </w:t>
      </w:r>
    </w:p>
    <w:p w:rsidR="006C2569" w:rsidRPr="008F1CB7" w:rsidRDefault="006C2569" w:rsidP="006C2569">
      <w:pPr>
        <w:spacing w:line="480" w:lineRule="auto"/>
        <w:ind w:firstLine="720"/>
        <w:rPr>
          <w:rFonts w:cs="Times New Roman"/>
          <w:lang w:val="en-US"/>
        </w:rPr>
      </w:pPr>
      <w:r w:rsidRPr="008F1CB7">
        <w:rPr>
          <w:rFonts w:cs="Times New Roman"/>
          <w:lang w:val="en-US"/>
        </w:rPr>
        <w:t>Wacanadalambentukdongengadalah</w:t>
      </w:r>
      <w:r w:rsidRPr="008F1CB7">
        <w:rPr>
          <w:rFonts w:cs="Times New Roman"/>
          <w:lang w:val="id-ID"/>
        </w:rPr>
        <w:t xml:space="preserve"> salah satu jenis karya sastra dari prosa lama, dimana cara penyebarannya melalui lisan atau dari mulut ke mulut. Namun seiring berkembangnya zaman, cerita-cerita tersebut diarsipkan lalu dibukukan sampai dapat dibaca pada masa sekarang ini. Hal ini menjadikannya wacana tertulis yang isinya terkesan sederhana. Walaupun disajikan dengan sederhana, dongeng tetap menjadi wacana terpadu karena memiliki penanda-penanda yang bersifat kohesif dan koheren. </w:t>
      </w:r>
    </w:p>
    <w:p w:rsidR="006C2569" w:rsidRPr="008F1CB7" w:rsidRDefault="006C2569" w:rsidP="006C2569">
      <w:pPr>
        <w:spacing w:line="480" w:lineRule="auto"/>
        <w:ind w:firstLine="720"/>
        <w:rPr>
          <w:rFonts w:cs="Times New Roman"/>
          <w:lang w:val="en-US"/>
        </w:rPr>
      </w:pPr>
      <w:r w:rsidRPr="008F1CB7">
        <w:rPr>
          <w:rFonts w:cs="Times New Roman"/>
          <w:lang w:val="id-ID"/>
        </w:rPr>
        <w:t>Salah satu sastrawan yang menuliskan kembali dongeng-dongeng ialah Kusuyama Masao</w:t>
      </w:r>
      <w:r w:rsidRPr="008F1CB7">
        <w:rPr>
          <w:rFonts w:cs="Times New Roman"/>
          <w:lang w:val="en-US"/>
        </w:rPr>
        <w:t xml:space="preserve"> yang</w:t>
      </w:r>
      <w:r w:rsidRPr="008F1CB7">
        <w:rPr>
          <w:rFonts w:cs="Times New Roman"/>
          <w:lang w:val="id-ID"/>
        </w:rPr>
        <w:t xml:space="preserve"> merupakan seorang kritikus teater dan sastrawan yang </w:t>
      </w:r>
      <w:r w:rsidRPr="008F1CB7">
        <w:rPr>
          <w:rFonts w:cs="Times New Roman"/>
        </w:rPr>
        <w:t xml:space="preserve">mengabdikandirinya pada dunia sastra anak. Sebagaisastrawan, iamelakukanpenyuntingan, penerjemahan, dan penceritaankembali dongenganak-anak pada periode Taisho hinggaawalperiode Showa setelah Perang Dunia II. Karya yang iatuliskankembali dan karyahasilterjemahannyaantara lain </w:t>
      </w:r>
      <w:r w:rsidRPr="008F1CB7">
        <w:rPr>
          <w:rFonts w:cs="Times New Roman"/>
          <w:i/>
          <w:iCs/>
        </w:rPr>
        <w:t>Alice in Wonderland</w:t>
      </w:r>
      <w:r w:rsidRPr="008F1CB7">
        <w:rPr>
          <w:rFonts w:cs="Times New Roman"/>
        </w:rPr>
        <w:t xml:space="preserve">, </w:t>
      </w:r>
      <w:r w:rsidRPr="008F1CB7">
        <w:rPr>
          <w:rFonts w:cs="Times New Roman"/>
          <w:i/>
          <w:iCs/>
        </w:rPr>
        <w:t>Aesop's Tales</w:t>
      </w:r>
      <w:r w:rsidRPr="008F1CB7">
        <w:rPr>
          <w:rFonts w:cs="Times New Roman"/>
        </w:rPr>
        <w:t>, dan dongeng-dongenganakJepang yang terkenalyaitu</w:t>
      </w:r>
      <w:r w:rsidRPr="008F1CB7">
        <w:rPr>
          <w:rFonts w:cs="Times New Roman"/>
          <w:i/>
          <w:iCs/>
        </w:rPr>
        <w:t>HanasakaJijii</w:t>
      </w:r>
      <w:r w:rsidRPr="008F1CB7">
        <w:rPr>
          <w:rFonts w:cs="Times New Roman"/>
        </w:rPr>
        <w:t xml:space="preserve">, </w:t>
      </w:r>
      <w:r w:rsidRPr="008F1CB7">
        <w:rPr>
          <w:rFonts w:cs="Times New Roman"/>
          <w:i/>
          <w:iCs/>
        </w:rPr>
        <w:t>Shitakiri Suzume</w:t>
      </w:r>
      <w:r w:rsidRPr="008F1CB7">
        <w:rPr>
          <w:rFonts w:cs="Times New Roman"/>
        </w:rPr>
        <w:t xml:space="preserve">, </w:t>
      </w:r>
      <w:r w:rsidRPr="008F1CB7">
        <w:rPr>
          <w:rFonts w:cs="Times New Roman"/>
          <w:i/>
          <w:iCs/>
        </w:rPr>
        <w:t>KobutoriJiisan</w:t>
      </w:r>
      <w:r w:rsidRPr="008F1CB7">
        <w:rPr>
          <w:rFonts w:cs="Times New Roman"/>
        </w:rPr>
        <w:t xml:space="preserve">, </w:t>
      </w:r>
      <w:r w:rsidRPr="008F1CB7">
        <w:rPr>
          <w:rFonts w:cs="Times New Roman"/>
          <w:i/>
          <w:iCs/>
        </w:rPr>
        <w:t>Kintarou</w:t>
      </w:r>
      <w:r w:rsidRPr="008F1CB7">
        <w:rPr>
          <w:rFonts w:cs="Times New Roman"/>
        </w:rPr>
        <w:t xml:space="preserve">, </w:t>
      </w:r>
      <w:r w:rsidRPr="008F1CB7">
        <w:rPr>
          <w:rFonts w:cs="Times New Roman"/>
          <w:i/>
          <w:iCs/>
        </w:rPr>
        <w:t>Momotarou</w:t>
      </w:r>
      <w:r w:rsidRPr="008F1CB7">
        <w:rPr>
          <w:rFonts w:cs="Times New Roman"/>
        </w:rPr>
        <w:t xml:space="preserve">, </w:t>
      </w:r>
      <w:r w:rsidRPr="008F1CB7">
        <w:rPr>
          <w:rFonts w:cs="Times New Roman"/>
          <w:i/>
          <w:iCs/>
        </w:rPr>
        <w:t xml:space="preserve">Urishima Tarou, </w:t>
      </w:r>
      <w:r w:rsidRPr="008F1CB7">
        <w:rPr>
          <w:rFonts w:cs="Times New Roman"/>
        </w:rPr>
        <w:t>dan masihbanyaklagi.</w:t>
      </w:r>
    </w:p>
    <w:p w:rsidR="006C2569" w:rsidRPr="008F1CB7" w:rsidRDefault="006C2569" w:rsidP="006C2569">
      <w:pPr>
        <w:spacing w:line="480" w:lineRule="auto"/>
        <w:ind w:firstLine="720"/>
        <w:rPr>
          <w:rFonts w:cs="Times New Roman"/>
          <w:lang w:val="id-ID"/>
        </w:rPr>
      </w:pPr>
      <w:r w:rsidRPr="008F1CB7">
        <w:rPr>
          <w:rFonts w:cs="Times New Roman"/>
          <w:lang w:val="id-ID"/>
        </w:rPr>
        <w:t>Setiap penulis seperti Kusuyama Masao dalam menuliskan karyanya memiliki kekhasan dan keunikannya masing-masing.</w:t>
      </w:r>
      <w:r w:rsidRPr="008F1CB7">
        <w:rPr>
          <w:rFonts w:cs="Times New Roman"/>
          <w:lang w:val="en-US"/>
        </w:rPr>
        <w:t xml:space="preserve"> Hal tersebutdidukung oleh </w:t>
      </w:r>
      <w:r w:rsidRPr="008F1CB7">
        <w:rPr>
          <w:rFonts w:cs="Times New Roman"/>
          <w:lang w:val="en-US"/>
        </w:rPr>
        <w:lastRenderedPageBreak/>
        <w:t>pendapatDamonodalam (Rahmah,2017:4) bahwa</w:t>
      </w:r>
      <w:r w:rsidRPr="008F1CB7">
        <w:rPr>
          <w:rFonts w:cs="Times New Roman"/>
          <w:lang w:val="id-ID"/>
        </w:rPr>
        <w:t>k</w:t>
      </w:r>
      <w:r w:rsidRPr="008F1CB7">
        <w:rPr>
          <w:rFonts w:cs="Times New Roman"/>
          <w:lang w:val="en-US"/>
        </w:rPr>
        <w:t>ekhasansebuah k</w:t>
      </w:r>
      <w:r w:rsidRPr="008F1CB7">
        <w:rPr>
          <w:rFonts w:cs="Times New Roman"/>
          <w:lang w:val="id-ID"/>
        </w:rPr>
        <w:t>arya sastra</w:t>
      </w:r>
      <w:r w:rsidRPr="008F1CB7">
        <w:rPr>
          <w:rFonts w:cs="Times New Roman"/>
          <w:lang w:val="en-US"/>
        </w:rPr>
        <w:t xml:space="preserve">dapatdilihatdaribahasanya. </w:t>
      </w:r>
      <w:r w:rsidRPr="008F1CB7">
        <w:rPr>
          <w:rFonts w:cs="Times New Roman"/>
          <w:lang w:val="id-ID"/>
        </w:rPr>
        <w:t xml:space="preserve">Kekhasan penulisan yang dimaksud dapat dilihat dari penanda-penanda wacana yakni aspek kohesi maupun aspek koherensi. Sebuah ciri khas tersebut dapat menjadi </w:t>
      </w:r>
      <w:r w:rsidRPr="008F1CB7">
        <w:rPr>
          <w:rFonts w:cs="Times New Roman"/>
          <w:lang w:val="en-US"/>
        </w:rPr>
        <w:t>tandaatauacuan</w:t>
      </w:r>
      <w:r w:rsidRPr="008F1CB7">
        <w:rPr>
          <w:rFonts w:cs="Times New Roman"/>
          <w:lang w:val="id-ID"/>
        </w:rPr>
        <w:t>penulisan karya</w:t>
      </w:r>
      <w:r w:rsidRPr="008F1CB7">
        <w:rPr>
          <w:rFonts w:cs="Times New Roman"/>
          <w:lang w:val="en-US"/>
        </w:rPr>
        <w:t>milikseseorangsastrawan</w:t>
      </w:r>
      <w:r w:rsidRPr="008F1CB7">
        <w:rPr>
          <w:rFonts w:cs="Times New Roman"/>
          <w:lang w:val="id-ID"/>
        </w:rPr>
        <w:t>.Contohnya sebagai berikut:</w:t>
      </w:r>
    </w:p>
    <w:p w:rsidR="006C2569" w:rsidRPr="008F1CB7" w:rsidRDefault="006C2569" w:rsidP="006C2569">
      <w:pPr>
        <w:spacing w:after="0" w:line="240" w:lineRule="auto"/>
        <w:ind w:left="709" w:hanging="709"/>
        <w:rPr>
          <w:rFonts w:cs="Times New Roman"/>
          <w:b/>
          <w:bCs/>
          <w:szCs w:val="24"/>
        </w:rPr>
      </w:pPr>
      <w:r w:rsidRPr="008F1CB7">
        <w:rPr>
          <w:rFonts w:cs="Times New Roman"/>
          <w:szCs w:val="24"/>
          <w:lang w:val="id-ID"/>
        </w:rPr>
        <w:t>(1)</w:t>
      </w:r>
      <w:r w:rsidRPr="008F1CB7">
        <w:rPr>
          <w:rFonts w:cs="Times New Roman"/>
          <w:b/>
          <w:bCs/>
          <w:szCs w:val="24"/>
          <w:lang w:val="id-ID"/>
        </w:rPr>
        <w:tab/>
      </w:r>
      <w:r w:rsidRPr="008F1CB7">
        <w:rPr>
          <w:rFonts w:cs="Times New Roman"/>
          <w:szCs w:val="24"/>
        </w:rPr>
        <w:t>さっそくつづらのふたをあけますと、中から目のさめるような</w:t>
      </w:r>
      <w:r w:rsidRPr="008F1CB7">
        <w:rPr>
          <w:rFonts w:cs="Times New Roman"/>
          <w:szCs w:val="24"/>
          <w:u w:val="dash"/>
        </w:rPr>
        <w:t>金銀さんごや、宝珠の玉</w:t>
      </w:r>
      <w:r w:rsidRPr="008F1CB7">
        <w:rPr>
          <w:rFonts w:cs="Times New Roman"/>
          <w:szCs w:val="24"/>
        </w:rPr>
        <w:t>が出てきました。</w:t>
      </w:r>
      <w:r w:rsidRPr="008F1CB7">
        <w:rPr>
          <w:rFonts w:cs="Times New Roman"/>
          <w:b/>
          <w:bCs/>
          <w:szCs w:val="24"/>
          <w:u w:val="single"/>
        </w:rPr>
        <w:t>それ</w:t>
      </w:r>
      <w:r w:rsidRPr="008F1CB7">
        <w:rPr>
          <w:rFonts w:cs="Times New Roman"/>
          <w:szCs w:val="24"/>
        </w:rPr>
        <w:t>を見るとおじいさんは、とくいらしい顔をして言いました。</w:t>
      </w:r>
    </w:p>
    <w:p w:rsidR="006C2569" w:rsidRPr="008F1CB7" w:rsidRDefault="006C2569" w:rsidP="006C2569">
      <w:pPr>
        <w:spacing w:after="0" w:line="240" w:lineRule="auto"/>
        <w:ind w:left="709"/>
        <w:rPr>
          <w:rFonts w:cs="Times New Roman"/>
          <w:i/>
          <w:iCs/>
          <w:szCs w:val="24"/>
          <w:lang w:val="id-ID"/>
        </w:rPr>
      </w:pPr>
      <w:r w:rsidRPr="008F1CB7">
        <w:rPr>
          <w:rFonts w:cs="Times New Roman"/>
          <w:i/>
          <w:iCs/>
          <w:szCs w:val="24"/>
          <w:lang w:val="id-ID"/>
        </w:rPr>
        <w:t>Sassoku tsudzura no futa o akemasu to,</w:t>
      </w:r>
      <w:r w:rsidRPr="008F1CB7">
        <w:rPr>
          <w:rFonts w:cs="Times New Roman"/>
          <w:i/>
          <w:iCs/>
          <w:szCs w:val="24"/>
          <w:lang w:val="en-US"/>
        </w:rPr>
        <w:t>naka</w:t>
      </w:r>
      <w:r w:rsidRPr="008F1CB7">
        <w:rPr>
          <w:rFonts w:cs="Times New Roman"/>
          <w:i/>
          <w:iCs/>
          <w:szCs w:val="24"/>
          <w:lang w:val="id-ID"/>
        </w:rPr>
        <w:t>kara me no sameru y</w:t>
      </w:r>
      <w:r w:rsidRPr="008F1CB7">
        <w:rPr>
          <w:rFonts w:cs="Times New Roman"/>
          <w:i/>
          <w:iCs/>
          <w:szCs w:val="24"/>
          <w:lang w:val="en-US"/>
        </w:rPr>
        <w:t>ou</w:t>
      </w:r>
      <w:r w:rsidRPr="008F1CB7">
        <w:rPr>
          <w:rFonts w:cs="Times New Roman"/>
          <w:i/>
          <w:iCs/>
          <w:szCs w:val="24"/>
          <w:lang w:val="id-ID"/>
        </w:rPr>
        <w:t xml:space="preserve">na </w:t>
      </w:r>
      <w:bookmarkStart w:id="17" w:name="_Hlk153914795"/>
      <w:r w:rsidRPr="0056639C">
        <w:rPr>
          <w:rFonts w:cs="Times New Roman"/>
          <w:i/>
          <w:iCs/>
          <w:szCs w:val="24"/>
          <w:u w:val="dash"/>
          <w:lang w:val="id-ID"/>
        </w:rPr>
        <w:t>kinginsango ya, h</w:t>
      </w:r>
      <w:r w:rsidRPr="0056639C">
        <w:rPr>
          <w:rFonts w:cs="Times New Roman"/>
          <w:i/>
          <w:iCs/>
          <w:szCs w:val="24"/>
          <w:u w:val="dash"/>
          <w:lang w:val="en-US"/>
        </w:rPr>
        <w:t>ou</w:t>
      </w:r>
      <w:r w:rsidRPr="0056639C">
        <w:rPr>
          <w:rFonts w:cs="Times New Roman"/>
          <w:i/>
          <w:iCs/>
          <w:szCs w:val="24"/>
          <w:u w:val="dash"/>
          <w:lang w:val="id-ID"/>
        </w:rPr>
        <w:t>shunotama</w:t>
      </w:r>
      <w:bookmarkEnd w:id="17"/>
      <w:r w:rsidRPr="008F1CB7">
        <w:rPr>
          <w:rFonts w:cs="Times New Roman"/>
          <w:i/>
          <w:iCs/>
          <w:szCs w:val="24"/>
          <w:lang w:val="id-ID"/>
        </w:rPr>
        <w:t xml:space="preserve"> ga dete kimashita. </w:t>
      </w:r>
      <w:r w:rsidRPr="008F1CB7">
        <w:rPr>
          <w:rFonts w:cs="Times New Roman"/>
          <w:b/>
          <w:bCs/>
          <w:i/>
          <w:iCs/>
          <w:szCs w:val="24"/>
          <w:u w:val="single"/>
          <w:lang w:val="id-ID"/>
        </w:rPr>
        <w:t>Sore</w:t>
      </w:r>
      <w:r w:rsidRPr="008F1CB7">
        <w:rPr>
          <w:rFonts w:cs="Times New Roman"/>
          <w:i/>
          <w:iCs/>
          <w:szCs w:val="24"/>
          <w:lang w:val="id-ID"/>
        </w:rPr>
        <w:t xml:space="preserve"> o miru to oj</w:t>
      </w:r>
      <w:r w:rsidRPr="008F1CB7">
        <w:rPr>
          <w:rFonts w:cs="Times New Roman"/>
          <w:i/>
          <w:iCs/>
          <w:szCs w:val="24"/>
          <w:lang w:val="en-US"/>
        </w:rPr>
        <w:t>ii</w:t>
      </w:r>
      <w:r w:rsidRPr="008F1CB7">
        <w:rPr>
          <w:rFonts w:cs="Times New Roman"/>
          <w:i/>
          <w:iCs/>
          <w:szCs w:val="24"/>
          <w:lang w:val="id-ID"/>
        </w:rPr>
        <w:t>san wa, tokuirash</w:t>
      </w:r>
      <w:r w:rsidRPr="008F1CB7">
        <w:rPr>
          <w:rFonts w:cs="Times New Roman"/>
          <w:i/>
          <w:iCs/>
          <w:szCs w:val="24"/>
          <w:lang w:val="en-US"/>
        </w:rPr>
        <w:t>ii</w:t>
      </w:r>
      <w:r w:rsidRPr="008F1CB7">
        <w:rPr>
          <w:rFonts w:cs="Times New Roman"/>
          <w:i/>
          <w:iCs/>
          <w:szCs w:val="24"/>
          <w:lang w:val="id-ID"/>
        </w:rPr>
        <w:t xml:space="preserve"> kao o shite iimashit</w:t>
      </w:r>
      <w:r w:rsidRPr="008F1CB7">
        <w:rPr>
          <w:rFonts w:cs="Times New Roman"/>
          <w:i/>
          <w:iCs/>
          <w:szCs w:val="24"/>
          <w:lang w:val="en-US"/>
        </w:rPr>
        <w:t>a</w:t>
      </w:r>
      <w:r w:rsidRPr="008F1CB7">
        <w:rPr>
          <w:rFonts w:cs="Times New Roman"/>
          <w:i/>
          <w:iCs/>
          <w:szCs w:val="24"/>
          <w:lang w:val="id-ID"/>
        </w:rPr>
        <w:t>.</w:t>
      </w:r>
    </w:p>
    <w:p w:rsidR="006C2569" w:rsidRPr="008F1CB7" w:rsidRDefault="006C2569" w:rsidP="006C2569">
      <w:pPr>
        <w:spacing w:after="0" w:line="240" w:lineRule="auto"/>
        <w:ind w:left="709"/>
        <w:rPr>
          <w:rFonts w:cs="Times New Roman"/>
          <w:szCs w:val="24"/>
          <w:lang w:val="id-ID"/>
        </w:rPr>
      </w:pPr>
      <w:r w:rsidRPr="008F1CB7">
        <w:rPr>
          <w:rFonts w:cs="Times New Roman"/>
          <w:szCs w:val="24"/>
          <w:lang w:val="id-ID"/>
        </w:rPr>
        <w:t>‘</w:t>
      </w:r>
      <w:r w:rsidRPr="008F1CB7">
        <w:rPr>
          <w:rFonts w:cs="Times New Roman"/>
          <w:szCs w:val="24"/>
          <w:lang w:val="en-US"/>
        </w:rPr>
        <w:t xml:space="preserve">Saat membukatutupkotakanyaman, </w:t>
      </w:r>
      <w:r w:rsidRPr="0056639C">
        <w:rPr>
          <w:rFonts w:cs="Times New Roman"/>
          <w:szCs w:val="24"/>
          <w:u w:val="dash"/>
          <w:lang w:val="en-US"/>
        </w:rPr>
        <w:t>koralemas dan perak, sertapermata</w:t>
      </w:r>
      <w:r w:rsidRPr="008F1CB7">
        <w:rPr>
          <w:rFonts w:cs="Times New Roman"/>
          <w:szCs w:val="24"/>
          <w:lang w:val="en-US"/>
        </w:rPr>
        <w:t xml:space="preserve"> yang mempesonakeluardaridalam. Kakek yang melihat</w:t>
      </w:r>
      <w:r w:rsidRPr="008F1CB7">
        <w:rPr>
          <w:rFonts w:cs="Times New Roman"/>
          <w:b/>
          <w:bCs/>
          <w:szCs w:val="24"/>
          <w:u w:val="single"/>
          <w:lang w:val="en-US"/>
        </w:rPr>
        <w:t>itu</w:t>
      </w:r>
      <w:r w:rsidRPr="008F1CB7">
        <w:rPr>
          <w:rFonts w:cs="Times New Roman"/>
          <w:szCs w:val="24"/>
          <w:lang w:val="en-US"/>
        </w:rPr>
        <w:t>, diaberkatasambilmemasangwajahaneh.</w:t>
      </w:r>
      <w:r w:rsidRPr="008F1CB7">
        <w:rPr>
          <w:rFonts w:cs="Times New Roman"/>
          <w:szCs w:val="24"/>
          <w:lang w:val="id-ID"/>
        </w:rPr>
        <w:t>’</w:t>
      </w:r>
    </w:p>
    <w:p w:rsidR="006C2569" w:rsidRPr="008F1CB7" w:rsidRDefault="006C2569" w:rsidP="006C2569">
      <w:pPr>
        <w:spacing w:line="480" w:lineRule="auto"/>
        <w:jc w:val="right"/>
        <w:rPr>
          <w:rFonts w:cs="Times New Roman"/>
          <w:szCs w:val="24"/>
          <w:lang w:val="id-ID"/>
        </w:rPr>
      </w:pPr>
      <w:r w:rsidRPr="008F1CB7">
        <w:rPr>
          <w:rFonts w:cs="Times New Roman"/>
          <w:szCs w:val="24"/>
          <w:lang w:val="id-ID"/>
        </w:rPr>
        <w:t>(</w:t>
      </w:r>
      <w:r w:rsidRPr="008F1CB7">
        <w:rPr>
          <w:rFonts w:cs="Times New Roman"/>
          <w:i/>
          <w:iCs/>
          <w:szCs w:val="24"/>
          <w:lang w:val="id-ID"/>
        </w:rPr>
        <w:t>Shitakiri Suzume</w:t>
      </w:r>
      <w:r w:rsidRPr="008F1CB7">
        <w:rPr>
          <w:rFonts w:cs="Times New Roman"/>
          <w:szCs w:val="24"/>
          <w:lang w:val="id-ID"/>
        </w:rPr>
        <w:t>, 2003)</w:t>
      </w:r>
    </w:p>
    <w:p w:rsidR="006C2569" w:rsidRPr="008F1CB7" w:rsidRDefault="006C2569" w:rsidP="006C2569">
      <w:pPr>
        <w:spacing w:after="0" w:line="240" w:lineRule="auto"/>
        <w:ind w:left="709" w:hanging="709"/>
        <w:rPr>
          <w:rFonts w:cs="Times New Roman"/>
          <w:szCs w:val="24"/>
        </w:rPr>
      </w:pPr>
      <w:r w:rsidRPr="008F1CB7">
        <w:rPr>
          <w:rFonts w:cs="Times New Roman"/>
          <w:lang w:val="id-ID"/>
        </w:rPr>
        <w:t xml:space="preserve">(2) </w:t>
      </w:r>
      <w:r w:rsidRPr="008F1CB7">
        <w:rPr>
          <w:rFonts w:cs="Times New Roman"/>
        </w:rPr>
        <w:tab/>
      </w:r>
      <w:r w:rsidRPr="008F1CB7">
        <w:rPr>
          <w:rFonts w:cs="Times New Roman"/>
        </w:rPr>
        <w:tab/>
      </w:r>
      <w:r w:rsidRPr="008F1CB7">
        <w:rPr>
          <w:rFonts w:cs="Times New Roman"/>
          <w:szCs w:val="24"/>
          <w:u w:val="dash"/>
        </w:rPr>
        <w:t>正直なおじいさんとおばあさんは、きゅうにお金持ちになりました</w:t>
      </w:r>
      <w:r w:rsidRPr="008F1CB7">
        <w:rPr>
          <w:rFonts w:cs="Times New Roman"/>
          <w:szCs w:val="24"/>
        </w:rPr>
        <w:t>。すると、おとなりの欲ばりおじいさんが、</w:t>
      </w:r>
      <w:r w:rsidRPr="008F1CB7">
        <w:rPr>
          <w:rFonts w:cs="Times New Roman"/>
          <w:b/>
          <w:bCs/>
          <w:szCs w:val="24"/>
          <w:u w:val="single"/>
        </w:rPr>
        <w:t>それ</w:t>
      </w:r>
      <w:r w:rsidRPr="008F1CB7">
        <w:rPr>
          <w:rFonts w:cs="Times New Roman"/>
          <w:szCs w:val="24"/>
        </w:rPr>
        <w:t>をきいてたいへんうらやましがって、さっそく白をかりにきました。</w:t>
      </w:r>
    </w:p>
    <w:p w:rsidR="006C2569" w:rsidRPr="008F1CB7" w:rsidRDefault="006C2569" w:rsidP="006C2569">
      <w:pPr>
        <w:spacing w:after="0" w:line="240" w:lineRule="auto"/>
        <w:ind w:left="709"/>
        <w:rPr>
          <w:rFonts w:cs="Times New Roman"/>
          <w:i/>
          <w:iCs/>
          <w:szCs w:val="24"/>
          <w:lang w:val="id-ID"/>
        </w:rPr>
      </w:pPr>
      <w:r w:rsidRPr="008F1CB7">
        <w:rPr>
          <w:rFonts w:cs="Times New Roman"/>
          <w:i/>
          <w:iCs/>
          <w:szCs w:val="24"/>
          <w:lang w:val="id-ID"/>
        </w:rPr>
        <w:t>Sh</w:t>
      </w:r>
      <w:r w:rsidRPr="008F1CB7">
        <w:rPr>
          <w:rFonts w:cs="Times New Roman"/>
          <w:i/>
          <w:iCs/>
          <w:szCs w:val="24"/>
          <w:lang w:val="en-US"/>
        </w:rPr>
        <w:t>ou</w:t>
      </w:r>
      <w:r w:rsidRPr="008F1CB7">
        <w:rPr>
          <w:rFonts w:cs="Times New Roman"/>
          <w:i/>
          <w:iCs/>
          <w:szCs w:val="24"/>
          <w:lang w:val="id-ID"/>
        </w:rPr>
        <w:t>jikina oj</w:t>
      </w:r>
      <w:r w:rsidRPr="008F1CB7">
        <w:rPr>
          <w:rFonts w:cs="Times New Roman"/>
          <w:i/>
          <w:iCs/>
          <w:szCs w:val="24"/>
          <w:lang w:val="en-US"/>
        </w:rPr>
        <w:t>ii</w:t>
      </w:r>
      <w:r w:rsidRPr="008F1CB7">
        <w:rPr>
          <w:rFonts w:cs="Times New Roman"/>
          <w:i/>
          <w:iCs/>
          <w:szCs w:val="24"/>
          <w:lang w:val="id-ID"/>
        </w:rPr>
        <w:t>san to ob</w:t>
      </w:r>
      <w:r w:rsidRPr="008F1CB7">
        <w:rPr>
          <w:rFonts w:cs="Times New Roman"/>
          <w:i/>
          <w:iCs/>
          <w:szCs w:val="24"/>
          <w:lang w:val="en-US"/>
        </w:rPr>
        <w:t>aa</w:t>
      </w:r>
      <w:r w:rsidRPr="008F1CB7">
        <w:rPr>
          <w:rFonts w:cs="Times New Roman"/>
          <w:i/>
          <w:iCs/>
          <w:szCs w:val="24"/>
          <w:lang w:val="id-ID"/>
        </w:rPr>
        <w:t>san wa, ky</w:t>
      </w:r>
      <w:r w:rsidRPr="008F1CB7">
        <w:rPr>
          <w:rFonts w:cs="Times New Roman"/>
          <w:i/>
          <w:iCs/>
          <w:szCs w:val="24"/>
          <w:lang w:val="en-US"/>
        </w:rPr>
        <w:t>uu</w:t>
      </w:r>
      <w:r w:rsidRPr="008F1CB7">
        <w:rPr>
          <w:rFonts w:cs="Times New Roman"/>
          <w:i/>
          <w:iCs/>
          <w:szCs w:val="24"/>
          <w:lang w:val="id-ID"/>
        </w:rPr>
        <w:t xml:space="preserve"> ni o kanemochi ni narimashita. Suruto, otonari no yokubari oj</w:t>
      </w:r>
      <w:r w:rsidRPr="008F1CB7">
        <w:rPr>
          <w:rFonts w:cs="Times New Roman"/>
          <w:i/>
          <w:iCs/>
          <w:szCs w:val="24"/>
          <w:lang w:val="en-US"/>
        </w:rPr>
        <w:t>ii</w:t>
      </w:r>
      <w:r w:rsidRPr="008F1CB7">
        <w:rPr>
          <w:rFonts w:cs="Times New Roman"/>
          <w:i/>
          <w:iCs/>
          <w:szCs w:val="24"/>
          <w:lang w:val="id-ID"/>
        </w:rPr>
        <w:t xml:space="preserve">san ga, </w:t>
      </w:r>
      <w:r w:rsidRPr="008F1CB7">
        <w:rPr>
          <w:rFonts w:cs="Times New Roman"/>
          <w:b/>
          <w:bCs/>
          <w:i/>
          <w:iCs/>
          <w:szCs w:val="24"/>
          <w:u w:val="single"/>
          <w:lang w:val="id-ID"/>
        </w:rPr>
        <w:t>sore</w:t>
      </w:r>
      <w:r w:rsidRPr="008F1CB7">
        <w:rPr>
          <w:rFonts w:cs="Times New Roman"/>
          <w:i/>
          <w:iCs/>
          <w:szCs w:val="24"/>
          <w:lang w:val="id-ID"/>
        </w:rPr>
        <w:t xml:space="preserve"> o k</w:t>
      </w:r>
      <w:r w:rsidRPr="008F1CB7">
        <w:rPr>
          <w:rFonts w:cs="Times New Roman"/>
          <w:i/>
          <w:iCs/>
          <w:szCs w:val="24"/>
          <w:lang w:val="en-US"/>
        </w:rPr>
        <w:t>ii</w:t>
      </w:r>
      <w:r w:rsidRPr="008F1CB7">
        <w:rPr>
          <w:rFonts w:cs="Times New Roman"/>
          <w:i/>
          <w:iCs/>
          <w:szCs w:val="24"/>
          <w:lang w:val="id-ID"/>
        </w:rPr>
        <w:t>te taihen urayamashigatte, sassoku shiro o karini kimashita.</w:t>
      </w:r>
    </w:p>
    <w:p w:rsidR="006C2569" w:rsidRPr="008F1CB7" w:rsidRDefault="006C2569" w:rsidP="006C2569">
      <w:pPr>
        <w:spacing w:after="0" w:line="240" w:lineRule="auto"/>
        <w:ind w:left="709"/>
        <w:rPr>
          <w:rFonts w:cs="Times New Roman"/>
          <w:szCs w:val="24"/>
          <w:lang w:val="id-ID"/>
        </w:rPr>
      </w:pPr>
      <w:r w:rsidRPr="008F1CB7">
        <w:rPr>
          <w:rFonts w:cs="Times New Roman"/>
          <w:szCs w:val="24"/>
          <w:lang w:val="id-ID"/>
        </w:rPr>
        <w:t>‘Kakek dan nenek yang jujur ​​</w:t>
      </w:r>
      <w:r w:rsidRPr="008F1CB7">
        <w:rPr>
          <w:rFonts w:cs="Times New Roman"/>
          <w:szCs w:val="24"/>
          <w:lang w:val="en-US"/>
        </w:rPr>
        <w:t>tiba-tiba</w:t>
      </w:r>
      <w:r w:rsidRPr="008F1CB7">
        <w:rPr>
          <w:rFonts w:cs="Times New Roman"/>
          <w:szCs w:val="24"/>
          <w:lang w:val="id-ID"/>
        </w:rPr>
        <w:t xml:space="preserve"> menjadi kaya</w:t>
      </w:r>
      <w:r w:rsidRPr="008F1CB7">
        <w:rPr>
          <w:rFonts w:cs="Times New Roman"/>
          <w:szCs w:val="24"/>
          <w:lang w:val="en-US"/>
        </w:rPr>
        <w:t>raya</w:t>
      </w:r>
      <w:r w:rsidRPr="008F1CB7">
        <w:rPr>
          <w:rFonts w:cs="Times New Roman"/>
          <w:szCs w:val="24"/>
          <w:lang w:val="id-ID"/>
        </w:rPr>
        <w:t>. Kemudian</w:t>
      </w:r>
      <w:r w:rsidRPr="008F1CB7">
        <w:rPr>
          <w:rFonts w:cs="Times New Roman"/>
          <w:szCs w:val="24"/>
          <w:lang w:val="en-US"/>
        </w:rPr>
        <w:t>,kakek yang</w:t>
      </w:r>
      <w:r w:rsidRPr="008F1CB7">
        <w:rPr>
          <w:rFonts w:cs="Times New Roman"/>
          <w:szCs w:val="24"/>
          <w:lang w:val="id-ID"/>
        </w:rPr>
        <w:t xml:space="preserve"> serakah mendengar </w:t>
      </w:r>
      <w:r w:rsidRPr="008F1CB7">
        <w:rPr>
          <w:rFonts w:cs="Times New Roman"/>
          <w:b/>
          <w:bCs/>
          <w:szCs w:val="24"/>
          <w:u w:val="single"/>
          <w:lang w:val="id-ID"/>
        </w:rPr>
        <w:t>i</w:t>
      </w:r>
      <w:r w:rsidRPr="008F1CB7">
        <w:rPr>
          <w:rFonts w:cs="Times New Roman"/>
          <w:b/>
          <w:bCs/>
          <w:szCs w:val="24"/>
          <w:u w:val="single"/>
          <w:lang w:val="en-US"/>
        </w:rPr>
        <w:t>tu</w:t>
      </w:r>
      <w:r w:rsidRPr="008F1CB7">
        <w:rPr>
          <w:rFonts w:cs="Times New Roman"/>
          <w:szCs w:val="24"/>
          <w:lang w:val="id-ID"/>
        </w:rPr>
        <w:t xml:space="preserve"> dan menjadi sangat </w:t>
      </w:r>
      <w:r w:rsidRPr="008F1CB7">
        <w:rPr>
          <w:rFonts w:cs="Times New Roman"/>
          <w:szCs w:val="24"/>
          <w:lang w:val="en-US"/>
        </w:rPr>
        <w:t>iri</w:t>
      </w:r>
      <w:r w:rsidRPr="008F1CB7">
        <w:rPr>
          <w:rFonts w:cs="Times New Roman"/>
          <w:szCs w:val="24"/>
          <w:lang w:val="id-ID"/>
        </w:rPr>
        <w:t xml:space="preserve">, jadi dia segera datang untuk mengambil </w:t>
      </w:r>
      <w:r w:rsidRPr="008F1CB7">
        <w:rPr>
          <w:rFonts w:cs="Times New Roman"/>
          <w:szCs w:val="24"/>
          <w:lang w:val="en-US"/>
        </w:rPr>
        <w:t>Shiro</w:t>
      </w:r>
      <w:r w:rsidRPr="008F1CB7">
        <w:rPr>
          <w:rFonts w:cs="Times New Roman"/>
          <w:szCs w:val="24"/>
          <w:lang w:val="id-ID"/>
        </w:rPr>
        <w:t>.’</w:t>
      </w:r>
    </w:p>
    <w:p w:rsidR="006C2569" w:rsidRPr="008F1CB7" w:rsidRDefault="006C2569" w:rsidP="006C2569">
      <w:pPr>
        <w:spacing w:line="480" w:lineRule="auto"/>
        <w:jc w:val="right"/>
        <w:rPr>
          <w:rFonts w:cs="Times New Roman"/>
          <w:szCs w:val="24"/>
          <w:lang w:val="id-ID"/>
        </w:rPr>
      </w:pPr>
      <w:r w:rsidRPr="008F1CB7">
        <w:rPr>
          <w:rFonts w:cs="Times New Roman"/>
          <w:szCs w:val="24"/>
          <w:lang w:val="id-ID"/>
        </w:rPr>
        <w:t>(</w:t>
      </w:r>
      <w:r w:rsidRPr="008F1CB7">
        <w:rPr>
          <w:rFonts w:cs="Times New Roman"/>
          <w:i/>
          <w:iCs/>
          <w:szCs w:val="24"/>
          <w:lang w:val="en-US"/>
        </w:rPr>
        <w:t>HanasakaJijii</w:t>
      </w:r>
      <w:r w:rsidRPr="008F1CB7">
        <w:rPr>
          <w:rFonts w:cs="Times New Roman"/>
          <w:szCs w:val="24"/>
          <w:lang w:val="id-ID"/>
        </w:rPr>
        <w:t>, 200</w:t>
      </w:r>
      <w:r w:rsidRPr="008F1CB7">
        <w:rPr>
          <w:rFonts w:cs="Times New Roman"/>
          <w:szCs w:val="24"/>
          <w:lang w:val="en-US"/>
        </w:rPr>
        <w:t>1</w:t>
      </w:r>
      <w:r w:rsidRPr="008F1CB7">
        <w:rPr>
          <w:rFonts w:cs="Times New Roman"/>
          <w:szCs w:val="24"/>
          <w:lang w:val="id-ID"/>
        </w:rPr>
        <w:t>)</w:t>
      </w:r>
    </w:p>
    <w:p w:rsidR="006C2569" w:rsidRPr="008F1CB7" w:rsidRDefault="006C2569" w:rsidP="006C2569">
      <w:pPr>
        <w:spacing w:line="480" w:lineRule="auto"/>
        <w:ind w:right="120"/>
        <w:rPr>
          <w:rFonts w:cs="Times New Roman"/>
          <w:lang w:val="en-US"/>
        </w:rPr>
      </w:pPr>
      <w:r w:rsidRPr="008F1CB7">
        <w:rPr>
          <w:rFonts w:cs="Times New Roman"/>
          <w:szCs w:val="24"/>
          <w:lang w:val="id-ID"/>
        </w:rPr>
        <w:tab/>
      </w:r>
      <w:r w:rsidRPr="008F1CB7">
        <w:rPr>
          <w:rFonts w:cs="Times New Roman"/>
          <w:lang w:val="id-ID"/>
        </w:rPr>
        <w:t xml:space="preserve">Pada dongeng karya Kusuyama Masao yang berjudul </w:t>
      </w:r>
      <w:r w:rsidRPr="008F1CB7">
        <w:rPr>
          <w:rFonts w:cs="Times New Roman"/>
          <w:i/>
          <w:iCs/>
          <w:lang w:val="id-ID"/>
        </w:rPr>
        <w:t xml:space="preserve">Shitakiri Suzume </w:t>
      </w:r>
      <w:r w:rsidRPr="008F1CB7">
        <w:rPr>
          <w:rFonts w:cs="Times New Roman"/>
          <w:lang w:val="id-ID"/>
        </w:rPr>
        <w:t xml:space="preserve">dan </w:t>
      </w:r>
      <w:r w:rsidRPr="008F1CB7">
        <w:rPr>
          <w:rFonts w:cs="Times New Roman"/>
          <w:i/>
          <w:iCs/>
          <w:lang w:val="id-ID"/>
        </w:rPr>
        <w:t xml:space="preserve">Hanasaka Jijii </w:t>
      </w:r>
      <w:r w:rsidRPr="008F1CB7">
        <w:rPr>
          <w:rFonts w:cs="Times New Roman"/>
          <w:lang w:val="id-ID"/>
        </w:rPr>
        <w:t xml:space="preserve">terdapat aspek kohesi gramatikal yang dominan berupa referensi demonstratif seperti yang ditemukan dalam contoh data (1) dan (2). </w:t>
      </w:r>
      <w:r w:rsidRPr="008F1CB7">
        <w:rPr>
          <w:rFonts w:cs="Times New Roman"/>
          <w:lang w:val="en-US"/>
        </w:rPr>
        <w:t>K</w:t>
      </w:r>
      <w:r w:rsidRPr="008F1CB7">
        <w:rPr>
          <w:rFonts w:cs="Times New Roman"/>
          <w:lang w:val="id-ID"/>
        </w:rPr>
        <w:t>ata</w:t>
      </w:r>
      <w:r w:rsidRPr="008F1CB7">
        <w:rPr>
          <w:rFonts w:cs="Times New Roman"/>
          <w:lang w:val="en-US"/>
        </w:rPr>
        <w:t xml:space="preserve"> yang </w:t>
      </w:r>
      <w:r>
        <w:rPr>
          <w:rFonts w:cs="Times New Roman"/>
          <w:lang w:val="en-US"/>
        </w:rPr>
        <w:t xml:space="preserve">dicetaktebal dan </w:t>
      </w:r>
      <w:r w:rsidRPr="008F1CB7">
        <w:rPr>
          <w:rFonts w:cs="Times New Roman"/>
          <w:lang w:val="en-US"/>
        </w:rPr>
        <w:t>digarisbawahi, yaitu</w:t>
      </w:r>
      <w:r w:rsidRPr="008F1CB7">
        <w:rPr>
          <w:rFonts w:cs="Times New Roman"/>
          <w:i/>
          <w:iCs/>
          <w:lang w:val="id-ID"/>
        </w:rPr>
        <w:t>‘</w:t>
      </w:r>
      <w:r w:rsidRPr="008F1CB7">
        <w:rPr>
          <w:rFonts w:cs="Times New Roman"/>
          <w:i/>
          <w:iCs/>
          <w:lang w:val="en-US"/>
        </w:rPr>
        <w:t>sore</w:t>
      </w:r>
      <w:r w:rsidRPr="008F1CB7">
        <w:rPr>
          <w:rFonts w:cs="Times New Roman"/>
          <w:i/>
          <w:iCs/>
          <w:lang w:val="id-ID"/>
        </w:rPr>
        <w:t xml:space="preserve">’ </w:t>
      </w:r>
      <w:r w:rsidRPr="008F1CB7">
        <w:rPr>
          <w:rFonts w:cs="Times New Roman"/>
          <w:lang w:val="id-ID"/>
        </w:rPr>
        <w:t>m</w:t>
      </w:r>
      <w:r w:rsidRPr="008F1CB7">
        <w:rPr>
          <w:rFonts w:cs="Times New Roman"/>
          <w:lang w:val="en-US"/>
        </w:rPr>
        <w:t>erupakandemonstrativa</w:t>
      </w:r>
      <w:r>
        <w:rPr>
          <w:rFonts w:cs="Times New Roman"/>
          <w:lang w:val="en-US"/>
        </w:rPr>
        <w:t xml:space="preserve"> dan </w:t>
      </w:r>
      <w:r w:rsidRPr="008F1CB7">
        <w:rPr>
          <w:rFonts w:cs="Times New Roman"/>
          <w:lang w:val="id-ID"/>
        </w:rPr>
        <w:t xml:space="preserve">termasuk </w:t>
      </w:r>
      <w:r w:rsidRPr="008F1CB7">
        <w:rPr>
          <w:rFonts w:cs="Times New Roman"/>
          <w:lang w:val="id-ID"/>
        </w:rPr>
        <w:t>言語文脈指示</w:t>
      </w:r>
      <w:r w:rsidRPr="008F1CB7">
        <w:rPr>
          <w:rFonts w:cs="Times New Roman"/>
          <w:lang w:val="id-ID"/>
        </w:rPr>
        <w:t xml:space="preserve"> (</w:t>
      </w:r>
      <w:r w:rsidRPr="008F1CB7">
        <w:rPr>
          <w:rFonts w:cs="Times New Roman"/>
          <w:i/>
          <w:iCs/>
          <w:lang w:val="id-ID"/>
        </w:rPr>
        <w:t>gengo bunmyaku shiji</w:t>
      </w:r>
      <w:r w:rsidRPr="008F1CB7">
        <w:rPr>
          <w:rFonts w:cs="Times New Roman"/>
          <w:lang w:val="id-ID"/>
        </w:rPr>
        <w:t xml:space="preserve">) atau referensi konteks bahasa dari referensi demonstratif tempat di mana acuannya berada dalam </w:t>
      </w:r>
      <w:r w:rsidRPr="008F1CB7">
        <w:rPr>
          <w:rFonts w:cs="Times New Roman"/>
          <w:lang w:val="id-ID"/>
        </w:rPr>
        <w:lastRenderedPageBreak/>
        <w:t>wacana itu sendiri.</w:t>
      </w:r>
      <w:r>
        <w:rPr>
          <w:rFonts w:cs="Times New Roman"/>
          <w:lang w:val="en-US"/>
        </w:rPr>
        <w:t>Penanda</w:t>
      </w:r>
      <w:r>
        <w:rPr>
          <w:rFonts w:cs="Times New Roman"/>
          <w:i/>
          <w:iCs/>
          <w:lang w:val="en-US"/>
        </w:rPr>
        <w:t xml:space="preserve">sore </w:t>
      </w:r>
      <w:r w:rsidRPr="008F1CB7">
        <w:rPr>
          <w:rFonts w:cs="Times New Roman"/>
          <w:lang w:val="en-US"/>
        </w:rPr>
        <w:t>dalamcontoh (1)</w:t>
      </w:r>
      <w:r>
        <w:rPr>
          <w:rFonts w:cs="Times New Roman"/>
          <w:lang w:val="en-US"/>
        </w:rPr>
        <w:t>melekat pada frasa</w:t>
      </w:r>
      <w:r>
        <w:rPr>
          <w:rFonts w:cs="Times New Roman"/>
          <w:i/>
          <w:iCs/>
          <w:lang w:val="en-US"/>
        </w:rPr>
        <w:t>sore wo miru</w:t>
      </w:r>
      <w:r>
        <w:rPr>
          <w:rFonts w:cs="Times New Roman"/>
          <w:lang w:val="en-US"/>
        </w:rPr>
        <w:t xml:space="preserve"> yang </w:t>
      </w:r>
      <w:r w:rsidRPr="008F1CB7">
        <w:rPr>
          <w:rFonts w:cs="Times New Roman"/>
          <w:lang w:val="en-US"/>
        </w:rPr>
        <w:t>mengacu pada</w:t>
      </w:r>
      <w:r>
        <w:rPr>
          <w:rFonts w:cs="Times New Roman"/>
          <w:lang w:val="en-US"/>
        </w:rPr>
        <w:t>sesuatu yang dilihat oleh tokohkakek, yaitufrasa</w:t>
      </w:r>
      <w:r w:rsidRPr="00BA667C">
        <w:rPr>
          <w:rFonts w:cs="Times New Roman"/>
          <w:i/>
          <w:iCs/>
          <w:lang w:val="en-US"/>
        </w:rPr>
        <w:t>kinginsangoya, houshu no tama</w:t>
      </w:r>
      <w:r>
        <w:rPr>
          <w:rFonts w:cs="Times New Roman"/>
          <w:lang w:val="en-US"/>
        </w:rPr>
        <w:t>terletak di</w:t>
      </w:r>
      <w:r w:rsidRPr="008F1CB7">
        <w:rPr>
          <w:rFonts w:cs="Times New Roman"/>
          <w:lang w:val="en-US"/>
        </w:rPr>
        <w:t xml:space="preserve">kalimatpertama yang </w:t>
      </w:r>
      <w:r>
        <w:rPr>
          <w:rFonts w:cs="Times New Roman"/>
          <w:lang w:val="en-US"/>
        </w:rPr>
        <w:t>terdapatlebihdahulusebelumpenandareferensi.Kemudianpenanda</w:t>
      </w:r>
      <w:r>
        <w:rPr>
          <w:rFonts w:cs="Times New Roman"/>
          <w:i/>
          <w:iCs/>
          <w:lang w:val="en-US"/>
        </w:rPr>
        <w:t xml:space="preserve">sore </w:t>
      </w:r>
      <w:r w:rsidRPr="008F1CB7">
        <w:rPr>
          <w:rFonts w:cs="Times New Roman"/>
          <w:lang w:val="en-US"/>
        </w:rPr>
        <w:t xml:space="preserve">dalamcontoh (2) </w:t>
      </w:r>
      <w:r>
        <w:rPr>
          <w:rFonts w:cs="Times New Roman"/>
          <w:lang w:val="en-US"/>
        </w:rPr>
        <w:t>melekatdenganfrasa</w:t>
      </w:r>
      <w:r>
        <w:rPr>
          <w:rFonts w:cs="Times New Roman"/>
          <w:i/>
          <w:iCs/>
          <w:lang w:val="en-US"/>
        </w:rPr>
        <w:t>sore wo kiite</w:t>
      </w:r>
      <w:r>
        <w:rPr>
          <w:rFonts w:cs="Times New Roman"/>
          <w:lang w:val="en-US"/>
        </w:rPr>
        <w:t xml:space="preserve"> yang mengacu pada </w:t>
      </w:r>
      <w:r w:rsidRPr="008F1CB7">
        <w:rPr>
          <w:rFonts w:cs="Times New Roman"/>
          <w:lang w:val="en-US"/>
        </w:rPr>
        <w:t xml:space="preserve">kalimatpertama yang </w:t>
      </w:r>
      <w:r>
        <w:rPr>
          <w:rFonts w:cs="Times New Roman"/>
          <w:lang w:val="en-US"/>
        </w:rPr>
        <w:t>telah</w:t>
      </w:r>
      <w:r w:rsidRPr="008F1CB7">
        <w:rPr>
          <w:rFonts w:cs="Times New Roman"/>
          <w:lang w:val="en-US"/>
        </w:rPr>
        <w:t xml:space="preserve">disebutkansebelumnya. </w:t>
      </w:r>
      <w:r>
        <w:rPr>
          <w:rFonts w:cs="Times New Roman"/>
          <w:lang w:val="en-US"/>
        </w:rPr>
        <w:t>K</w:t>
      </w:r>
      <w:r w:rsidRPr="008F1CB7">
        <w:rPr>
          <w:rFonts w:cs="Times New Roman"/>
          <w:lang w:val="en-US"/>
        </w:rPr>
        <w:t xml:space="preserve">eduacontoh data </w:t>
      </w:r>
      <w:r>
        <w:rPr>
          <w:rFonts w:cs="Times New Roman"/>
          <w:lang w:val="en-US"/>
        </w:rPr>
        <w:t>tersebutterdapat</w:t>
      </w:r>
      <w:r w:rsidRPr="008F1CB7">
        <w:rPr>
          <w:rFonts w:cs="Times New Roman"/>
          <w:lang w:val="en-US"/>
        </w:rPr>
        <w:t>acuan</w:t>
      </w:r>
      <w:r>
        <w:rPr>
          <w:rFonts w:cs="Times New Roman"/>
          <w:lang w:val="en-US"/>
        </w:rPr>
        <w:t xml:space="preserve"> yang</w:t>
      </w:r>
      <w:r w:rsidRPr="008F1CB7">
        <w:rPr>
          <w:rFonts w:cs="Times New Roman"/>
          <w:lang w:val="en-US"/>
        </w:rPr>
        <w:t>mendahuluidaripenandareferensinya</w:t>
      </w:r>
      <w:r>
        <w:rPr>
          <w:rFonts w:cs="Times New Roman"/>
          <w:lang w:val="en-US"/>
        </w:rPr>
        <w:t xml:space="preserve"> di mana </w:t>
      </w:r>
      <w:r w:rsidRPr="008F1CB7">
        <w:rPr>
          <w:rFonts w:cs="Times New Roman"/>
          <w:lang w:val="en-US"/>
        </w:rPr>
        <w:t>termasuk</w:t>
      </w:r>
      <w:r w:rsidRPr="008F1CB7">
        <w:rPr>
          <w:rFonts w:cs="Times New Roman"/>
          <w:lang w:val="en-US"/>
        </w:rPr>
        <w:t>前方照応</w:t>
      </w:r>
      <w:r w:rsidRPr="008F1CB7">
        <w:rPr>
          <w:rFonts w:cs="Times New Roman"/>
          <w:lang w:val="en-US"/>
        </w:rPr>
        <w:t xml:space="preserve"> (</w:t>
      </w:r>
      <w:r w:rsidRPr="008F1CB7">
        <w:rPr>
          <w:rFonts w:cs="Times New Roman"/>
          <w:i/>
          <w:iCs/>
          <w:lang w:val="en-US"/>
        </w:rPr>
        <w:t>zenpoushouou</w:t>
      </w:r>
      <w:r w:rsidRPr="008F1CB7">
        <w:rPr>
          <w:rFonts w:cs="Times New Roman"/>
          <w:lang w:val="en-US"/>
        </w:rPr>
        <w:t>) atauanafora. Sering ditemukannya</w:t>
      </w:r>
      <w:r w:rsidRPr="008F1CB7">
        <w:rPr>
          <w:rFonts w:cs="Times New Roman"/>
          <w:i/>
          <w:iCs/>
          <w:lang w:val="en-US"/>
        </w:rPr>
        <w:t>gengobunmyakushiji</w:t>
      </w:r>
      <w:r>
        <w:rPr>
          <w:rFonts w:cs="Times New Roman"/>
          <w:lang w:val="en-US"/>
        </w:rPr>
        <w:t>yang juga termasuk</w:t>
      </w:r>
      <w:r>
        <w:rPr>
          <w:rFonts w:cs="Times New Roman"/>
          <w:i/>
          <w:iCs/>
          <w:lang w:val="en-US"/>
        </w:rPr>
        <w:t>zenpoushouou</w:t>
      </w:r>
      <w:r w:rsidRPr="008F1CB7">
        <w:rPr>
          <w:rFonts w:cs="Times New Roman"/>
          <w:lang w:val="en-US"/>
        </w:rPr>
        <w:t>dalam</w:t>
      </w:r>
      <w:r>
        <w:rPr>
          <w:rFonts w:cs="Times New Roman"/>
          <w:lang w:val="en-US"/>
        </w:rPr>
        <w:t>ketiga</w:t>
      </w:r>
      <w:r w:rsidRPr="008F1CB7">
        <w:rPr>
          <w:rFonts w:cs="Times New Roman"/>
          <w:lang w:val="en-US"/>
        </w:rPr>
        <w:t>dongengKusuyama Masao yang dipilih</w:t>
      </w:r>
      <w:r>
        <w:rPr>
          <w:rFonts w:cs="Times New Roman"/>
          <w:lang w:val="en-US"/>
        </w:rPr>
        <w:t>, yaitudongeng yang</w:t>
      </w:r>
      <w:r w:rsidRPr="008F1CB7">
        <w:rPr>
          <w:rFonts w:cs="Times New Roman"/>
          <w:lang w:val="id-ID"/>
        </w:rPr>
        <w:t xml:space="preserve">berjudul </w:t>
      </w:r>
      <w:r w:rsidRPr="008F1CB7">
        <w:rPr>
          <w:rFonts w:cs="Times New Roman"/>
          <w:i/>
          <w:iCs/>
          <w:lang w:val="id-ID"/>
        </w:rPr>
        <w:t xml:space="preserve">Shitakiri Suzume, Hanasaka Jijii </w:t>
      </w:r>
      <w:r w:rsidRPr="008F1CB7">
        <w:rPr>
          <w:rFonts w:cs="Times New Roman"/>
          <w:lang w:val="id-ID"/>
        </w:rPr>
        <w:t xml:space="preserve">dan </w:t>
      </w:r>
      <w:r w:rsidRPr="008F1CB7">
        <w:rPr>
          <w:rFonts w:cs="Times New Roman"/>
          <w:i/>
          <w:iCs/>
          <w:lang w:val="id-ID"/>
        </w:rPr>
        <w:t>Kobutori Jiisan</w:t>
      </w:r>
      <w:r w:rsidRPr="008F1CB7">
        <w:rPr>
          <w:rFonts w:cs="Times New Roman"/>
          <w:lang w:val="en-US"/>
        </w:rPr>
        <w:t>menjadi</w:t>
      </w:r>
      <w:r>
        <w:rPr>
          <w:rFonts w:cs="Times New Roman"/>
          <w:lang w:val="en-US"/>
        </w:rPr>
        <w:t>temuan</w:t>
      </w:r>
      <w:r w:rsidRPr="008F1CB7">
        <w:rPr>
          <w:rFonts w:cs="Times New Roman"/>
          <w:lang w:val="en-US"/>
        </w:rPr>
        <w:t xml:space="preserve"> salah satukarakteristik</w:t>
      </w:r>
      <w:r>
        <w:rPr>
          <w:rFonts w:cs="Times New Roman"/>
          <w:lang w:val="en-US"/>
        </w:rPr>
        <w:t>penandawacana</w:t>
      </w:r>
      <w:r w:rsidRPr="008F1CB7">
        <w:rPr>
          <w:rFonts w:cs="Times New Roman"/>
          <w:lang w:val="id-ID"/>
        </w:rPr>
        <w:t>.</w:t>
      </w:r>
    </w:p>
    <w:p w:rsidR="006C2569" w:rsidRDefault="006C2569" w:rsidP="006C2569">
      <w:pPr>
        <w:spacing w:line="480" w:lineRule="auto"/>
        <w:ind w:firstLine="720"/>
        <w:rPr>
          <w:rFonts w:cs="Times New Roman"/>
          <w:lang w:val="id-ID"/>
        </w:rPr>
      </w:pPr>
      <w:r w:rsidRPr="008F1CB7">
        <w:rPr>
          <w:rFonts w:cs="Times New Roman"/>
          <w:lang w:val="id-ID"/>
        </w:rPr>
        <w:t xml:space="preserve">Dilihat dari fenomena tersebut, </w:t>
      </w:r>
      <w:r>
        <w:rPr>
          <w:rFonts w:cs="Times New Roman"/>
          <w:lang w:val="en-US"/>
        </w:rPr>
        <w:t>penulis</w:t>
      </w:r>
      <w:r w:rsidRPr="008F1CB7">
        <w:rPr>
          <w:rFonts w:cs="Times New Roman"/>
          <w:lang w:val="id-ID"/>
        </w:rPr>
        <w:t xml:space="preserve"> memilih ketiga dongeng Jepang karya Kusuyama Masao untuk dikaji dalam penelitian ini. Alasan pemilihan dongeng-dongeng yang dipilih adalah </w:t>
      </w:r>
      <w:r w:rsidRPr="00A53026">
        <w:rPr>
          <w:rFonts w:cs="Times New Roman"/>
          <w:lang w:val="id-ID"/>
        </w:rPr>
        <w:t>penulis</w:t>
      </w:r>
      <w:r w:rsidRPr="008F1CB7">
        <w:rPr>
          <w:rFonts w:cs="Times New Roman"/>
          <w:lang w:val="id-ID"/>
        </w:rPr>
        <w:t xml:space="preserve"> tertarik untuk membuktikan bahwa dongeng </w:t>
      </w:r>
      <w:r>
        <w:rPr>
          <w:rFonts w:cs="Times New Roman"/>
          <w:lang w:val="id-ID"/>
        </w:rPr>
        <w:t>yang ditulis oleh</w:t>
      </w:r>
      <w:r w:rsidRPr="008F1CB7">
        <w:rPr>
          <w:rFonts w:cs="Times New Roman"/>
          <w:lang w:val="id-ID"/>
        </w:rPr>
        <w:t xml:space="preserve"> Kusuyama merupakan wacana yang padu, karena </w:t>
      </w:r>
      <w:r w:rsidRPr="00BB3722">
        <w:rPr>
          <w:rFonts w:cs="Times New Roman"/>
          <w:lang w:val="id-ID"/>
        </w:rPr>
        <w:t>penuli</w:t>
      </w:r>
      <w:r w:rsidRPr="007B6A27">
        <w:rPr>
          <w:rFonts w:cs="Times New Roman"/>
          <w:lang w:val="id-ID"/>
        </w:rPr>
        <w:t>s</w:t>
      </w:r>
      <w:r w:rsidRPr="008F1CB7">
        <w:rPr>
          <w:rFonts w:cs="Times New Roman"/>
          <w:lang w:val="id-ID"/>
        </w:rPr>
        <w:t xml:space="preserve"> meyakini bahwa karya-karya yang dituliskan kembali oleh Kusuyama mengandung aspek kohesi serta koherensi yang berkaitan satu sama lain dan dapat ditelaah kesinambungannya. Selain itu, </w:t>
      </w:r>
      <w:r>
        <w:rPr>
          <w:rFonts w:cs="Times New Roman"/>
          <w:lang w:val="en-US"/>
        </w:rPr>
        <w:t>penulis</w:t>
      </w:r>
      <w:r w:rsidRPr="008F1CB7">
        <w:rPr>
          <w:rFonts w:cs="Times New Roman"/>
          <w:lang w:val="id-ID"/>
        </w:rPr>
        <w:t xml:space="preserve"> juga tertarik untuk menemukan penanda wacana yang paling dominan sehingga dapat ditarik sebuah garis tengah penanda yang menjadi karakteristik dari </w:t>
      </w:r>
      <w:r>
        <w:rPr>
          <w:rFonts w:cs="Times New Roman"/>
          <w:lang w:val="id-ID"/>
        </w:rPr>
        <w:t>ketiga dongeng tersebut</w:t>
      </w:r>
      <w:r w:rsidRPr="008F1CB7">
        <w:rPr>
          <w:rFonts w:cs="Times New Roman"/>
          <w:lang w:val="id-ID"/>
        </w:rPr>
        <w:t xml:space="preserve">. Dari perihal yang sudah dijelaskan membuat </w:t>
      </w:r>
      <w:r>
        <w:rPr>
          <w:rFonts w:cs="Times New Roman"/>
          <w:lang w:val="en-US"/>
        </w:rPr>
        <w:t>penulis</w:t>
      </w:r>
      <w:r w:rsidRPr="008F1CB7">
        <w:rPr>
          <w:rFonts w:cs="Times New Roman"/>
          <w:lang w:val="en-US"/>
        </w:rPr>
        <w:t>ingin</w:t>
      </w:r>
      <w:r w:rsidRPr="008F1CB7">
        <w:rPr>
          <w:rFonts w:cs="Times New Roman"/>
          <w:lang w:val="id-ID"/>
        </w:rPr>
        <w:t xml:space="preserve"> menganalisanya secara linguistik dan memilih dongeng tersebut sebagai objek kajian penelitian ini.</w:t>
      </w:r>
    </w:p>
    <w:p w:rsidR="006C2569" w:rsidRPr="008F1CB7" w:rsidRDefault="006C2569" w:rsidP="006C2569">
      <w:pPr>
        <w:spacing w:line="480" w:lineRule="auto"/>
        <w:rPr>
          <w:rFonts w:cs="Times New Roman"/>
          <w:lang w:val="id-ID"/>
        </w:rPr>
      </w:pPr>
    </w:p>
    <w:p w:rsidR="006C2569" w:rsidRPr="008F1CB7" w:rsidRDefault="006C2569" w:rsidP="006C2569">
      <w:pPr>
        <w:pStyle w:val="Heading3"/>
        <w:spacing w:line="480" w:lineRule="auto"/>
        <w:rPr>
          <w:rFonts w:cs="Times New Roman"/>
          <w:color w:val="auto"/>
          <w:lang w:val="id-ID"/>
        </w:rPr>
      </w:pPr>
      <w:bookmarkStart w:id="18" w:name="_Toc153898064"/>
      <w:r w:rsidRPr="008F1CB7">
        <w:rPr>
          <w:rFonts w:cs="Times New Roman"/>
          <w:color w:val="auto"/>
          <w:lang w:val="id-ID"/>
        </w:rPr>
        <w:t>Permasalahan</w:t>
      </w:r>
      <w:bookmarkEnd w:id="18"/>
    </w:p>
    <w:p w:rsidR="006C2569" w:rsidRPr="008F1CB7" w:rsidRDefault="006C2569" w:rsidP="006C2569">
      <w:pPr>
        <w:spacing w:line="480" w:lineRule="auto"/>
        <w:ind w:firstLine="720"/>
        <w:rPr>
          <w:rFonts w:cs="Times New Roman"/>
          <w:szCs w:val="24"/>
          <w:lang w:val="id-ID"/>
        </w:rPr>
      </w:pPr>
      <w:r w:rsidRPr="008F1CB7">
        <w:rPr>
          <w:rFonts w:cs="Times New Roman"/>
          <w:szCs w:val="24"/>
          <w:lang w:val="id-ID"/>
        </w:rPr>
        <w:t>Berdasarkan latar belakang yang telah diuraikan, maka rumusan masalah yang akan dikaji dalam penelitian ini dapat dirumuskan sebagai berikut:</w:t>
      </w:r>
    </w:p>
    <w:p w:rsidR="006C2569" w:rsidRPr="008F1CB7" w:rsidRDefault="006C2569" w:rsidP="006C2569">
      <w:pPr>
        <w:pStyle w:val="ListParagraph"/>
        <w:numPr>
          <w:ilvl w:val="0"/>
          <w:numId w:val="2"/>
        </w:numPr>
        <w:spacing w:line="480" w:lineRule="auto"/>
        <w:rPr>
          <w:rFonts w:cs="Times New Roman"/>
          <w:lang w:val="id-ID"/>
        </w:rPr>
      </w:pPr>
      <w:r w:rsidRPr="008F1CB7">
        <w:rPr>
          <w:rFonts w:cs="Times New Roman"/>
          <w:lang w:val="id-ID"/>
        </w:rPr>
        <w:t xml:space="preserve">Bagaimana kekohesifan pada dongeng Jepang berjudul </w:t>
      </w:r>
      <w:r w:rsidRPr="008F1CB7">
        <w:rPr>
          <w:rFonts w:cs="Times New Roman"/>
          <w:i/>
          <w:iCs/>
          <w:szCs w:val="24"/>
          <w:lang w:val="id-ID"/>
        </w:rPr>
        <w:t>Shitakiri Suzume, Hanasaka Jijii</w:t>
      </w:r>
      <w:r w:rsidRPr="008F1CB7">
        <w:rPr>
          <w:rFonts w:cs="Times New Roman"/>
          <w:szCs w:val="24"/>
          <w:lang w:val="id-ID"/>
        </w:rPr>
        <w:t xml:space="preserve">, dan </w:t>
      </w:r>
      <w:r w:rsidRPr="008F1CB7">
        <w:rPr>
          <w:rFonts w:cs="Times New Roman"/>
          <w:i/>
          <w:iCs/>
          <w:szCs w:val="24"/>
          <w:lang w:val="id-ID"/>
        </w:rPr>
        <w:t>Kobutori Jiisan</w:t>
      </w:r>
      <w:r w:rsidRPr="008F1CB7">
        <w:rPr>
          <w:rFonts w:cs="Times New Roman"/>
          <w:lang w:val="id-ID"/>
        </w:rPr>
        <w:t>?</w:t>
      </w:r>
    </w:p>
    <w:p w:rsidR="006C2569" w:rsidRPr="008F1CB7" w:rsidRDefault="006C2569" w:rsidP="006C2569">
      <w:pPr>
        <w:pStyle w:val="ListParagraph"/>
        <w:numPr>
          <w:ilvl w:val="0"/>
          <w:numId w:val="2"/>
        </w:numPr>
        <w:spacing w:line="480" w:lineRule="auto"/>
        <w:rPr>
          <w:rFonts w:cs="Times New Roman"/>
          <w:lang w:val="id-ID"/>
        </w:rPr>
      </w:pPr>
      <w:r w:rsidRPr="008F1CB7">
        <w:rPr>
          <w:rFonts w:cs="Times New Roman"/>
          <w:lang w:val="id-ID"/>
        </w:rPr>
        <w:t xml:space="preserve">Bagaimana kekoherensian pada dongeng Jepang </w:t>
      </w:r>
      <w:r w:rsidRPr="008F1CB7">
        <w:rPr>
          <w:rFonts w:cs="Times New Roman"/>
          <w:lang w:val="en-US"/>
        </w:rPr>
        <w:t>berjudul</w:t>
      </w:r>
      <w:r w:rsidRPr="008F1CB7">
        <w:rPr>
          <w:rFonts w:cs="Times New Roman"/>
          <w:i/>
          <w:iCs/>
          <w:szCs w:val="24"/>
          <w:lang w:val="id-ID"/>
        </w:rPr>
        <w:t>Shitakiri Suzume, Hanasaka Jijii</w:t>
      </w:r>
      <w:r w:rsidRPr="008F1CB7">
        <w:rPr>
          <w:rFonts w:cs="Times New Roman"/>
          <w:szCs w:val="24"/>
          <w:lang w:val="id-ID"/>
        </w:rPr>
        <w:t xml:space="preserve">, dan </w:t>
      </w:r>
      <w:r w:rsidRPr="008F1CB7">
        <w:rPr>
          <w:rFonts w:cs="Times New Roman"/>
          <w:i/>
          <w:iCs/>
          <w:szCs w:val="24"/>
          <w:lang w:val="id-ID"/>
        </w:rPr>
        <w:t>Kobutori Jiisan</w:t>
      </w:r>
      <w:r w:rsidRPr="008F1CB7">
        <w:rPr>
          <w:rFonts w:cs="Times New Roman"/>
          <w:lang w:val="id-ID"/>
        </w:rPr>
        <w:t>?</w:t>
      </w:r>
    </w:p>
    <w:p w:rsidR="006C2569" w:rsidRPr="008F1CB7" w:rsidRDefault="006C2569" w:rsidP="006C2569">
      <w:pPr>
        <w:spacing w:line="480" w:lineRule="auto"/>
        <w:rPr>
          <w:rFonts w:cs="Times New Roman"/>
          <w:lang w:val="id-ID"/>
        </w:rPr>
      </w:pPr>
    </w:p>
    <w:p w:rsidR="006C2569" w:rsidRPr="008F1CB7" w:rsidRDefault="006C2569" w:rsidP="006C2569">
      <w:pPr>
        <w:pStyle w:val="Heading2"/>
        <w:spacing w:after="240" w:line="480" w:lineRule="auto"/>
        <w:rPr>
          <w:rFonts w:cs="Times New Roman"/>
          <w:color w:val="auto"/>
          <w:szCs w:val="24"/>
          <w:lang w:val="id-ID"/>
        </w:rPr>
      </w:pPr>
      <w:bookmarkStart w:id="19" w:name="_Toc116647919"/>
      <w:bookmarkStart w:id="20" w:name="_Toc121916721"/>
      <w:bookmarkStart w:id="21" w:name="_Toc153898065"/>
      <w:r w:rsidRPr="008F1CB7">
        <w:rPr>
          <w:rFonts w:cs="Times New Roman"/>
          <w:color w:val="auto"/>
          <w:lang w:val="id-ID"/>
        </w:rPr>
        <w:t>Tujuan Penelitian</w:t>
      </w:r>
      <w:bookmarkEnd w:id="19"/>
      <w:bookmarkEnd w:id="20"/>
      <w:bookmarkEnd w:id="21"/>
    </w:p>
    <w:p w:rsidR="006C2569" w:rsidRPr="008F1CB7" w:rsidRDefault="006C2569" w:rsidP="006C2569">
      <w:pPr>
        <w:spacing w:line="480" w:lineRule="auto"/>
        <w:ind w:firstLine="720"/>
        <w:rPr>
          <w:rFonts w:cs="Times New Roman"/>
          <w:szCs w:val="24"/>
          <w:lang w:val="id-ID"/>
        </w:rPr>
      </w:pPr>
      <w:r w:rsidRPr="008F1CB7">
        <w:rPr>
          <w:rFonts w:cs="Times New Roman"/>
          <w:szCs w:val="24"/>
          <w:lang w:val="id-ID"/>
        </w:rPr>
        <w:t xml:space="preserve">Berdasarkan rumusan masalah yang telah diuraikan, maka tujuan yang ingin dicapai </w:t>
      </w:r>
      <w:r>
        <w:rPr>
          <w:rFonts w:cs="Times New Roman"/>
          <w:szCs w:val="24"/>
          <w:lang w:val="en-US"/>
        </w:rPr>
        <w:t>penulis</w:t>
      </w:r>
      <w:r w:rsidRPr="008F1CB7">
        <w:rPr>
          <w:rFonts w:cs="Times New Roman"/>
          <w:szCs w:val="24"/>
          <w:lang w:val="id-ID"/>
        </w:rPr>
        <w:t xml:space="preserve"> dalam penelitian ini adalah sebagai berikut:</w:t>
      </w:r>
    </w:p>
    <w:p w:rsidR="006C2569" w:rsidRPr="008F1CB7" w:rsidRDefault="006C2569" w:rsidP="006C2569">
      <w:pPr>
        <w:pStyle w:val="ListParagraph"/>
        <w:numPr>
          <w:ilvl w:val="0"/>
          <w:numId w:val="3"/>
        </w:numPr>
        <w:spacing w:line="480" w:lineRule="auto"/>
        <w:rPr>
          <w:rFonts w:cs="Times New Roman"/>
          <w:szCs w:val="24"/>
          <w:lang w:val="id-ID"/>
        </w:rPr>
      </w:pPr>
      <w:r w:rsidRPr="008F1CB7">
        <w:rPr>
          <w:rFonts w:cs="Times New Roman"/>
          <w:szCs w:val="24"/>
          <w:lang w:val="id-ID"/>
        </w:rPr>
        <w:t xml:space="preserve">Menjelaskan </w:t>
      </w:r>
      <w:r w:rsidRPr="008F1CB7">
        <w:rPr>
          <w:rFonts w:cs="Times New Roman"/>
          <w:lang w:val="id-ID"/>
        </w:rPr>
        <w:t xml:space="preserve">kekohesifan pada dongeng Jepang berjudul </w:t>
      </w:r>
      <w:r w:rsidRPr="008F1CB7">
        <w:rPr>
          <w:rFonts w:cs="Times New Roman"/>
          <w:i/>
          <w:iCs/>
          <w:szCs w:val="24"/>
          <w:lang w:val="id-ID"/>
        </w:rPr>
        <w:t>Shitakiri Suzume, Hanasaka Jijii</w:t>
      </w:r>
      <w:r w:rsidRPr="008F1CB7">
        <w:rPr>
          <w:rFonts w:cs="Times New Roman"/>
          <w:szCs w:val="24"/>
          <w:lang w:val="id-ID"/>
        </w:rPr>
        <w:t xml:space="preserve">, dan </w:t>
      </w:r>
      <w:r w:rsidRPr="008F1CB7">
        <w:rPr>
          <w:rFonts w:cs="Times New Roman"/>
          <w:i/>
          <w:iCs/>
          <w:szCs w:val="24"/>
          <w:lang w:val="id-ID"/>
        </w:rPr>
        <w:t>Kobutori Jiisan</w:t>
      </w:r>
      <w:r w:rsidRPr="008F1CB7">
        <w:rPr>
          <w:rFonts w:cs="Times New Roman"/>
          <w:lang w:val="id-ID"/>
        </w:rPr>
        <w:t>.</w:t>
      </w:r>
    </w:p>
    <w:p w:rsidR="006C2569" w:rsidRPr="008F1CB7" w:rsidRDefault="006C2569" w:rsidP="006C2569">
      <w:pPr>
        <w:pStyle w:val="ListParagraph"/>
        <w:numPr>
          <w:ilvl w:val="0"/>
          <w:numId w:val="3"/>
        </w:numPr>
        <w:spacing w:line="480" w:lineRule="auto"/>
        <w:rPr>
          <w:rFonts w:cs="Times New Roman"/>
          <w:szCs w:val="24"/>
          <w:lang w:val="id-ID"/>
        </w:rPr>
      </w:pPr>
      <w:r w:rsidRPr="008F1CB7">
        <w:rPr>
          <w:rFonts w:cs="Times New Roman"/>
          <w:szCs w:val="24"/>
          <w:lang w:val="id-ID"/>
        </w:rPr>
        <w:t>Menjelaskan</w:t>
      </w:r>
      <w:r w:rsidRPr="008F1CB7">
        <w:rPr>
          <w:rFonts w:cs="Times New Roman"/>
          <w:lang w:val="id-ID"/>
        </w:rPr>
        <w:t xml:space="preserve">kekoherensian pada dongeng Jepang </w:t>
      </w:r>
      <w:r w:rsidRPr="008F1CB7">
        <w:rPr>
          <w:rFonts w:cs="Times New Roman"/>
          <w:lang w:val="en-US"/>
        </w:rPr>
        <w:t>berjudul</w:t>
      </w:r>
      <w:r w:rsidRPr="008F1CB7">
        <w:rPr>
          <w:rFonts w:cs="Times New Roman"/>
          <w:i/>
          <w:iCs/>
          <w:szCs w:val="24"/>
          <w:lang w:val="id-ID"/>
        </w:rPr>
        <w:t>Shitakiri Suzume, Hanasaka Jijii</w:t>
      </w:r>
      <w:r w:rsidRPr="008F1CB7">
        <w:rPr>
          <w:rFonts w:cs="Times New Roman"/>
          <w:szCs w:val="24"/>
          <w:lang w:val="id-ID"/>
        </w:rPr>
        <w:t xml:space="preserve">, dan </w:t>
      </w:r>
      <w:r w:rsidRPr="008F1CB7">
        <w:rPr>
          <w:rFonts w:cs="Times New Roman"/>
          <w:i/>
          <w:iCs/>
          <w:szCs w:val="24"/>
          <w:lang w:val="id-ID"/>
        </w:rPr>
        <w:t>Kobutori Jiisan</w:t>
      </w:r>
      <w:r w:rsidRPr="008F1CB7">
        <w:rPr>
          <w:rFonts w:cs="Times New Roman"/>
          <w:lang w:val="en-US"/>
        </w:rPr>
        <w:t>.</w:t>
      </w:r>
    </w:p>
    <w:p w:rsidR="006C2569" w:rsidRPr="008F1CB7" w:rsidRDefault="006C2569" w:rsidP="006C2569">
      <w:pPr>
        <w:spacing w:line="480" w:lineRule="auto"/>
        <w:rPr>
          <w:rFonts w:cs="Times New Roman"/>
          <w:szCs w:val="24"/>
          <w:lang w:val="id-ID"/>
        </w:rPr>
      </w:pPr>
    </w:p>
    <w:p w:rsidR="006C2569" w:rsidRPr="008F1CB7" w:rsidRDefault="006C2569" w:rsidP="006C2569">
      <w:pPr>
        <w:pStyle w:val="Heading2"/>
        <w:spacing w:line="480" w:lineRule="auto"/>
        <w:rPr>
          <w:rFonts w:cs="Times New Roman"/>
          <w:color w:val="auto"/>
          <w:szCs w:val="24"/>
          <w:lang w:val="id-ID"/>
        </w:rPr>
      </w:pPr>
      <w:bookmarkStart w:id="22" w:name="_Toc116647920"/>
      <w:bookmarkStart w:id="23" w:name="_Toc121916722"/>
      <w:bookmarkStart w:id="24" w:name="_Toc153898066"/>
      <w:r w:rsidRPr="008F1CB7">
        <w:rPr>
          <w:rFonts w:cs="Times New Roman"/>
          <w:color w:val="auto"/>
          <w:lang w:val="id-ID"/>
        </w:rPr>
        <w:t>Ruang Lingkup Penelitian</w:t>
      </w:r>
      <w:bookmarkEnd w:id="22"/>
      <w:bookmarkEnd w:id="23"/>
      <w:bookmarkEnd w:id="24"/>
    </w:p>
    <w:p w:rsidR="006C2569" w:rsidRPr="00031593" w:rsidRDefault="006C2569" w:rsidP="006C2569">
      <w:pPr>
        <w:spacing w:line="480" w:lineRule="auto"/>
        <w:ind w:firstLine="720"/>
        <w:rPr>
          <w:rFonts w:cs="Times New Roman"/>
          <w:lang w:val="id-ID"/>
        </w:rPr>
      </w:pPr>
      <w:r w:rsidRPr="008F1CB7">
        <w:rPr>
          <w:rFonts w:cs="Times New Roman"/>
          <w:lang w:val="id-ID"/>
        </w:rPr>
        <w:t xml:space="preserve">Ruang lingkup penelitian ini adalah kajian wacana yang dilihat dari aspek-aspek pembentuk wacana, yaitu aspek dalam kepaduan bentuk struktural maupun semantis atau aspek kohesi yang ditandai oleh satuan lingual kata, frasa, klausa, </w:t>
      </w:r>
      <w:r w:rsidRPr="008F1CB7">
        <w:rPr>
          <w:rFonts w:cs="Times New Roman"/>
          <w:lang w:val="id-ID"/>
        </w:rPr>
        <w:lastRenderedPageBreak/>
        <w:t xml:space="preserve">dan kalimat. Kemudian aspek dalam hubungan keselarasan makna atau aspek koherensi yang penandanya berupa sebagian dari kalimat atau kalimat itu sendiri. Objek kajian dari penelitian ini adalah tiga buah dongeng Jepang populer hasil penulisan kembali karya Kusuyama Masao yang berjudul </w:t>
      </w:r>
      <w:r w:rsidRPr="008F1CB7">
        <w:rPr>
          <w:rFonts w:cs="Times New Roman"/>
          <w:i/>
          <w:iCs/>
          <w:szCs w:val="24"/>
          <w:lang w:val="id-ID"/>
        </w:rPr>
        <w:t>Shitakiri Suzume, Hanasaka Jijii</w:t>
      </w:r>
      <w:r w:rsidRPr="008F1CB7">
        <w:rPr>
          <w:rFonts w:cs="Times New Roman"/>
          <w:szCs w:val="24"/>
          <w:lang w:val="id-ID"/>
        </w:rPr>
        <w:t xml:space="preserve">, dan </w:t>
      </w:r>
      <w:r w:rsidRPr="008F1CB7">
        <w:rPr>
          <w:rFonts w:cs="Times New Roman"/>
          <w:i/>
          <w:iCs/>
          <w:szCs w:val="24"/>
          <w:lang w:val="id-ID"/>
        </w:rPr>
        <w:t>Kobutori Jiisan</w:t>
      </w:r>
      <w:r w:rsidRPr="008F1CB7">
        <w:rPr>
          <w:rFonts w:cs="Times New Roman"/>
          <w:lang w:val="id-ID"/>
        </w:rPr>
        <w:t xml:space="preserve"> yang diambil dari </w:t>
      </w:r>
      <w:r>
        <w:rPr>
          <w:rFonts w:cs="Times New Roman"/>
          <w:lang w:val="id-ID"/>
        </w:rPr>
        <w:t>situs web</w:t>
      </w:r>
      <w:r w:rsidRPr="008F1CB7">
        <w:rPr>
          <w:rFonts w:cs="Times New Roman"/>
          <w:i/>
          <w:iCs/>
          <w:lang w:val="id-ID"/>
        </w:rPr>
        <w:t>Aozora Bunko</w:t>
      </w:r>
      <w:r w:rsidRPr="008F1CB7">
        <w:rPr>
          <w:rFonts w:cs="Times New Roman"/>
          <w:lang w:val="id-ID"/>
        </w:rPr>
        <w:t>.</w:t>
      </w:r>
    </w:p>
    <w:p w:rsidR="006C2569" w:rsidRPr="00031593" w:rsidRDefault="006C2569" w:rsidP="006C2569">
      <w:pPr>
        <w:spacing w:line="480" w:lineRule="auto"/>
        <w:rPr>
          <w:rFonts w:cs="Times New Roman"/>
          <w:lang w:val="id-ID"/>
        </w:rPr>
      </w:pPr>
    </w:p>
    <w:p w:rsidR="006C2569" w:rsidRPr="008F1CB7" w:rsidRDefault="006C2569" w:rsidP="006C2569">
      <w:pPr>
        <w:pStyle w:val="Heading2"/>
        <w:spacing w:line="480" w:lineRule="auto"/>
        <w:rPr>
          <w:rFonts w:cs="Times New Roman"/>
          <w:color w:val="auto"/>
          <w:lang w:val="id-ID"/>
        </w:rPr>
      </w:pPr>
      <w:bookmarkStart w:id="25" w:name="_Toc116647921"/>
      <w:bookmarkStart w:id="26" w:name="_Toc121916723"/>
      <w:bookmarkStart w:id="27" w:name="_Toc153898067"/>
      <w:r w:rsidRPr="008F1CB7">
        <w:rPr>
          <w:rFonts w:cs="Times New Roman"/>
          <w:color w:val="auto"/>
          <w:lang w:val="id-ID"/>
        </w:rPr>
        <w:t>Metode Penelitian</w:t>
      </w:r>
      <w:bookmarkEnd w:id="25"/>
      <w:bookmarkEnd w:id="26"/>
      <w:bookmarkEnd w:id="27"/>
    </w:p>
    <w:p w:rsidR="006C2569" w:rsidRPr="008F1CB7" w:rsidRDefault="006C2569" w:rsidP="006C2569">
      <w:pPr>
        <w:spacing w:line="480" w:lineRule="auto"/>
        <w:ind w:firstLine="720"/>
        <w:rPr>
          <w:rFonts w:cs="Times New Roman"/>
          <w:szCs w:val="24"/>
          <w:lang w:val="id-ID"/>
        </w:rPr>
      </w:pPr>
      <w:r w:rsidRPr="008F1CB7">
        <w:rPr>
          <w:rFonts w:cs="Times New Roman"/>
          <w:szCs w:val="24"/>
          <w:lang w:val="id-ID"/>
        </w:rPr>
        <w:t xml:space="preserve">Penelitian ini merupakan penelitian dengan pendekatan deskriptif kualitatif, </w:t>
      </w:r>
      <w:r w:rsidRPr="008F1CB7">
        <w:rPr>
          <w:rFonts w:cs="Times New Roman"/>
          <w:lang w:val="id-ID"/>
        </w:rPr>
        <w:t>dimana pendekatan tersebut digunakan dalam penelitian bidang ilmu sosial dan humaniora. Cara menganalisis data dan menjabarkan hasil analisis dengan mendeskripsikan menggunakan kata-kata yang menggambarkan fenomena-fenomena yang ada. A</w:t>
      </w:r>
      <w:r w:rsidRPr="008F1CB7">
        <w:rPr>
          <w:rFonts w:cs="Times New Roman"/>
          <w:szCs w:val="24"/>
          <w:lang w:val="id-ID"/>
        </w:rPr>
        <w:t>dapun metode yang digunakan dalam menganalis penelitian ini adalah sebagai berikut:</w:t>
      </w:r>
    </w:p>
    <w:p w:rsidR="006C2569" w:rsidRPr="008F1CB7" w:rsidRDefault="006C2569" w:rsidP="006C2569">
      <w:pPr>
        <w:pStyle w:val="Heading3"/>
        <w:spacing w:line="480" w:lineRule="auto"/>
        <w:rPr>
          <w:rFonts w:cs="Times New Roman"/>
          <w:color w:val="auto"/>
          <w:lang w:val="id-ID"/>
        </w:rPr>
      </w:pPr>
      <w:bookmarkStart w:id="28" w:name="_Toc116647922"/>
      <w:bookmarkStart w:id="29" w:name="_Toc121916724"/>
      <w:bookmarkStart w:id="30" w:name="_Toc150585522"/>
      <w:bookmarkStart w:id="31" w:name="_Toc150587992"/>
      <w:bookmarkStart w:id="32" w:name="_Toc150589631"/>
      <w:bookmarkStart w:id="33" w:name="_Toc150769816"/>
      <w:bookmarkStart w:id="34" w:name="_Toc153898068"/>
      <w:r w:rsidRPr="008F1CB7">
        <w:rPr>
          <w:rFonts w:cs="Times New Roman"/>
          <w:color w:val="auto"/>
          <w:lang w:val="id-ID"/>
        </w:rPr>
        <w:t>Metode Pengumpulan Data</w:t>
      </w:r>
      <w:bookmarkEnd w:id="28"/>
      <w:bookmarkEnd w:id="29"/>
      <w:bookmarkEnd w:id="30"/>
      <w:bookmarkEnd w:id="31"/>
      <w:bookmarkEnd w:id="32"/>
      <w:bookmarkEnd w:id="33"/>
      <w:bookmarkEnd w:id="34"/>
    </w:p>
    <w:p w:rsidR="006C2569" w:rsidRPr="008F1CB7" w:rsidRDefault="006C2569" w:rsidP="006C2569">
      <w:pPr>
        <w:spacing w:line="480" w:lineRule="auto"/>
        <w:ind w:firstLine="720"/>
        <w:rPr>
          <w:rFonts w:cs="Times New Roman"/>
          <w:szCs w:val="24"/>
          <w:lang w:val="id-ID"/>
        </w:rPr>
      </w:pPr>
      <w:r w:rsidRPr="008F1CB7">
        <w:rPr>
          <w:rFonts w:cs="Times New Roman"/>
          <w:szCs w:val="24"/>
          <w:lang w:val="id-ID"/>
        </w:rPr>
        <w:t xml:space="preserve">Metode pengumpulan data yang digunakan pada penelitian ini adalah metode simak. Metode ini dilakukan dengan adanya proses penyimakan atau pengamatan terhadap fenomena-fenomena bahasa di sekitar yang akan diteliti </w:t>
      </w:r>
      <w:r w:rsidR="003C4908" w:rsidRPr="008F1CB7">
        <w:rPr>
          <w:rFonts w:cs="Times New Roman"/>
          <w:szCs w:val="24"/>
          <w:lang w:val="id-ID"/>
        </w:rPr>
        <w:fldChar w:fldCharType="begin" w:fldLock="1"/>
      </w:r>
      <w:r w:rsidRPr="008F1CB7">
        <w:rPr>
          <w:rFonts w:cs="Times New Roman"/>
          <w:szCs w:val="24"/>
          <w:lang w:val="id-ID"/>
        </w:rPr>
        <w:instrText>ADDIN CSL_CITATION {"citationItems":[{"id":"ITEM-1","itemData":{"ISBN":"978-602-17017-5-1","abstract":"… Dari jenis-jenis penelitian di atas, dapat dinyatakan bahwa penelitian bahasa dapat berupa penelitian lapangan … Keterampilan ini dimiliki oleh peneliti yang berpengalaman dan ilmuwan … pada tahapan keterampilan yang mana kita berada, dan sedalam apa penelitian yang akan …","author":[{"dropping-particle":"","family":"Zaim","given":"M","non-dropping-particle":"","parse-names":false,"suffix":""}],"container-title":"Metode Penelitian Bahasa: Pendekatan Struktural","id":"ITEM-1","issued":{"date-parts":[["2014"]]},"page":"1-123","title":"Metode Penelitian Bahasa: Pendekatan Struktural","type":"article-journal"},"uris":["http://www.mendeley.com/documents/?uuid=c794fac5-e5e0-4009-8beb-fee3a56c26b1"]}],"mendeley":{"formattedCitation":"(Zaim, 2014)","manualFormatting":"(Zaim, 2014:89)","plainTextFormattedCitation":"(Zaim, 2014)","previouslyFormattedCitation":"(Zaim, 2014)"},"properties":{"noteIndex":0},"schema":"https://github.com/citation-style-language/schema/raw/master/csl-citation.json"}</w:instrText>
      </w:r>
      <w:r w:rsidR="003C4908" w:rsidRPr="008F1CB7">
        <w:rPr>
          <w:rFonts w:cs="Times New Roman"/>
          <w:szCs w:val="24"/>
          <w:lang w:val="id-ID"/>
        </w:rPr>
        <w:fldChar w:fldCharType="separate"/>
      </w:r>
      <w:r w:rsidRPr="008F1CB7">
        <w:rPr>
          <w:rFonts w:cs="Times New Roman"/>
          <w:noProof/>
          <w:szCs w:val="24"/>
          <w:lang w:val="id-ID"/>
        </w:rPr>
        <w:t>(Zaim, 2014:89)</w:t>
      </w:r>
      <w:r w:rsidR="003C4908" w:rsidRPr="008F1CB7">
        <w:rPr>
          <w:rFonts w:cs="Times New Roman"/>
          <w:szCs w:val="24"/>
          <w:lang w:val="id-ID"/>
        </w:rPr>
        <w:fldChar w:fldCharType="end"/>
      </w:r>
      <w:r w:rsidRPr="008F1CB7">
        <w:rPr>
          <w:rFonts w:cs="Times New Roman"/>
          <w:szCs w:val="24"/>
          <w:lang w:val="id-ID"/>
        </w:rPr>
        <w:t xml:space="preserve">. Pada metode simak terdapat teknik-teknik yang menunjang pengumpulan data, terdiri atas teknik dasar dan teknik lanjutan. </w:t>
      </w:r>
    </w:p>
    <w:p w:rsidR="006C2569" w:rsidRPr="008F1CB7" w:rsidRDefault="006C2569" w:rsidP="006C2569">
      <w:pPr>
        <w:spacing w:line="480" w:lineRule="auto"/>
        <w:ind w:firstLine="720"/>
        <w:rPr>
          <w:rFonts w:cs="Times New Roman"/>
          <w:lang w:val="id-ID"/>
        </w:rPr>
      </w:pPr>
      <w:r w:rsidRPr="008F1CB7">
        <w:rPr>
          <w:rFonts w:cs="Times New Roman"/>
          <w:lang w:val="id-ID"/>
        </w:rPr>
        <w:t xml:space="preserve">Teknik dasar dapat disebut juga teknik sadap di mana </w:t>
      </w:r>
      <w:r w:rsidRPr="006A797F">
        <w:rPr>
          <w:rFonts w:cs="Times New Roman"/>
          <w:lang w:val="id-ID"/>
        </w:rPr>
        <w:t>penulis</w:t>
      </w:r>
      <w:r w:rsidRPr="008F1CB7">
        <w:rPr>
          <w:rFonts w:cs="Times New Roman"/>
          <w:lang w:val="id-ID"/>
        </w:rPr>
        <w:t xml:space="preserve"> melakukan penorehan terhadap dongeng berbahasa Jepang yang telah dipilih</w:t>
      </w:r>
      <w:r>
        <w:rPr>
          <w:rFonts w:cs="Times New Roman"/>
          <w:lang w:val="id-ID"/>
        </w:rPr>
        <w:t xml:space="preserve">, yaitu </w:t>
      </w:r>
      <w:r w:rsidRPr="008F1CB7">
        <w:rPr>
          <w:rFonts w:cs="Times New Roman"/>
          <w:i/>
          <w:iCs/>
          <w:szCs w:val="24"/>
          <w:lang w:val="id-ID"/>
        </w:rPr>
        <w:t>Shitakiri Suzume, Hanasaka Jijii</w:t>
      </w:r>
      <w:r w:rsidRPr="008F1CB7">
        <w:rPr>
          <w:rFonts w:cs="Times New Roman"/>
          <w:szCs w:val="24"/>
          <w:lang w:val="id-ID"/>
        </w:rPr>
        <w:t xml:space="preserve">, dan </w:t>
      </w:r>
      <w:r w:rsidRPr="008F1CB7">
        <w:rPr>
          <w:rFonts w:cs="Times New Roman"/>
          <w:i/>
          <w:iCs/>
          <w:szCs w:val="24"/>
          <w:lang w:val="id-ID"/>
        </w:rPr>
        <w:t>Kobutori Jiisan</w:t>
      </w:r>
      <w:r w:rsidRPr="008F1CB7">
        <w:rPr>
          <w:rFonts w:cs="Times New Roman"/>
          <w:lang w:val="id-ID"/>
        </w:rPr>
        <w:t xml:space="preserve"> dan mengandung suatu fenomena </w:t>
      </w:r>
      <w:r w:rsidRPr="008F1CB7">
        <w:rPr>
          <w:rFonts w:cs="Times New Roman"/>
          <w:lang w:val="id-ID"/>
        </w:rPr>
        <w:lastRenderedPageBreak/>
        <w:t>bahasa yang akan dikaji yaitu analisis wacana</w:t>
      </w:r>
      <w:r>
        <w:rPr>
          <w:rFonts w:cs="Times New Roman"/>
          <w:lang w:val="id-ID"/>
        </w:rPr>
        <w:t xml:space="preserve"> dalam situs web </w:t>
      </w:r>
      <w:r>
        <w:rPr>
          <w:rFonts w:cs="Times New Roman"/>
          <w:i/>
          <w:iCs/>
          <w:lang w:val="id-ID"/>
        </w:rPr>
        <w:t>Aozora Bunko</w:t>
      </w:r>
      <w:r w:rsidRPr="008F1CB7">
        <w:rPr>
          <w:rFonts w:cs="Times New Roman"/>
          <w:lang w:val="id-ID"/>
        </w:rPr>
        <w:t xml:space="preserve">. </w:t>
      </w:r>
      <w:r w:rsidRPr="004E72A0">
        <w:rPr>
          <w:rFonts w:cs="Times New Roman"/>
          <w:lang w:val="id-ID"/>
        </w:rPr>
        <w:t xml:space="preserve">Pemilihan </w:t>
      </w:r>
      <w:r>
        <w:rPr>
          <w:rFonts w:cs="Times New Roman"/>
          <w:lang w:val="id-ID"/>
        </w:rPr>
        <w:t xml:space="preserve">objek kajian dikarenakan dongeng tersebut memiliki kecenderungandalam menggunakan </w:t>
      </w:r>
      <w:r w:rsidRPr="004E72A0">
        <w:rPr>
          <w:rFonts w:cs="Times New Roman"/>
          <w:lang w:val="id-ID"/>
        </w:rPr>
        <w:t xml:space="preserve">beberapa aspek </w:t>
      </w:r>
      <w:r>
        <w:rPr>
          <w:rFonts w:cs="Times New Roman"/>
          <w:lang w:val="id-ID"/>
        </w:rPr>
        <w:t xml:space="preserve">wacana </w:t>
      </w:r>
      <w:r w:rsidRPr="004E72A0">
        <w:rPr>
          <w:rFonts w:cs="Times New Roman"/>
          <w:lang w:val="id-ID"/>
        </w:rPr>
        <w:t>yang serupaantara ketiga dongeng yang telah disebutkan</w:t>
      </w:r>
      <w:r>
        <w:rPr>
          <w:rFonts w:cs="Times New Roman"/>
          <w:lang w:val="id-ID"/>
        </w:rPr>
        <w:t xml:space="preserve"> di mana dapat diambil titik tengah dari faktor tersebut</w:t>
      </w:r>
      <w:r w:rsidRPr="004E72A0">
        <w:rPr>
          <w:rFonts w:cs="Times New Roman"/>
          <w:lang w:val="id-ID"/>
        </w:rPr>
        <w:t>.</w:t>
      </w:r>
      <w:r w:rsidRPr="008F1CB7">
        <w:rPr>
          <w:rFonts w:cs="Times New Roman"/>
          <w:lang w:val="id-ID"/>
        </w:rPr>
        <w:t xml:space="preserve">Kemudian dilanjutkan dengan teknik lanjutan yang meliputi Teknik Simak Bebas Libat Cakap (SBLC) dan teknik catat. Teknik simak bebas libat cakap meliputi </w:t>
      </w:r>
      <w:r w:rsidRPr="00D63036">
        <w:rPr>
          <w:rFonts w:cs="Times New Roman"/>
          <w:lang w:val="id-ID"/>
        </w:rPr>
        <w:t>penulis</w:t>
      </w:r>
      <w:r w:rsidRPr="008F1CB7">
        <w:rPr>
          <w:rFonts w:cs="Times New Roman"/>
          <w:lang w:val="id-ID"/>
        </w:rPr>
        <w:t xml:space="preserve"> yang berperan sebagai pengamat tanpa ikut berpartisipasi dalam peristiwa kebahasaan yang diteliti, hanya menyimak fenomena-fenomena bahasa apa saja yang terjadi di luar lingkup </w:t>
      </w:r>
      <w:r w:rsidRPr="00D63036">
        <w:rPr>
          <w:rFonts w:cs="Times New Roman"/>
          <w:lang w:val="id-ID"/>
        </w:rPr>
        <w:t>penulis</w:t>
      </w:r>
      <w:r w:rsidRPr="008F1CB7">
        <w:rPr>
          <w:rFonts w:cs="Times New Roman"/>
          <w:lang w:val="id-ID"/>
        </w:rPr>
        <w:t xml:space="preserve"> (Sudaryanto, 1993:134). Dengan teknik tersebut </w:t>
      </w:r>
      <w:r w:rsidRPr="00D63036">
        <w:rPr>
          <w:rFonts w:cs="Times New Roman"/>
          <w:lang w:val="id-ID"/>
        </w:rPr>
        <w:t>penulis</w:t>
      </w:r>
      <w:r w:rsidRPr="008F1CB7">
        <w:rPr>
          <w:rFonts w:cs="Times New Roman"/>
          <w:lang w:val="id-ID"/>
        </w:rPr>
        <w:t xml:space="preserve"> menyimak dongeng karya Kusuyama Masao yang merupakan seorang sastrawan khususnya di bidang sastra anak, terkenal dalam menerjemahkan dan menuliskan kembali dongeng anak-anak, lalu </w:t>
      </w:r>
      <w:r w:rsidRPr="00D63036">
        <w:rPr>
          <w:rFonts w:cs="Times New Roman"/>
          <w:lang w:val="id-ID"/>
        </w:rPr>
        <w:t>penulis</w:t>
      </w:r>
      <w:r w:rsidRPr="008F1CB7">
        <w:rPr>
          <w:rFonts w:cs="Times New Roman"/>
          <w:lang w:val="id-ID"/>
        </w:rPr>
        <w:t xml:space="preserve"> membaca dongeng-dongeng yang berjudul </w:t>
      </w:r>
      <w:r w:rsidRPr="008F1CB7">
        <w:rPr>
          <w:rFonts w:cs="Times New Roman"/>
          <w:i/>
          <w:iCs/>
          <w:lang w:val="id-ID"/>
        </w:rPr>
        <w:t xml:space="preserve">Kobutori Jiisan,Shitakiri Suzume, </w:t>
      </w:r>
      <w:r w:rsidRPr="008F1CB7">
        <w:rPr>
          <w:rFonts w:cs="Times New Roman"/>
          <w:lang w:val="id-ID"/>
        </w:rPr>
        <w:t xml:space="preserve">dan </w:t>
      </w:r>
      <w:r w:rsidRPr="008F1CB7">
        <w:rPr>
          <w:rFonts w:cs="Times New Roman"/>
          <w:i/>
          <w:iCs/>
          <w:lang w:val="id-ID"/>
        </w:rPr>
        <w:t>Hanasaka Jijii</w:t>
      </w:r>
      <w:r w:rsidRPr="008F1CB7">
        <w:rPr>
          <w:rFonts w:cs="Times New Roman"/>
          <w:lang w:val="id-ID"/>
        </w:rPr>
        <w:t xml:space="preserve"> sembari melakukan teknik selanjutnya. </w:t>
      </w:r>
      <w:r w:rsidRPr="00D63036">
        <w:rPr>
          <w:rFonts w:cs="Times New Roman"/>
          <w:lang w:val="id-ID"/>
        </w:rPr>
        <w:t>Penulis</w:t>
      </w:r>
      <w:r w:rsidRPr="008F1CB7">
        <w:rPr>
          <w:rFonts w:cs="Times New Roman"/>
          <w:lang w:val="id-ID"/>
        </w:rPr>
        <w:t xml:space="preserve"> menggunakan teknik catat dalam pengumpulan data yang didapat. </w:t>
      </w:r>
      <w:r>
        <w:rPr>
          <w:rFonts w:cs="Times New Roman"/>
          <w:lang w:val="en-US"/>
        </w:rPr>
        <w:t>Penulis</w:t>
      </w:r>
      <w:r w:rsidRPr="008F1CB7">
        <w:rPr>
          <w:rFonts w:cs="Times New Roman"/>
          <w:lang w:val="id-ID"/>
        </w:rPr>
        <w:t xml:space="preserve"> mencatat pe</w:t>
      </w:r>
      <w:r w:rsidRPr="008F1CB7">
        <w:rPr>
          <w:rFonts w:cs="Times New Roman"/>
          <w:lang w:val="en-US"/>
        </w:rPr>
        <w:t>nanda-penanda</w:t>
      </w:r>
      <w:r w:rsidRPr="008F1CB7">
        <w:rPr>
          <w:rFonts w:cs="Times New Roman"/>
          <w:lang w:val="id-ID"/>
        </w:rPr>
        <w:t xml:space="preserve"> aspek kohesi dan koherensi yang telah diamati pada teknik sebelumnya.</w:t>
      </w:r>
    </w:p>
    <w:p w:rsidR="006C2569" w:rsidRPr="008F1CB7" w:rsidRDefault="006C2569" w:rsidP="006C2569">
      <w:pPr>
        <w:pStyle w:val="Heading3"/>
        <w:spacing w:line="480" w:lineRule="auto"/>
        <w:rPr>
          <w:rFonts w:cs="Times New Roman"/>
          <w:color w:val="auto"/>
          <w:lang w:val="id-ID"/>
        </w:rPr>
      </w:pPr>
      <w:bookmarkStart w:id="35" w:name="_Toc116647923"/>
      <w:bookmarkStart w:id="36" w:name="_Toc121916725"/>
      <w:bookmarkStart w:id="37" w:name="_Toc150585523"/>
      <w:bookmarkStart w:id="38" w:name="_Toc150587993"/>
      <w:bookmarkStart w:id="39" w:name="_Toc150589632"/>
      <w:bookmarkStart w:id="40" w:name="_Toc150769817"/>
      <w:bookmarkStart w:id="41" w:name="_Toc153898069"/>
      <w:r w:rsidRPr="008F1CB7">
        <w:rPr>
          <w:rFonts w:cs="Times New Roman"/>
          <w:color w:val="auto"/>
          <w:lang w:val="id-ID"/>
        </w:rPr>
        <w:t>Metode Analisis Data</w:t>
      </w:r>
      <w:bookmarkEnd w:id="35"/>
      <w:bookmarkEnd w:id="36"/>
      <w:bookmarkEnd w:id="37"/>
      <w:bookmarkEnd w:id="38"/>
      <w:bookmarkEnd w:id="39"/>
      <w:bookmarkEnd w:id="40"/>
      <w:bookmarkEnd w:id="41"/>
    </w:p>
    <w:p w:rsidR="006C2569" w:rsidRPr="008F1CB7" w:rsidRDefault="006C2569" w:rsidP="006C2569">
      <w:pPr>
        <w:spacing w:line="480" w:lineRule="auto"/>
        <w:ind w:firstLine="720"/>
        <w:rPr>
          <w:rFonts w:cs="Times New Roman"/>
          <w:lang w:val="id-ID"/>
        </w:rPr>
      </w:pPr>
      <w:r w:rsidRPr="008F1CB7">
        <w:rPr>
          <w:rFonts w:cs="Times New Roman"/>
          <w:lang w:val="id-ID"/>
        </w:rPr>
        <w:t>Analisis data pada penelitian ini menggunakan metode padan dengan alat penentunya berupa referen bahasa atau fakta yang ditunjuk bahasa. Sudaryanto (1993:13) menyatakan bahwa dalam metode analisis padan menggunakan alat penentunya dari luar bagian pada bahasa itu sendiri. Adapun teknik dasar pada metode padan yaitu teknik pilah unsur penentu (P</w:t>
      </w:r>
      <w:r w:rsidRPr="008F1CB7">
        <w:rPr>
          <w:rFonts w:cs="Times New Roman"/>
          <w:lang w:val="en-US"/>
        </w:rPr>
        <w:t>UP)</w:t>
      </w:r>
      <w:r w:rsidRPr="008F1CB7">
        <w:rPr>
          <w:rFonts w:cs="Times New Roman"/>
          <w:lang w:val="id-ID"/>
        </w:rPr>
        <w:t xml:space="preserve">. Dengan teknik ini, dapat </w:t>
      </w:r>
      <w:r w:rsidRPr="008F1CB7">
        <w:rPr>
          <w:rFonts w:cs="Times New Roman"/>
          <w:lang w:val="id-ID"/>
        </w:rPr>
        <w:lastRenderedPageBreak/>
        <w:t xml:space="preserve">dilakukan pemilahan kata, frasa, klausa, ataupun kalimat yang menandai aspek kohesi dan koherensi dari dongeng </w:t>
      </w:r>
      <w:r w:rsidRPr="008F1CB7">
        <w:rPr>
          <w:rFonts w:cs="Times New Roman"/>
          <w:i/>
          <w:iCs/>
          <w:lang w:val="id-ID"/>
        </w:rPr>
        <w:t xml:space="preserve">Kobutori Jiisan,Shitakiri Suzume, </w:t>
      </w:r>
      <w:r w:rsidRPr="008F1CB7">
        <w:rPr>
          <w:rFonts w:cs="Times New Roman"/>
          <w:lang w:val="id-ID"/>
        </w:rPr>
        <w:t xml:space="preserve">dan </w:t>
      </w:r>
      <w:r w:rsidRPr="008F1CB7">
        <w:rPr>
          <w:rFonts w:cs="Times New Roman"/>
          <w:i/>
          <w:iCs/>
          <w:lang w:val="id-ID"/>
        </w:rPr>
        <w:t>Hanasaka Jijii</w:t>
      </w:r>
      <w:r w:rsidRPr="008F1CB7">
        <w:rPr>
          <w:rFonts w:cs="Times New Roman"/>
          <w:lang w:val="id-ID"/>
        </w:rPr>
        <w:t>. Setelah melewati proses teknik dasar, akan didapatkan data-data yang diteliti, data dibandingkandengan referen yang sudah ada dengan menyamakan dan membedakannya dan akan ditemukan pengklasifikasian sesuai dengan referen</w:t>
      </w:r>
      <w:r w:rsidRPr="008F1CB7">
        <w:rPr>
          <w:rFonts w:cs="Times New Roman"/>
          <w:lang w:val="en-US"/>
        </w:rPr>
        <w:t>menggunakanteknikhubung banding (HB)</w:t>
      </w:r>
      <w:r w:rsidRPr="008F1CB7">
        <w:rPr>
          <w:rFonts w:cs="Times New Roman"/>
          <w:lang w:val="id-ID"/>
        </w:rPr>
        <w:t xml:space="preserve">. </w:t>
      </w:r>
      <w:r>
        <w:rPr>
          <w:rFonts w:cs="Times New Roman"/>
          <w:lang w:val="en-US"/>
        </w:rPr>
        <w:t>Penulis</w:t>
      </w:r>
      <w:r w:rsidRPr="008F1CB7">
        <w:rPr>
          <w:rFonts w:cs="Times New Roman"/>
          <w:lang w:val="id-ID"/>
        </w:rPr>
        <w:t xml:space="preserve"> akan membandingkan dan menyamakan penanda-penanda wacana yang sudah diperoleh agar dapat diketahui ciri khas penanda pada dongeng tersebut. </w:t>
      </w:r>
    </w:p>
    <w:p w:rsidR="006C2569" w:rsidRPr="008F1CB7" w:rsidRDefault="006C2569" w:rsidP="006C2569">
      <w:pPr>
        <w:pStyle w:val="Heading3"/>
        <w:spacing w:line="480" w:lineRule="auto"/>
        <w:rPr>
          <w:rFonts w:cs="Times New Roman"/>
          <w:color w:val="auto"/>
          <w:lang w:val="id-ID"/>
        </w:rPr>
      </w:pPr>
      <w:bookmarkStart w:id="42" w:name="_Toc116647924"/>
      <w:bookmarkStart w:id="43" w:name="_Toc121916726"/>
      <w:bookmarkStart w:id="44" w:name="_Toc150585524"/>
      <w:bookmarkStart w:id="45" w:name="_Toc150587994"/>
      <w:bookmarkStart w:id="46" w:name="_Toc150589633"/>
      <w:bookmarkStart w:id="47" w:name="_Toc150769818"/>
      <w:bookmarkStart w:id="48" w:name="_Toc153898070"/>
      <w:r w:rsidRPr="008F1CB7">
        <w:rPr>
          <w:rFonts w:cs="Times New Roman"/>
          <w:color w:val="auto"/>
          <w:lang w:val="id-ID"/>
        </w:rPr>
        <w:t>Metode Penyajian Hasil Analisis Data</w:t>
      </w:r>
      <w:bookmarkEnd w:id="42"/>
      <w:bookmarkEnd w:id="43"/>
      <w:bookmarkEnd w:id="44"/>
      <w:bookmarkEnd w:id="45"/>
      <w:bookmarkEnd w:id="46"/>
      <w:bookmarkEnd w:id="47"/>
      <w:bookmarkEnd w:id="48"/>
    </w:p>
    <w:p w:rsidR="006C2569" w:rsidRPr="008F1CB7" w:rsidRDefault="006C2569" w:rsidP="006C2569">
      <w:pPr>
        <w:spacing w:line="480" w:lineRule="auto"/>
        <w:ind w:firstLine="720"/>
        <w:rPr>
          <w:rFonts w:cs="Times New Roman"/>
          <w:szCs w:val="24"/>
          <w:lang w:val="id-ID"/>
        </w:rPr>
      </w:pPr>
      <w:r w:rsidRPr="008F1CB7">
        <w:rPr>
          <w:rFonts w:cs="Times New Roman"/>
          <w:szCs w:val="24"/>
          <w:lang w:val="id-ID"/>
        </w:rPr>
        <w:t xml:space="preserve">Metode penyajian hasil analisis data yang digunakan dalam penelitian ini adalah metode informal. Menurut Sudaryanto (1993:145), metode informal adalah metode yang dilakukan dengan cara memaparkan hasil analisis data menggunakan kata-kata biasa secara rinci dan terurai namun tetap menggunakan istilah-istilah atau terminologi tertentu. </w:t>
      </w:r>
    </w:p>
    <w:p w:rsidR="006C2569" w:rsidRPr="008F1CB7" w:rsidRDefault="006C2569" w:rsidP="006C2569">
      <w:pPr>
        <w:spacing w:line="480" w:lineRule="auto"/>
        <w:rPr>
          <w:rFonts w:cs="Times New Roman"/>
          <w:szCs w:val="24"/>
          <w:lang w:val="id-ID"/>
        </w:rPr>
      </w:pPr>
    </w:p>
    <w:p w:rsidR="006C2569" w:rsidRPr="008F1CB7" w:rsidRDefault="006C2569" w:rsidP="006C2569">
      <w:pPr>
        <w:pStyle w:val="Heading2"/>
        <w:spacing w:line="480" w:lineRule="auto"/>
        <w:rPr>
          <w:rFonts w:cs="Times New Roman"/>
          <w:color w:val="auto"/>
          <w:szCs w:val="24"/>
          <w:lang w:val="id-ID"/>
        </w:rPr>
      </w:pPr>
      <w:bookmarkStart w:id="49" w:name="_Toc116647925"/>
      <w:bookmarkStart w:id="50" w:name="_Toc121916727"/>
      <w:bookmarkStart w:id="51" w:name="_Toc153898071"/>
      <w:r w:rsidRPr="008F1CB7">
        <w:rPr>
          <w:rFonts w:cs="Times New Roman"/>
          <w:color w:val="auto"/>
          <w:lang w:val="id-ID"/>
        </w:rPr>
        <w:t>Manfaat</w:t>
      </w:r>
      <w:bookmarkEnd w:id="49"/>
      <w:bookmarkEnd w:id="50"/>
      <w:r w:rsidRPr="008F1CB7">
        <w:rPr>
          <w:rFonts w:cs="Times New Roman"/>
          <w:color w:val="auto"/>
          <w:lang w:val="id-ID"/>
        </w:rPr>
        <w:t xml:space="preserve"> Penelitian</w:t>
      </w:r>
      <w:bookmarkEnd w:id="51"/>
    </w:p>
    <w:p w:rsidR="006C2569" w:rsidRPr="008F1CB7" w:rsidRDefault="006C2569" w:rsidP="006C2569">
      <w:pPr>
        <w:pStyle w:val="ListParagraph"/>
        <w:spacing w:line="480" w:lineRule="auto"/>
        <w:ind w:left="0" w:firstLine="720"/>
        <w:rPr>
          <w:rFonts w:cs="Times New Roman"/>
        </w:rPr>
      </w:pPr>
      <w:r w:rsidRPr="008F1CB7">
        <w:rPr>
          <w:rFonts w:cs="Times New Roman"/>
        </w:rPr>
        <w:t>Penelitianinidiharapkandapatmemberikanmanfaatteoretis dan praktisdenganperinciansebagaiberikut:</w:t>
      </w:r>
    </w:p>
    <w:p w:rsidR="006C2569" w:rsidRPr="008F1CB7" w:rsidRDefault="006C2569" w:rsidP="006C2569">
      <w:pPr>
        <w:pStyle w:val="Heading3"/>
        <w:spacing w:line="480" w:lineRule="auto"/>
        <w:rPr>
          <w:rFonts w:cs="Times New Roman"/>
          <w:color w:val="auto"/>
          <w:lang w:val="id-ID"/>
        </w:rPr>
      </w:pPr>
      <w:bookmarkStart w:id="52" w:name="_Toc150585526"/>
      <w:bookmarkStart w:id="53" w:name="_Toc150587996"/>
      <w:bookmarkStart w:id="54" w:name="_Toc150589635"/>
      <w:bookmarkStart w:id="55" w:name="_Toc150769820"/>
      <w:bookmarkStart w:id="56" w:name="_Toc153898072"/>
      <w:r w:rsidRPr="008F1CB7">
        <w:rPr>
          <w:rFonts w:cs="Times New Roman"/>
          <w:color w:val="auto"/>
          <w:lang w:val="id-ID"/>
        </w:rPr>
        <w:t>Manfaat Teoretis</w:t>
      </w:r>
      <w:bookmarkEnd w:id="52"/>
      <w:bookmarkEnd w:id="53"/>
      <w:bookmarkEnd w:id="54"/>
      <w:bookmarkEnd w:id="55"/>
      <w:bookmarkEnd w:id="56"/>
    </w:p>
    <w:p w:rsidR="006C2569" w:rsidRPr="008F1CB7" w:rsidRDefault="006C2569" w:rsidP="006C2569">
      <w:pPr>
        <w:spacing w:line="480" w:lineRule="auto"/>
        <w:ind w:firstLine="720"/>
        <w:rPr>
          <w:rFonts w:cs="Times New Roman"/>
          <w:szCs w:val="24"/>
          <w:lang w:val="id-ID"/>
        </w:rPr>
      </w:pPr>
      <w:r w:rsidRPr="008F1CB7">
        <w:rPr>
          <w:rFonts w:cs="Times New Roman"/>
          <w:szCs w:val="24"/>
          <w:lang w:val="id-ID"/>
        </w:rPr>
        <w:t>Dengan penelitian ini, diharapkan dapat memberikan manfaat secara teoretis</w:t>
      </w:r>
      <w:r w:rsidRPr="008F1CB7">
        <w:rPr>
          <w:rFonts w:cs="Times New Roman"/>
          <w:szCs w:val="24"/>
          <w:lang w:val="en-US"/>
        </w:rPr>
        <w:t>,</w:t>
      </w:r>
      <w:r w:rsidRPr="008F1CB7">
        <w:rPr>
          <w:rFonts w:cs="Times New Roman"/>
          <w:szCs w:val="24"/>
          <w:lang w:val="id-ID"/>
        </w:rPr>
        <w:t xml:space="preserve"> yaitu ikut andil dalam pengembangan ilmu linguistik bahasa Jepang terutama dalam kajian wacana.</w:t>
      </w:r>
    </w:p>
    <w:p w:rsidR="006C2569" w:rsidRPr="008F1CB7" w:rsidRDefault="006C2569" w:rsidP="006C2569">
      <w:pPr>
        <w:pStyle w:val="Heading3"/>
        <w:spacing w:line="480" w:lineRule="auto"/>
        <w:rPr>
          <w:rFonts w:cs="Times New Roman"/>
          <w:color w:val="auto"/>
          <w:lang w:val="id-ID"/>
        </w:rPr>
      </w:pPr>
      <w:bookmarkStart w:id="57" w:name="_Toc150585527"/>
      <w:bookmarkStart w:id="58" w:name="_Toc150587997"/>
      <w:bookmarkStart w:id="59" w:name="_Toc150589636"/>
      <w:bookmarkStart w:id="60" w:name="_Toc150769821"/>
      <w:bookmarkStart w:id="61" w:name="_Toc153898073"/>
      <w:r w:rsidRPr="008F1CB7">
        <w:rPr>
          <w:rFonts w:cs="Times New Roman"/>
          <w:color w:val="auto"/>
          <w:lang w:val="id-ID"/>
        </w:rPr>
        <w:lastRenderedPageBreak/>
        <w:t>Manfaat Praktis</w:t>
      </w:r>
      <w:bookmarkEnd w:id="57"/>
      <w:bookmarkEnd w:id="58"/>
      <w:bookmarkEnd w:id="59"/>
      <w:bookmarkEnd w:id="60"/>
      <w:bookmarkEnd w:id="61"/>
    </w:p>
    <w:p w:rsidR="006C2569" w:rsidRPr="008F1CB7" w:rsidRDefault="006C2569" w:rsidP="006C2569">
      <w:pPr>
        <w:spacing w:line="480" w:lineRule="auto"/>
        <w:ind w:firstLine="720"/>
        <w:rPr>
          <w:rFonts w:cs="Times New Roman"/>
          <w:szCs w:val="24"/>
          <w:lang w:val="id-ID"/>
        </w:rPr>
      </w:pPr>
      <w:r w:rsidRPr="00347183">
        <w:rPr>
          <w:rFonts w:cs="Times New Roman"/>
          <w:szCs w:val="24"/>
          <w:lang w:val="id-ID"/>
        </w:rPr>
        <w:t>Penulis</w:t>
      </w:r>
      <w:r w:rsidRPr="008F1CB7">
        <w:rPr>
          <w:rFonts w:cs="Times New Roman"/>
          <w:szCs w:val="24"/>
          <w:lang w:val="id-ID"/>
        </w:rPr>
        <w:t xml:space="preserve"> berharap dengan adanya penelitian ini dapat bermanfaat bagi pembaca, pembelajar bahasa ataupun peneliti yang akan meneliti hal serumpun yaitu kajian analisis wacana yang memfokuskan pada penanda kohesi dan koherensi untuk dijadikan referensi pada penelitian berikutnya.</w:t>
      </w:r>
    </w:p>
    <w:p w:rsidR="006C2569" w:rsidRPr="008F1CB7" w:rsidRDefault="006C2569" w:rsidP="006C2569">
      <w:pPr>
        <w:spacing w:line="480" w:lineRule="auto"/>
        <w:rPr>
          <w:rFonts w:cs="Times New Roman"/>
          <w:szCs w:val="24"/>
          <w:lang w:val="id-ID"/>
        </w:rPr>
      </w:pPr>
    </w:p>
    <w:p w:rsidR="006C2569" w:rsidRPr="008F1CB7" w:rsidRDefault="006C2569" w:rsidP="006C2569">
      <w:pPr>
        <w:pStyle w:val="Heading2"/>
        <w:spacing w:line="480" w:lineRule="auto"/>
        <w:rPr>
          <w:rFonts w:cs="Times New Roman"/>
          <w:color w:val="auto"/>
          <w:szCs w:val="24"/>
          <w:lang w:val="id-ID"/>
        </w:rPr>
      </w:pPr>
      <w:bookmarkStart w:id="62" w:name="_Toc116647928"/>
      <w:bookmarkStart w:id="63" w:name="_Toc121916730"/>
      <w:bookmarkStart w:id="64" w:name="_Toc153898074"/>
      <w:r w:rsidRPr="008F1CB7">
        <w:rPr>
          <w:rFonts w:cs="Times New Roman"/>
          <w:color w:val="auto"/>
          <w:lang w:val="id-ID"/>
        </w:rPr>
        <w:t>Sistematika Penulisan</w:t>
      </w:r>
      <w:bookmarkEnd w:id="62"/>
      <w:bookmarkEnd w:id="63"/>
      <w:bookmarkEnd w:id="64"/>
    </w:p>
    <w:p w:rsidR="006C2569" w:rsidRPr="008F1CB7" w:rsidRDefault="006C2569" w:rsidP="006C2569">
      <w:pPr>
        <w:spacing w:line="480" w:lineRule="auto"/>
        <w:ind w:firstLine="720"/>
        <w:rPr>
          <w:rFonts w:cs="Times New Roman"/>
          <w:szCs w:val="24"/>
          <w:lang w:val="id-ID"/>
        </w:rPr>
      </w:pPr>
      <w:r w:rsidRPr="008F1CB7">
        <w:rPr>
          <w:rFonts w:cs="Times New Roman"/>
          <w:szCs w:val="24"/>
          <w:lang w:val="id-ID"/>
        </w:rPr>
        <w:t>Sistematika penulisan dalam penelitian ini, disusun sebagai berikut:</w:t>
      </w:r>
    </w:p>
    <w:p w:rsidR="006C2569" w:rsidRPr="008F1CB7" w:rsidRDefault="006C2569" w:rsidP="006C2569">
      <w:pPr>
        <w:spacing w:line="480" w:lineRule="auto"/>
        <w:rPr>
          <w:rFonts w:cs="Times New Roman"/>
          <w:szCs w:val="24"/>
          <w:lang w:val="id-ID"/>
        </w:rPr>
      </w:pPr>
      <w:r w:rsidRPr="008F1CB7">
        <w:rPr>
          <w:rFonts w:cs="Times New Roman"/>
          <w:szCs w:val="24"/>
          <w:lang w:val="id-ID"/>
        </w:rPr>
        <w:t xml:space="preserve">BAB I  </w:t>
      </w:r>
      <w:r w:rsidRPr="008F1CB7">
        <w:rPr>
          <w:rFonts w:cs="Times New Roman"/>
          <w:szCs w:val="24"/>
          <w:lang w:val="id-ID"/>
        </w:rPr>
        <w:tab/>
        <w:t>: Pendahuluan, memuat latar belakang, permasalahan, tujuan penelitian, ruang lingkup penelitian, metode penelitian, manfaat penelitian, dan sistematika penulisan.</w:t>
      </w:r>
    </w:p>
    <w:p w:rsidR="006C2569" w:rsidRPr="008F1CB7" w:rsidRDefault="006C2569" w:rsidP="006C2569">
      <w:pPr>
        <w:spacing w:line="480" w:lineRule="auto"/>
        <w:rPr>
          <w:rFonts w:cs="Times New Roman"/>
          <w:szCs w:val="24"/>
          <w:lang w:val="id-ID"/>
        </w:rPr>
      </w:pPr>
      <w:r w:rsidRPr="008F1CB7">
        <w:rPr>
          <w:rFonts w:cs="Times New Roman"/>
          <w:szCs w:val="24"/>
          <w:lang w:val="id-ID"/>
        </w:rPr>
        <w:t xml:space="preserve">BAB II  </w:t>
      </w:r>
      <w:r w:rsidRPr="008F1CB7">
        <w:rPr>
          <w:rFonts w:cs="Times New Roman"/>
          <w:szCs w:val="24"/>
          <w:lang w:val="id-ID"/>
        </w:rPr>
        <w:tab/>
        <w:t xml:space="preserve">: Tinjauan Pustaka dan Kerangka Teori, berisi </w:t>
      </w:r>
      <w:r>
        <w:rPr>
          <w:rFonts w:cs="Times New Roman"/>
          <w:szCs w:val="24"/>
          <w:lang w:val="id-ID"/>
        </w:rPr>
        <w:t xml:space="preserve">mengenai </w:t>
      </w:r>
      <w:r w:rsidRPr="008F1CB7">
        <w:rPr>
          <w:rFonts w:cs="Times New Roman"/>
          <w:szCs w:val="24"/>
          <w:lang w:val="id-ID"/>
        </w:rPr>
        <w:t>tinjauan pustaka terkait dua penelitian terdahulu yang menunjang penelitian ini</w:t>
      </w:r>
      <w:r w:rsidRPr="008F1CB7">
        <w:rPr>
          <w:rFonts w:cs="Times New Roman"/>
          <w:szCs w:val="24"/>
          <w:lang w:val="en-US"/>
        </w:rPr>
        <w:t xml:space="preserve">, </w:t>
      </w:r>
      <w:r w:rsidRPr="008F1CB7">
        <w:rPr>
          <w:rFonts w:cs="Times New Roman"/>
          <w:szCs w:val="24"/>
          <w:lang w:val="id-ID"/>
        </w:rPr>
        <w:t>kerangka teori yang merupakan penjelasan mengenai peri</w:t>
      </w:r>
      <w:r w:rsidRPr="008F1CB7">
        <w:rPr>
          <w:rFonts w:cs="Times New Roman"/>
          <w:szCs w:val="24"/>
          <w:lang w:val="en-US"/>
        </w:rPr>
        <w:t>ncian</w:t>
      </w:r>
      <w:r w:rsidRPr="008F1CB7">
        <w:rPr>
          <w:rFonts w:cs="Times New Roman"/>
          <w:szCs w:val="24"/>
          <w:lang w:val="id-ID"/>
        </w:rPr>
        <w:t>wacana</w:t>
      </w:r>
      <w:r w:rsidRPr="008F1CB7">
        <w:rPr>
          <w:rFonts w:cs="Times New Roman"/>
          <w:szCs w:val="24"/>
          <w:lang w:val="en-US"/>
        </w:rPr>
        <w:t xml:space="preserve"> dan pengklasifikasianaspek-aspeknya</w:t>
      </w:r>
      <w:r w:rsidRPr="008F1CB7">
        <w:rPr>
          <w:rFonts w:cs="Times New Roman"/>
          <w:szCs w:val="24"/>
          <w:lang w:val="id-ID"/>
        </w:rPr>
        <w:t xml:space="preserve"> yang digunakan untuk penelitian ini.</w:t>
      </w:r>
    </w:p>
    <w:p w:rsidR="006C2569" w:rsidRPr="008F1CB7" w:rsidRDefault="006C2569" w:rsidP="006C2569">
      <w:pPr>
        <w:spacing w:line="480" w:lineRule="auto"/>
        <w:rPr>
          <w:rFonts w:cs="Times New Roman"/>
          <w:szCs w:val="24"/>
          <w:lang w:val="id-ID"/>
        </w:rPr>
      </w:pPr>
      <w:r w:rsidRPr="008F1CB7">
        <w:rPr>
          <w:rFonts w:cs="Times New Roman"/>
          <w:szCs w:val="24"/>
          <w:lang w:val="id-ID"/>
        </w:rPr>
        <w:t xml:space="preserve">BAB III  </w:t>
      </w:r>
      <w:r w:rsidRPr="008F1CB7">
        <w:rPr>
          <w:rFonts w:cs="Times New Roman"/>
          <w:szCs w:val="24"/>
          <w:lang w:val="id-ID"/>
        </w:rPr>
        <w:tab/>
        <w:t xml:space="preserve">: Pemaparan Hasil dan Pembahasan, </w:t>
      </w:r>
      <w:r w:rsidRPr="00347183">
        <w:rPr>
          <w:rFonts w:cs="Times New Roman"/>
          <w:szCs w:val="24"/>
          <w:lang w:val="id-ID"/>
        </w:rPr>
        <w:t>penulis</w:t>
      </w:r>
      <w:r w:rsidRPr="008F1CB7">
        <w:rPr>
          <w:rFonts w:cs="Times New Roman"/>
          <w:szCs w:val="24"/>
          <w:lang w:val="id-ID"/>
        </w:rPr>
        <w:t xml:space="preserve"> memaparkan hasil penelitiannya mengenai analisis wacana berupa kekohesifan dan kekoherensian dongeng Jepang berjudul </w:t>
      </w:r>
      <w:r w:rsidRPr="008F1CB7">
        <w:rPr>
          <w:rFonts w:cs="Times New Roman"/>
          <w:i/>
          <w:iCs/>
          <w:szCs w:val="24"/>
          <w:lang w:val="id-ID"/>
        </w:rPr>
        <w:t xml:space="preserve">Kobutori Jiisan,Shitakiri Suzume, </w:t>
      </w:r>
      <w:r w:rsidRPr="008F1CB7">
        <w:rPr>
          <w:rFonts w:cs="Times New Roman"/>
          <w:szCs w:val="24"/>
          <w:lang w:val="id-ID"/>
        </w:rPr>
        <w:t xml:space="preserve">dan </w:t>
      </w:r>
      <w:r w:rsidRPr="008F1CB7">
        <w:rPr>
          <w:rFonts w:cs="Times New Roman"/>
          <w:i/>
          <w:iCs/>
          <w:szCs w:val="24"/>
          <w:lang w:val="id-ID"/>
        </w:rPr>
        <w:t>Hanasaka Jijii</w:t>
      </w:r>
      <w:r w:rsidRPr="008F1CB7">
        <w:rPr>
          <w:rFonts w:cs="Times New Roman"/>
          <w:szCs w:val="24"/>
          <w:lang w:val="id-ID"/>
        </w:rPr>
        <w:t xml:space="preserve"> dengan metode dan teori yang sudah dijabarkan pada bab</w:t>
      </w:r>
      <w:r>
        <w:rPr>
          <w:rFonts w:cs="Times New Roman"/>
          <w:szCs w:val="24"/>
          <w:lang w:val="id-ID"/>
        </w:rPr>
        <w:t xml:space="preserve"> sebelumnya</w:t>
      </w:r>
      <w:r w:rsidRPr="008F1CB7">
        <w:rPr>
          <w:rFonts w:cs="Times New Roman"/>
          <w:szCs w:val="24"/>
          <w:lang w:val="id-ID"/>
        </w:rPr>
        <w:t>.</w:t>
      </w:r>
    </w:p>
    <w:p w:rsidR="006C2569" w:rsidRPr="008F1CB7" w:rsidRDefault="006C2569" w:rsidP="006C2569">
      <w:pPr>
        <w:spacing w:line="480" w:lineRule="auto"/>
        <w:rPr>
          <w:rFonts w:cs="Times New Roman"/>
          <w:szCs w:val="24"/>
          <w:lang w:val="id-ID"/>
        </w:rPr>
      </w:pPr>
      <w:r w:rsidRPr="008F1CB7">
        <w:rPr>
          <w:rFonts w:cs="Times New Roman"/>
          <w:szCs w:val="24"/>
          <w:lang w:val="id-ID"/>
        </w:rPr>
        <w:t>BAB IV</w:t>
      </w:r>
      <w:r w:rsidRPr="008F1CB7">
        <w:rPr>
          <w:rFonts w:cs="Times New Roman"/>
          <w:szCs w:val="24"/>
          <w:lang w:val="id-ID"/>
        </w:rPr>
        <w:tab/>
        <w:t xml:space="preserve">: Penutup, pada bab ini berisikan kesimpulan yang didapat </w:t>
      </w:r>
      <w:r>
        <w:rPr>
          <w:rFonts w:cs="Times New Roman"/>
          <w:szCs w:val="24"/>
          <w:lang w:val="en-US"/>
        </w:rPr>
        <w:t>penulis</w:t>
      </w:r>
      <w:r w:rsidRPr="008F1CB7">
        <w:rPr>
          <w:rFonts w:cs="Times New Roman"/>
          <w:szCs w:val="24"/>
          <w:lang w:val="id-ID"/>
        </w:rPr>
        <w:t xml:space="preserve"> dari penelitian ini</w:t>
      </w:r>
      <w:r w:rsidRPr="008F1CB7">
        <w:rPr>
          <w:rFonts w:cs="Times New Roman"/>
          <w:szCs w:val="24"/>
          <w:lang w:val="en-US"/>
        </w:rPr>
        <w:t>, s</w:t>
      </w:r>
      <w:r w:rsidRPr="008F1CB7">
        <w:rPr>
          <w:rFonts w:cs="Times New Roman"/>
          <w:szCs w:val="24"/>
          <w:lang w:val="id-ID"/>
        </w:rPr>
        <w:t>erta terdapat saran dan anjuran untuk peneliti berikutnya.</w:t>
      </w:r>
      <w:r w:rsidRPr="008F1CB7">
        <w:rPr>
          <w:rFonts w:cs="Times New Roman"/>
          <w:szCs w:val="24"/>
          <w:lang w:val="id-ID"/>
        </w:rPr>
        <w:br w:type="page"/>
      </w:r>
    </w:p>
    <w:p w:rsidR="006C2569" w:rsidRPr="008F1CB7" w:rsidRDefault="006C2569" w:rsidP="006C2569">
      <w:pPr>
        <w:pStyle w:val="Heading1"/>
        <w:spacing w:line="480" w:lineRule="auto"/>
        <w:rPr>
          <w:rFonts w:cs="Times New Roman"/>
          <w:color w:val="auto"/>
          <w:sz w:val="28"/>
          <w:szCs w:val="28"/>
          <w:lang w:val="id-ID"/>
        </w:rPr>
        <w:sectPr w:rsidR="006C2569" w:rsidRPr="008F1CB7" w:rsidSect="00D003AD">
          <w:headerReference w:type="default" r:id="rId18"/>
          <w:footerReference w:type="default" r:id="rId19"/>
          <w:headerReference w:type="first" r:id="rId20"/>
          <w:footerReference w:type="first" r:id="rId21"/>
          <w:pgSz w:w="11906" w:h="16838" w:code="9"/>
          <w:pgMar w:top="2268" w:right="1701" w:bottom="1701" w:left="2268" w:header="706" w:footer="706" w:gutter="0"/>
          <w:pgNumType w:start="1"/>
          <w:cols w:space="708"/>
          <w:titlePg/>
          <w:docGrid w:linePitch="360"/>
        </w:sectPr>
      </w:pPr>
    </w:p>
    <w:p w:rsidR="00B928D7" w:rsidRPr="005D2651" w:rsidRDefault="00B928D7" w:rsidP="005D2651">
      <w:pPr>
        <w:spacing w:line="480" w:lineRule="auto"/>
        <w:rPr>
          <w:rFonts w:cs="Times New Roman"/>
          <w:szCs w:val="24"/>
          <w:lang w:val="en-US"/>
        </w:rPr>
      </w:pPr>
    </w:p>
    <w:sectPr w:rsidR="00B928D7" w:rsidRPr="005D2651" w:rsidSect="00F45FE8">
      <w:headerReference w:type="first" r:id="rId22"/>
      <w:footerReference w:type="first" r:id="rId23"/>
      <w:pgSz w:w="16838" w:h="11906" w:orient="landscape" w:code="9"/>
      <w:pgMar w:top="2268" w:right="2268" w:bottom="1701" w:left="1701"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F5686" w:rsidRDefault="004F5686" w:rsidP="00444B0A">
      <w:pPr>
        <w:spacing w:after="0" w:line="240" w:lineRule="auto"/>
      </w:pPr>
      <w:r>
        <w:separator/>
      </w:r>
    </w:p>
  </w:endnote>
  <w:endnote w:type="continuationSeparator" w:id="1">
    <w:p w:rsidR="004F5686" w:rsidRDefault="004F5686" w:rsidP="00444B0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Yu Mincho">
    <w:altName w:val="MS Mincho"/>
    <w:charset w:val="80"/>
    <w:family w:val="roman"/>
    <w:pitch w:val="variable"/>
    <w:sig w:usb0="00000000" w:usb1="2AC7FCFF"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游明朝">
    <w:altName w:val="MS PMincho"/>
    <w:panose1 w:val="00000000000000000000"/>
    <w:charset w:val="80"/>
    <w:family w:val="roman"/>
    <w:notTrueType/>
    <w:pitch w:val="default"/>
    <w:sig w:usb0="00000000" w:usb1="00000000" w:usb2="00000000" w:usb3="00000000" w:csb0="00000000" w:csb1="00000000"/>
  </w:font>
  <w:font w:name="游ゴシック Light">
    <w:altName w:val="MS PMincho"/>
    <w:panose1 w:val="00000000000000000000"/>
    <w:charset w:val="80"/>
    <w:family w:val="roman"/>
    <w:notTrueType/>
    <w:pitch w:val="default"/>
    <w:sig w:usb0="00000000" w:usb1="00000000" w:usb2="00000000" w:usb3="00000000" w:csb0="0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34663153"/>
      <w:docPartObj>
        <w:docPartGallery w:val="Page Numbers (Bottom of Page)"/>
        <w:docPartUnique/>
      </w:docPartObj>
    </w:sdtPr>
    <w:sdtEndPr>
      <w:rPr>
        <w:noProof/>
      </w:rPr>
    </w:sdtEndPr>
    <w:sdtContent>
      <w:p w:rsidR="006C2569" w:rsidRDefault="003C4908">
        <w:pPr>
          <w:pStyle w:val="Footer"/>
          <w:jc w:val="center"/>
        </w:pPr>
        <w:r>
          <w:fldChar w:fldCharType="begin"/>
        </w:r>
        <w:r w:rsidR="006C2569">
          <w:instrText xml:space="preserve"> PAGE   \* MERGEFORMAT </w:instrText>
        </w:r>
        <w:r>
          <w:fldChar w:fldCharType="separate"/>
        </w:r>
        <w:r w:rsidR="00BE4993">
          <w:rPr>
            <w:noProof/>
          </w:rPr>
          <w:t>xiv</w:t>
        </w:r>
        <w:r>
          <w:rPr>
            <w:noProof/>
          </w:rPr>
          <w:fldChar w:fldCharType="end"/>
        </w:r>
      </w:p>
    </w:sdtContent>
  </w:sdt>
  <w:p w:rsidR="006C2569" w:rsidRDefault="006C256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569" w:rsidRDefault="006C256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569" w:rsidRDefault="003C4908">
    <w:pPr>
      <w:pStyle w:val="Footer"/>
      <w:jc w:val="center"/>
    </w:pPr>
    <w:r>
      <w:fldChar w:fldCharType="begin"/>
    </w:r>
    <w:r w:rsidR="006C2569">
      <w:instrText xml:space="preserve"> PAGE   \* MERGEFORMAT </w:instrText>
    </w:r>
    <w:r>
      <w:fldChar w:fldCharType="separate"/>
    </w:r>
    <w:r w:rsidR="00BE4993">
      <w:rPr>
        <w:noProof/>
      </w:rPr>
      <w:t>1</w:t>
    </w:r>
    <w:r>
      <w:rPr>
        <w:noProof/>
      </w:rPr>
      <w:fldChar w:fldCharType="end"/>
    </w:r>
  </w:p>
  <w:p w:rsidR="006C2569" w:rsidRDefault="006C256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1995" w:rsidRDefault="009F199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F5686" w:rsidRDefault="004F5686" w:rsidP="00444B0A">
      <w:pPr>
        <w:spacing w:after="0" w:line="240" w:lineRule="auto"/>
      </w:pPr>
      <w:r>
        <w:separator/>
      </w:r>
    </w:p>
  </w:footnote>
  <w:footnote w:type="continuationSeparator" w:id="1">
    <w:p w:rsidR="004F5686" w:rsidRDefault="004F5686" w:rsidP="00444B0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569" w:rsidRDefault="006C256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383855"/>
      <w:docPartObj>
        <w:docPartGallery w:val="Page Numbers (Top of Page)"/>
        <w:docPartUnique/>
      </w:docPartObj>
    </w:sdtPr>
    <w:sdtEndPr>
      <w:rPr>
        <w:noProof/>
      </w:rPr>
    </w:sdtEndPr>
    <w:sdtContent>
      <w:p w:rsidR="006C2569" w:rsidRDefault="003C4908">
        <w:pPr>
          <w:pStyle w:val="Header"/>
          <w:jc w:val="right"/>
        </w:pPr>
        <w:r>
          <w:fldChar w:fldCharType="begin"/>
        </w:r>
        <w:r w:rsidR="006C2569">
          <w:instrText xml:space="preserve"> PAGE   \* MERGEFORMAT </w:instrText>
        </w:r>
        <w:r>
          <w:fldChar w:fldCharType="separate"/>
        </w:r>
        <w:r w:rsidR="00BE4993">
          <w:rPr>
            <w:noProof/>
          </w:rPr>
          <w:t>10</w:t>
        </w:r>
        <w:r>
          <w:rPr>
            <w:noProof/>
          </w:rPr>
          <w:fldChar w:fldCharType="end"/>
        </w:r>
      </w:p>
    </w:sdtContent>
  </w:sdt>
  <w:p w:rsidR="006C2569" w:rsidRDefault="006C256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569" w:rsidRDefault="006C2569">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1995" w:rsidRDefault="003C4908">
    <w:pPr>
      <w:pStyle w:val="Header"/>
      <w:jc w:val="right"/>
    </w:pPr>
    <w:r>
      <w:fldChar w:fldCharType="begin"/>
    </w:r>
    <w:r w:rsidR="009F1995">
      <w:instrText xml:space="preserve"> PAGE   \* MERGEFORMAT </w:instrText>
    </w:r>
    <w:r>
      <w:fldChar w:fldCharType="separate"/>
    </w:r>
    <w:r w:rsidR="00BE4993">
      <w:rPr>
        <w:noProof/>
      </w:rPr>
      <w:t>11</w:t>
    </w:r>
    <w:r>
      <w:rPr>
        <w:noProof/>
      </w:rPr>
      <w:fldChar w:fldCharType="end"/>
    </w:r>
    <w:r>
      <w:rPr>
        <w:noProof/>
      </w:rPr>
    </w:r>
  </w:p>
  <w:p w:rsidR="009F1995" w:rsidRDefault="009F199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A1A9C"/>
    <w:multiLevelType w:val="hybridMultilevel"/>
    <w:tmpl w:val="99AE27EA"/>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nsid w:val="0DDE3E49"/>
    <w:multiLevelType w:val="hybridMultilevel"/>
    <w:tmpl w:val="6CF440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2139BF"/>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1C4FB4"/>
    <w:multiLevelType w:val="hybridMultilevel"/>
    <w:tmpl w:val="D85E2E70"/>
    <w:lvl w:ilvl="0" w:tplc="F636366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0257B6E"/>
    <w:multiLevelType w:val="hybridMultilevel"/>
    <w:tmpl w:val="35D6B408"/>
    <w:lvl w:ilvl="0" w:tplc="032CEC2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E14029"/>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74690B"/>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E94CA6"/>
    <w:multiLevelType w:val="hybridMultilevel"/>
    <w:tmpl w:val="9A60E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7A2145"/>
    <w:multiLevelType w:val="multilevel"/>
    <w:tmpl w:val="F4585D40"/>
    <w:lvl w:ilvl="0">
      <w:start w:val="1"/>
      <w:numFmt w:val="upperRoman"/>
      <w:pStyle w:val="Heading1"/>
      <w:suff w:val="nothing"/>
      <w:lvlText w:val="BAB %1"/>
      <w:lvlJc w:val="left"/>
      <w:pPr>
        <w:ind w:left="720" w:hanging="360"/>
      </w:pPr>
      <w:rPr>
        <w:rFonts w:hint="default"/>
      </w:rPr>
    </w:lvl>
    <w:lvl w:ilvl="1">
      <w:start w:val="1"/>
      <w:numFmt w:val="decimal"/>
      <w:pStyle w:val="Heading2"/>
      <w:isLgl/>
      <w:lvlText w:val="%1.%2"/>
      <w:lvlJc w:val="left"/>
      <w:pPr>
        <w:tabs>
          <w:tab w:val="num" w:pos="709"/>
        </w:tabs>
        <w:ind w:left="0" w:firstLine="0"/>
      </w:pPr>
      <w:rPr>
        <w:rFonts w:hint="default"/>
      </w:rPr>
    </w:lvl>
    <w:lvl w:ilvl="2">
      <w:start w:val="1"/>
      <w:numFmt w:val="decimal"/>
      <w:pStyle w:val="Heading3"/>
      <w:isLgl/>
      <w:lvlText w:val="%1.%2.%3"/>
      <w:lvlJc w:val="left"/>
      <w:pPr>
        <w:tabs>
          <w:tab w:val="num" w:pos="709"/>
        </w:tabs>
        <w:ind w:left="0" w:firstLine="0"/>
      </w:pPr>
      <w:rPr>
        <w:rFonts w:hint="default"/>
      </w:rPr>
    </w:lvl>
    <w:lvl w:ilvl="3">
      <w:start w:val="1"/>
      <w:numFmt w:val="decimal"/>
      <w:pStyle w:val="Heading4"/>
      <w:suff w:val="space"/>
      <w:lvlText w:val="2.%2.%3.%4"/>
      <w:lvlJc w:val="left"/>
      <w:pPr>
        <w:ind w:left="1800" w:hanging="360"/>
      </w:pPr>
      <w:rPr>
        <w:rFonts w:hint="default"/>
      </w:rPr>
    </w:lvl>
    <w:lvl w:ilvl="4">
      <w:start w:val="1"/>
      <w:numFmt w:val="decimal"/>
      <w:suff w:val="space"/>
      <w:lvlText w:val="%1.%2.%3.%4.%5"/>
      <w:lvlJc w:val="left"/>
      <w:pPr>
        <w:ind w:left="2160" w:hanging="360"/>
      </w:pPr>
      <w:rPr>
        <w:rFonts w:hint="default"/>
      </w:rPr>
    </w:lvl>
    <w:lvl w:ilvl="5">
      <w:start w:val="1"/>
      <w:numFmt w:val="decimal"/>
      <w:pStyle w:val="Heading6"/>
      <w:suff w:val="space"/>
      <w:lvlText w:val="%1.%2.%3.%4.%5.%6"/>
      <w:lvlJc w:val="left"/>
      <w:pPr>
        <w:ind w:left="2520" w:hanging="360"/>
      </w:pPr>
      <w:rPr>
        <w:rFonts w:hint="default"/>
      </w:rPr>
    </w:lvl>
    <w:lvl w:ilvl="6">
      <w:start w:val="1"/>
      <w:numFmt w:val="lowerLetter"/>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9">
    <w:nsid w:val="1BE856A7"/>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58726B"/>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E520DB"/>
    <w:multiLevelType w:val="hybridMultilevel"/>
    <w:tmpl w:val="99AE27EA"/>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2">
    <w:nsid w:val="1DE877CC"/>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35691C"/>
    <w:multiLevelType w:val="hybridMultilevel"/>
    <w:tmpl w:val="FD3443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2537E79"/>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293106A"/>
    <w:multiLevelType w:val="multilevel"/>
    <w:tmpl w:val="5D3051CA"/>
    <w:lvl w:ilvl="0">
      <w:start w:val="1"/>
      <w:numFmt w:val="decimal"/>
      <w:lvlText w:val="%1."/>
      <w:lvlJc w:val="left"/>
      <w:pPr>
        <w:ind w:left="720" w:hanging="360"/>
      </w:pPr>
    </w:lvl>
    <w:lvl w:ilvl="1">
      <w:start w:val="1"/>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16">
    <w:nsid w:val="26500D25"/>
    <w:multiLevelType w:val="hybridMultilevel"/>
    <w:tmpl w:val="C2024D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B44A0F"/>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931751C"/>
    <w:multiLevelType w:val="hybridMultilevel"/>
    <w:tmpl w:val="99AE27EA"/>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
    <w:nsid w:val="295446C4"/>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E692A62"/>
    <w:multiLevelType w:val="hybridMultilevel"/>
    <w:tmpl w:val="74FC7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11F3F03"/>
    <w:multiLevelType w:val="hybridMultilevel"/>
    <w:tmpl w:val="2BF248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1762E68"/>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232600A"/>
    <w:multiLevelType w:val="hybridMultilevel"/>
    <w:tmpl w:val="D012FCF8"/>
    <w:lvl w:ilvl="0" w:tplc="FC04C0B8">
      <w:start w:val="2"/>
      <w:numFmt w:val="bullet"/>
      <w:lvlText w:val="-"/>
      <w:lvlJc w:val="left"/>
      <w:pPr>
        <w:ind w:left="720" w:hanging="720"/>
      </w:pPr>
      <w:rPr>
        <w:rFonts w:ascii="Times New Roman" w:eastAsia="Yu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AD65A99"/>
    <w:multiLevelType w:val="hybridMultilevel"/>
    <w:tmpl w:val="F87440E6"/>
    <w:lvl w:ilvl="0" w:tplc="0409000F">
      <w:start w:val="1"/>
      <w:numFmt w:val="decimal"/>
      <w:pStyle w:val="Heading5"/>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nsid w:val="3D970515"/>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2627BF8"/>
    <w:multiLevelType w:val="hybridMultilevel"/>
    <w:tmpl w:val="6090077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7567423"/>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3E7179"/>
    <w:multiLevelType w:val="hybridMultilevel"/>
    <w:tmpl w:val="81A8691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D2A0E30"/>
    <w:multiLevelType w:val="hybridMultilevel"/>
    <w:tmpl w:val="FD3443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0CF6D8D"/>
    <w:multiLevelType w:val="hybridMultilevel"/>
    <w:tmpl w:val="10366C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0D94B74"/>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15E5275"/>
    <w:multiLevelType w:val="multilevel"/>
    <w:tmpl w:val="5D3051CA"/>
    <w:lvl w:ilvl="0">
      <w:start w:val="1"/>
      <w:numFmt w:val="decimal"/>
      <w:lvlText w:val="%1."/>
      <w:lvlJc w:val="left"/>
      <w:pPr>
        <w:ind w:left="720" w:hanging="360"/>
      </w:pPr>
    </w:lvl>
    <w:lvl w:ilvl="1">
      <w:start w:val="1"/>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33">
    <w:nsid w:val="52914500"/>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7982D5A"/>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B384E10"/>
    <w:multiLevelType w:val="multilevel"/>
    <w:tmpl w:val="EA626E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nsid w:val="5E3274BB"/>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4317EEE"/>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CE527C"/>
    <w:multiLevelType w:val="hybridMultilevel"/>
    <w:tmpl w:val="C2024D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AD54EC0"/>
    <w:multiLevelType w:val="hybridMultilevel"/>
    <w:tmpl w:val="297ABBE0"/>
    <w:lvl w:ilvl="0" w:tplc="5A6C678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FED238E"/>
    <w:multiLevelType w:val="hybridMultilevel"/>
    <w:tmpl w:val="604EFD00"/>
    <w:lvl w:ilvl="0" w:tplc="60120C2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3C77CDF"/>
    <w:multiLevelType w:val="hybridMultilevel"/>
    <w:tmpl w:val="25BCE9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4897C37"/>
    <w:multiLevelType w:val="hybridMultilevel"/>
    <w:tmpl w:val="A24A71AE"/>
    <w:lvl w:ilvl="0" w:tplc="38D48F7A">
      <w:start w:val="2"/>
      <w:numFmt w:val="bullet"/>
      <w:lvlText w:val="-"/>
      <w:lvlJc w:val="left"/>
      <w:pPr>
        <w:ind w:left="720" w:hanging="720"/>
      </w:pPr>
      <w:rPr>
        <w:rFonts w:ascii="Times New Roman" w:eastAsia="Yu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6E4447"/>
    <w:multiLevelType w:val="hybridMultilevel"/>
    <w:tmpl w:val="10366C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28"/>
  </w:num>
  <w:num w:numId="5">
    <w:abstractNumId w:val="24"/>
  </w:num>
  <w:num w:numId="6">
    <w:abstractNumId w:val="35"/>
  </w:num>
  <w:num w:numId="7">
    <w:abstractNumId w:val="7"/>
  </w:num>
  <w:num w:numId="8">
    <w:abstractNumId w:val="30"/>
  </w:num>
  <w:num w:numId="9">
    <w:abstractNumId w:val="1"/>
  </w:num>
  <w:num w:numId="10">
    <w:abstractNumId w:val="43"/>
  </w:num>
  <w:num w:numId="11">
    <w:abstractNumId w:val="26"/>
  </w:num>
  <w:num w:numId="12">
    <w:abstractNumId w:val="42"/>
  </w:num>
  <w:num w:numId="13">
    <w:abstractNumId w:val="23"/>
  </w:num>
  <w:num w:numId="14">
    <w:abstractNumId w:val="41"/>
  </w:num>
  <w:num w:numId="15">
    <w:abstractNumId w:val="20"/>
  </w:num>
  <w:num w:numId="16">
    <w:abstractNumId w:val="13"/>
  </w:num>
  <w:num w:numId="17">
    <w:abstractNumId w:val="0"/>
  </w:num>
  <w:num w:numId="18">
    <w:abstractNumId w:val="16"/>
  </w:num>
  <w:num w:numId="19">
    <w:abstractNumId w:val="38"/>
  </w:num>
  <w:num w:numId="20">
    <w:abstractNumId w:val="3"/>
  </w:num>
  <w:num w:numId="21">
    <w:abstractNumId w:val="18"/>
  </w:num>
  <w:num w:numId="22">
    <w:abstractNumId w:val="11"/>
  </w:num>
  <w:num w:numId="23">
    <w:abstractNumId w:val="29"/>
  </w:num>
  <w:num w:numId="24">
    <w:abstractNumId w:val="21"/>
  </w:num>
  <w:num w:numId="25">
    <w:abstractNumId w:val="14"/>
  </w:num>
  <w:num w:numId="26">
    <w:abstractNumId w:val="22"/>
  </w:num>
  <w:num w:numId="27">
    <w:abstractNumId w:val="33"/>
  </w:num>
  <w:num w:numId="28">
    <w:abstractNumId w:val="19"/>
  </w:num>
  <w:num w:numId="29">
    <w:abstractNumId w:val="31"/>
  </w:num>
  <w:num w:numId="30">
    <w:abstractNumId w:val="9"/>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num>
  <w:num w:numId="33">
    <w:abstractNumId w:val="4"/>
  </w:num>
  <w:num w:numId="34">
    <w:abstractNumId w:val="5"/>
  </w:num>
  <w:num w:numId="35">
    <w:abstractNumId w:val="34"/>
  </w:num>
  <w:num w:numId="36">
    <w:abstractNumId w:val="37"/>
  </w:num>
  <w:num w:numId="37">
    <w:abstractNumId w:val="39"/>
  </w:num>
  <w:num w:numId="38">
    <w:abstractNumId w:val="27"/>
  </w:num>
  <w:num w:numId="39">
    <w:abstractNumId w:val="17"/>
  </w:num>
  <w:num w:numId="40">
    <w:abstractNumId w:val="40"/>
  </w:num>
  <w:num w:numId="41">
    <w:abstractNumId w:val="25"/>
  </w:num>
  <w:num w:numId="42">
    <w:abstractNumId w:val="2"/>
  </w:num>
  <w:num w:numId="43">
    <w:abstractNumId w:val="12"/>
  </w:num>
  <w:num w:numId="44">
    <w:abstractNumId w:val="6"/>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hdrShapeDefaults>
    <o:shapedefaults v:ext="edit" spidmax="5122"/>
  </w:hdrShapeDefaults>
  <w:footnotePr>
    <w:footnote w:id="0"/>
    <w:footnote w:id="1"/>
  </w:footnotePr>
  <w:endnotePr>
    <w:endnote w:id="0"/>
    <w:endnote w:id="1"/>
  </w:endnotePr>
  <w:compat>
    <w:useFELayout/>
  </w:compat>
  <w:rsids>
    <w:rsidRoot w:val="0069293C"/>
    <w:rsid w:val="00000466"/>
    <w:rsid w:val="0000143E"/>
    <w:rsid w:val="00001B97"/>
    <w:rsid w:val="000020B1"/>
    <w:rsid w:val="000023B2"/>
    <w:rsid w:val="00002CA2"/>
    <w:rsid w:val="000037E5"/>
    <w:rsid w:val="00003E4D"/>
    <w:rsid w:val="00004263"/>
    <w:rsid w:val="00005328"/>
    <w:rsid w:val="00005D07"/>
    <w:rsid w:val="0000707A"/>
    <w:rsid w:val="00007845"/>
    <w:rsid w:val="00007DDD"/>
    <w:rsid w:val="000102E8"/>
    <w:rsid w:val="000108ED"/>
    <w:rsid w:val="00010F4D"/>
    <w:rsid w:val="00010FC4"/>
    <w:rsid w:val="00011083"/>
    <w:rsid w:val="00012019"/>
    <w:rsid w:val="0001210C"/>
    <w:rsid w:val="000121A5"/>
    <w:rsid w:val="00012FB2"/>
    <w:rsid w:val="00013E99"/>
    <w:rsid w:val="000140F6"/>
    <w:rsid w:val="0001423B"/>
    <w:rsid w:val="000151BB"/>
    <w:rsid w:val="00015204"/>
    <w:rsid w:val="000153AD"/>
    <w:rsid w:val="00015EF2"/>
    <w:rsid w:val="00015F97"/>
    <w:rsid w:val="00016B6A"/>
    <w:rsid w:val="00017351"/>
    <w:rsid w:val="000208F5"/>
    <w:rsid w:val="0002159F"/>
    <w:rsid w:val="000219E2"/>
    <w:rsid w:val="000222A1"/>
    <w:rsid w:val="00022365"/>
    <w:rsid w:val="000223B5"/>
    <w:rsid w:val="0002468C"/>
    <w:rsid w:val="00024C90"/>
    <w:rsid w:val="00025598"/>
    <w:rsid w:val="00026D70"/>
    <w:rsid w:val="00026D8B"/>
    <w:rsid w:val="00027749"/>
    <w:rsid w:val="000277BB"/>
    <w:rsid w:val="0003036D"/>
    <w:rsid w:val="000305EC"/>
    <w:rsid w:val="0003092B"/>
    <w:rsid w:val="00030FB8"/>
    <w:rsid w:val="00031276"/>
    <w:rsid w:val="0003148A"/>
    <w:rsid w:val="00031593"/>
    <w:rsid w:val="000317CC"/>
    <w:rsid w:val="000318D2"/>
    <w:rsid w:val="000324D3"/>
    <w:rsid w:val="000328E0"/>
    <w:rsid w:val="00032B74"/>
    <w:rsid w:val="0003362B"/>
    <w:rsid w:val="00033784"/>
    <w:rsid w:val="00033B17"/>
    <w:rsid w:val="000350C3"/>
    <w:rsid w:val="00035585"/>
    <w:rsid w:val="00035806"/>
    <w:rsid w:val="00035EF0"/>
    <w:rsid w:val="00035FF5"/>
    <w:rsid w:val="0003633C"/>
    <w:rsid w:val="000367BC"/>
    <w:rsid w:val="0003681B"/>
    <w:rsid w:val="0003681C"/>
    <w:rsid w:val="00036EB0"/>
    <w:rsid w:val="00037568"/>
    <w:rsid w:val="0003777A"/>
    <w:rsid w:val="0003785A"/>
    <w:rsid w:val="00040081"/>
    <w:rsid w:val="000403E5"/>
    <w:rsid w:val="000409DC"/>
    <w:rsid w:val="00040A4C"/>
    <w:rsid w:val="00041F8F"/>
    <w:rsid w:val="000428A4"/>
    <w:rsid w:val="000441D2"/>
    <w:rsid w:val="00044215"/>
    <w:rsid w:val="000443E5"/>
    <w:rsid w:val="0004614C"/>
    <w:rsid w:val="000463AE"/>
    <w:rsid w:val="0004652A"/>
    <w:rsid w:val="00046695"/>
    <w:rsid w:val="00046C0B"/>
    <w:rsid w:val="00047404"/>
    <w:rsid w:val="00050ADD"/>
    <w:rsid w:val="00050ED8"/>
    <w:rsid w:val="000510C4"/>
    <w:rsid w:val="0005224D"/>
    <w:rsid w:val="00052451"/>
    <w:rsid w:val="00052DEE"/>
    <w:rsid w:val="00054202"/>
    <w:rsid w:val="00054B09"/>
    <w:rsid w:val="00055F2B"/>
    <w:rsid w:val="00055F2C"/>
    <w:rsid w:val="0005754E"/>
    <w:rsid w:val="0005772C"/>
    <w:rsid w:val="00057CB9"/>
    <w:rsid w:val="00060B45"/>
    <w:rsid w:val="00060D0B"/>
    <w:rsid w:val="00061217"/>
    <w:rsid w:val="0006140C"/>
    <w:rsid w:val="00062971"/>
    <w:rsid w:val="000632CE"/>
    <w:rsid w:val="00063578"/>
    <w:rsid w:val="000638DC"/>
    <w:rsid w:val="000644EE"/>
    <w:rsid w:val="00065AC0"/>
    <w:rsid w:val="00066081"/>
    <w:rsid w:val="000661BD"/>
    <w:rsid w:val="00066408"/>
    <w:rsid w:val="00066512"/>
    <w:rsid w:val="00066D42"/>
    <w:rsid w:val="00066F35"/>
    <w:rsid w:val="000677CA"/>
    <w:rsid w:val="00067D2F"/>
    <w:rsid w:val="00070672"/>
    <w:rsid w:val="00070754"/>
    <w:rsid w:val="00071501"/>
    <w:rsid w:val="000716B4"/>
    <w:rsid w:val="000717FD"/>
    <w:rsid w:val="00071CC7"/>
    <w:rsid w:val="00072ECC"/>
    <w:rsid w:val="00074795"/>
    <w:rsid w:val="00074ADF"/>
    <w:rsid w:val="00075D13"/>
    <w:rsid w:val="0007691C"/>
    <w:rsid w:val="00076EAA"/>
    <w:rsid w:val="000771FE"/>
    <w:rsid w:val="0007730C"/>
    <w:rsid w:val="000779DF"/>
    <w:rsid w:val="00077D6A"/>
    <w:rsid w:val="0008014E"/>
    <w:rsid w:val="00081DFB"/>
    <w:rsid w:val="000820C5"/>
    <w:rsid w:val="00082B65"/>
    <w:rsid w:val="00082BBF"/>
    <w:rsid w:val="00082CC3"/>
    <w:rsid w:val="00082FB9"/>
    <w:rsid w:val="00083168"/>
    <w:rsid w:val="00083AF6"/>
    <w:rsid w:val="000841D2"/>
    <w:rsid w:val="00084763"/>
    <w:rsid w:val="00086BE2"/>
    <w:rsid w:val="0008773B"/>
    <w:rsid w:val="00087932"/>
    <w:rsid w:val="00087B3E"/>
    <w:rsid w:val="000901AE"/>
    <w:rsid w:val="00090852"/>
    <w:rsid w:val="000921F1"/>
    <w:rsid w:val="0009299A"/>
    <w:rsid w:val="00092FC9"/>
    <w:rsid w:val="0009315D"/>
    <w:rsid w:val="00093A6B"/>
    <w:rsid w:val="00094118"/>
    <w:rsid w:val="0009509E"/>
    <w:rsid w:val="000953F1"/>
    <w:rsid w:val="00095AA3"/>
    <w:rsid w:val="00095D34"/>
    <w:rsid w:val="000963BE"/>
    <w:rsid w:val="0009679B"/>
    <w:rsid w:val="0009700F"/>
    <w:rsid w:val="00097D14"/>
    <w:rsid w:val="000A1237"/>
    <w:rsid w:val="000A130D"/>
    <w:rsid w:val="000A1B32"/>
    <w:rsid w:val="000A24B2"/>
    <w:rsid w:val="000A258B"/>
    <w:rsid w:val="000A2EF2"/>
    <w:rsid w:val="000A394F"/>
    <w:rsid w:val="000A3BFA"/>
    <w:rsid w:val="000A3D76"/>
    <w:rsid w:val="000A46A9"/>
    <w:rsid w:val="000A5EDE"/>
    <w:rsid w:val="000A6427"/>
    <w:rsid w:val="000A778F"/>
    <w:rsid w:val="000A7D03"/>
    <w:rsid w:val="000B0D2D"/>
    <w:rsid w:val="000B217E"/>
    <w:rsid w:val="000B27CE"/>
    <w:rsid w:val="000B2944"/>
    <w:rsid w:val="000B2962"/>
    <w:rsid w:val="000B3694"/>
    <w:rsid w:val="000B3833"/>
    <w:rsid w:val="000B3859"/>
    <w:rsid w:val="000B3C0F"/>
    <w:rsid w:val="000B3D7C"/>
    <w:rsid w:val="000B4265"/>
    <w:rsid w:val="000B454B"/>
    <w:rsid w:val="000B4D4F"/>
    <w:rsid w:val="000B55FC"/>
    <w:rsid w:val="000B6A01"/>
    <w:rsid w:val="000B7B00"/>
    <w:rsid w:val="000C0D20"/>
    <w:rsid w:val="000C0D7E"/>
    <w:rsid w:val="000C0F1A"/>
    <w:rsid w:val="000C2066"/>
    <w:rsid w:val="000C20F6"/>
    <w:rsid w:val="000C26FD"/>
    <w:rsid w:val="000C3120"/>
    <w:rsid w:val="000C34E2"/>
    <w:rsid w:val="000C3E0E"/>
    <w:rsid w:val="000C4362"/>
    <w:rsid w:val="000C44B5"/>
    <w:rsid w:val="000C4BD5"/>
    <w:rsid w:val="000C63AA"/>
    <w:rsid w:val="000C6992"/>
    <w:rsid w:val="000C7186"/>
    <w:rsid w:val="000C73CF"/>
    <w:rsid w:val="000C769B"/>
    <w:rsid w:val="000C77C7"/>
    <w:rsid w:val="000C7D60"/>
    <w:rsid w:val="000C7DB7"/>
    <w:rsid w:val="000D106F"/>
    <w:rsid w:val="000D19CB"/>
    <w:rsid w:val="000D1E56"/>
    <w:rsid w:val="000D24D4"/>
    <w:rsid w:val="000D287B"/>
    <w:rsid w:val="000D3191"/>
    <w:rsid w:val="000D3314"/>
    <w:rsid w:val="000D3559"/>
    <w:rsid w:val="000D3A65"/>
    <w:rsid w:val="000D470D"/>
    <w:rsid w:val="000D5806"/>
    <w:rsid w:val="000D5817"/>
    <w:rsid w:val="000D59A1"/>
    <w:rsid w:val="000D6608"/>
    <w:rsid w:val="000D6625"/>
    <w:rsid w:val="000D672C"/>
    <w:rsid w:val="000D6A44"/>
    <w:rsid w:val="000D6CF0"/>
    <w:rsid w:val="000D72EF"/>
    <w:rsid w:val="000D756A"/>
    <w:rsid w:val="000E006C"/>
    <w:rsid w:val="000E0319"/>
    <w:rsid w:val="000E1221"/>
    <w:rsid w:val="000E153E"/>
    <w:rsid w:val="000E1FE6"/>
    <w:rsid w:val="000E3F07"/>
    <w:rsid w:val="000E4503"/>
    <w:rsid w:val="000E4603"/>
    <w:rsid w:val="000E4721"/>
    <w:rsid w:val="000E47FF"/>
    <w:rsid w:val="000E49E6"/>
    <w:rsid w:val="000E4B21"/>
    <w:rsid w:val="000E4C28"/>
    <w:rsid w:val="000E4DC3"/>
    <w:rsid w:val="000E4F83"/>
    <w:rsid w:val="000E52D0"/>
    <w:rsid w:val="000E53B8"/>
    <w:rsid w:val="000E53FF"/>
    <w:rsid w:val="000E5561"/>
    <w:rsid w:val="000E5DB1"/>
    <w:rsid w:val="000E6338"/>
    <w:rsid w:val="000E65AE"/>
    <w:rsid w:val="000E66A8"/>
    <w:rsid w:val="000E6807"/>
    <w:rsid w:val="000E6A80"/>
    <w:rsid w:val="000E6F7A"/>
    <w:rsid w:val="000E7351"/>
    <w:rsid w:val="000E7401"/>
    <w:rsid w:val="000E7A42"/>
    <w:rsid w:val="000F0601"/>
    <w:rsid w:val="000F0A34"/>
    <w:rsid w:val="000F0BB6"/>
    <w:rsid w:val="000F365F"/>
    <w:rsid w:val="000F3C25"/>
    <w:rsid w:val="000F3ED3"/>
    <w:rsid w:val="000F4158"/>
    <w:rsid w:val="000F415B"/>
    <w:rsid w:val="000F48A6"/>
    <w:rsid w:val="000F4B9B"/>
    <w:rsid w:val="000F52A7"/>
    <w:rsid w:val="000F550D"/>
    <w:rsid w:val="000F5F3D"/>
    <w:rsid w:val="000F772E"/>
    <w:rsid w:val="000F7D5E"/>
    <w:rsid w:val="0010015F"/>
    <w:rsid w:val="0010091B"/>
    <w:rsid w:val="00101AA9"/>
    <w:rsid w:val="00101E02"/>
    <w:rsid w:val="00102285"/>
    <w:rsid w:val="0010357A"/>
    <w:rsid w:val="00103E01"/>
    <w:rsid w:val="00103FD1"/>
    <w:rsid w:val="00104163"/>
    <w:rsid w:val="001041FE"/>
    <w:rsid w:val="0010439B"/>
    <w:rsid w:val="00105CA2"/>
    <w:rsid w:val="00106234"/>
    <w:rsid w:val="00106309"/>
    <w:rsid w:val="0010647D"/>
    <w:rsid w:val="00106656"/>
    <w:rsid w:val="00110121"/>
    <w:rsid w:val="001108FA"/>
    <w:rsid w:val="00110D0F"/>
    <w:rsid w:val="00110E67"/>
    <w:rsid w:val="00111F4A"/>
    <w:rsid w:val="00111FE6"/>
    <w:rsid w:val="00112455"/>
    <w:rsid w:val="0011266F"/>
    <w:rsid w:val="00113D4D"/>
    <w:rsid w:val="00114DA3"/>
    <w:rsid w:val="001163A2"/>
    <w:rsid w:val="001166E1"/>
    <w:rsid w:val="00117671"/>
    <w:rsid w:val="00117AE0"/>
    <w:rsid w:val="00120198"/>
    <w:rsid w:val="00120571"/>
    <w:rsid w:val="00120A2C"/>
    <w:rsid w:val="00121410"/>
    <w:rsid w:val="00121C74"/>
    <w:rsid w:val="00122ED4"/>
    <w:rsid w:val="001230BD"/>
    <w:rsid w:val="001236A0"/>
    <w:rsid w:val="00123A74"/>
    <w:rsid w:val="00123C38"/>
    <w:rsid w:val="00123F01"/>
    <w:rsid w:val="00124CD0"/>
    <w:rsid w:val="00124FB4"/>
    <w:rsid w:val="00126D4B"/>
    <w:rsid w:val="00127533"/>
    <w:rsid w:val="00127A94"/>
    <w:rsid w:val="00127C91"/>
    <w:rsid w:val="00127CDD"/>
    <w:rsid w:val="0013076C"/>
    <w:rsid w:val="00130B13"/>
    <w:rsid w:val="00130D0D"/>
    <w:rsid w:val="001314F9"/>
    <w:rsid w:val="001316B6"/>
    <w:rsid w:val="001320BC"/>
    <w:rsid w:val="00133BD2"/>
    <w:rsid w:val="00133E68"/>
    <w:rsid w:val="001345CA"/>
    <w:rsid w:val="00134857"/>
    <w:rsid w:val="001349A3"/>
    <w:rsid w:val="00134B94"/>
    <w:rsid w:val="00134D23"/>
    <w:rsid w:val="00134F3D"/>
    <w:rsid w:val="0013519D"/>
    <w:rsid w:val="0013614D"/>
    <w:rsid w:val="00136241"/>
    <w:rsid w:val="00136E8A"/>
    <w:rsid w:val="0014047B"/>
    <w:rsid w:val="0014138D"/>
    <w:rsid w:val="00141A6E"/>
    <w:rsid w:val="00141A7B"/>
    <w:rsid w:val="00142DAE"/>
    <w:rsid w:val="00143169"/>
    <w:rsid w:val="00143765"/>
    <w:rsid w:val="00143AD1"/>
    <w:rsid w:val="0014482E"/>
    <w:rsid w:val="001449F3"/>
    <w:rsid w:val="001454E6"/>
    <w:rsid w:val="0014559A"/>
    <w:rsid w:val="00145EE0"/>
    <w:rsid w:val="00146A56"/>
    <w:rsid w:val="00146B0B"/>
    <w:rsid w:val="00146F88"/>
    <w:rsid w:val="00147341"/>
    <w:rsid w:val="001476C7"/>
    <w:rsid w:val="00147A09"/>
    <w:rsid w:val="00147A0E"/>
    <w:rsid w:val="00147B4B"/>
    <w:rsid w:val="001508C9"/>
    <w:rsid w:val="00150A42"/>
    <w:rsid w:val="00150BED"/>
    <w:rsid w:val="00150BF1"/>
    <w:rsid w:val="00150EED"/>
    <w:rsid w:val="001516E8"/>
    <w:rsid w:val="001518BF"/>
    <w:rsid w:val="00151F02"/>
    <w:rsid w:val="00151F2B"/>
    <w:rsid w:val="00152556"/>
    <w:rsid w:val="001541FD"/>
    <w:rsid w:val="00154EB0"/>
    <w:rsid w:val="00155E77"/>
    <w:rsid w:val="00156720"/>
    <w:rsid w:val="00156C25"/>
    <w:rsid w:val="001574B6"/>
    <w:rsid w:val="001600B9"/>
    <w:rsid w:val="00161F51"/>
    <w:rsid w:val="00162045"/>
    <w:rsid w:val="00162AE9"/>
    <w:rsid w:val="00162B9B"/>
    <w:rsid w:val="00162C82"/>
    <w:rsid w:val="00163119"/>
    <w:rsid w:val="0016335A"/>
    <w:rsid w:val="001635A3"/>
    <w:rsid w:val="00163CA1"/>
    <w:rsid w:val="001646F1"/>
    <w:rsid w:val="0016470F"/>
    <w:rsid w:val="00164873"/>
    <w:rsid w:val="00164A2D"/>
    <w:rsid w:val="0016576E"/>
    <w:rsid w:val="00165B06"/>
    <w:rsid w:val="00166120"/>
    <w:rsid w:val="001662EB"/>
    <w:rsid w:val="001666AD"/>
    <w:rsid w:val="00167050"/>
    <w:rsid w:val="00167C77"/>
    <w:rsid w:val="0017049A"/>
    <w:rsid w:val="00170561"/>
    <w:rsid w:val="00170876"/>
    <w:rsid w:val="001716C0"/>
    <w:rsid w:val="0017203D"/>
    <w:rsid w:val="00172616"/>
    <w:rsid w:val="00173020"/>
    <w:rsid w:val="001731DB"/>
    <w:rsid w:val="00173A4A"/>
    <w:rsid w:val="00173A6B"/>
    <w:rsid w:val="00173FDD"/>
    <w:rsid w:val="001743FF"/>
    <w:rsid w:val="00175946"/>
    <w:rsid w:val="001761C6"/>
    <w:rsid w:val="001772D7"/>
    <w:rsid w:val="001774AA"/>
    <w:rsid w:val="001778AE"/>
    <w:rsid w:val="001816CC"/>
    <w:rsid w:val="001819D3"/>
    <w:rsid w:val="00181CD0"/>
    <w:rsid w:val="00182110"/>
    <w:rsid w:val="001826DA"/>
    <w:rsid w:val="00182B7B"/>
    <w:rsid w:val="001837DD"/>
    <w:rsid w:val="00184CC9"/>
    <w:rsid w:val="00185288"/>
    <w:rsid w:val="00185EC3"/>
    <w:rsid w:val="0018604F"/>
    <w:rsid w:val="0018609D"/>
    <w:rsid w:val="00186488"/>
    <w:rsid w:val="00186A20"/>
    <w:rsid w:val="00187A80"/>
    <w:rsid w:val="0019035D"/>
    <w:rsid w:val="00190565"/>
    <w:rsid w:val="00190CCF"/>
    <w:rsid w:val="00190E31"/>
    <w:rsid w:val="001910E7"/>
    <w:rsid w:val="001912C4"/>
    <w:rsid w:val="001918CC"/>
    <w:rsid w:val="0019248A"/>
    <w:rsid w:val="00192CB0"/>
    <w:rsid w:val="001933EB"/>
    <w:rsid w:val="0019358A"/>
    <w:rsid w:val="001937A9"/>
    <w:rsid w:val="001940AC"/>
    <w:rsid w:val="001943FF"/>
    <w:rsid w:val="00194A64"/>
    <w:rsid w:val="00194CB4"/>
    <w:rsid w:val="00196204"/>
    <w:rsid w:val="00197A9E"/>
    <w:rsid w:val="001A068A"/>
    <w:rsid w:val="001A114B"/>
    <w:rsid w:val="001A1779"/>
    <w:rsid w:val="001A1810"/>
    <w:rsid w:val="001A26E0"/>
    <w:rsid w:val="001A2C25"/>
    <w:rsid w:val="001A3303"/>
    <w:rsid w:val="001A4EC1"/>
    <w:rsid w:val="001A4F67"/>
    <w:rsid w:val="001A523A"/>
    <w:rsid w:val="001A5E50"/>
    <w:rsid w:val="001A6247"/>
    <w:rsid w:val="001A65BB"/>
    <w:rsid w:val="001A6F58"/>
    <w:rsid w:val="001A70A2"/>
    <w:rsid w:val="001A7590"/>
    <w:rsid w:val="001B176E"/>
    <w:rsid w:val="001B197C"/>
    <w:rsid w:val="001B21BD"/>
    <w:rsid w:val="001B31C5"/>
    <w:rsid w:val="001B3644"/>
    <w:rsid w:val="001B3FA5"/>
    <w:rsid w:val="001B401D"/>
    <w:rsid w:val="001B488E"/>
    <w:rsid w:val="001B4A25"/>
    <w:rsid w:val="001B4B67"/>
    <w:rsid w:val="001B54EE"/>
    <w:rsid w:val="001B5D6D"/>
    <w:rsid w:val="001B5D89"/>
    <w:rsid w:val="001B6069"/>
    <w:rsid w:val="001B66E7"/>
    <w:rsid w:val="001B6B73"/>
    <w:rsid w:val="001B6E52"/>
    <w:rsid w:val="001B6FC6"/>
    <w:rsid w:val="001B78FE"/>
    <w:rsid w:val="001B7A8B"/>
    <w:rsid w:val="001B7D03"/>
    <w:rsid w:val="001C059E"/>
    <w:rsid w:val="001C0CA9"/>
    <w:rsid w:val="001C1662"/>
    <w:rsid w:val="001C2100"/>
    <w:rsid w:val="001C2583"/>
    <w:rsid w:val="001C28EC"/>
    <w:rsid w:val="001C2B19"/>
    <w:rsid w:val="001C2EF9"/>
    <w:rsid w:val="001C309E"/>
    <w:rsid w:val="001C34A7"/>
    <w:rsid w:val="001C3C36"/>
    <w:rsid w:val="001C3EC0"/>
    <w:rsid w:val="001C4001"/>
    <w:rsid w:val="001C548D"/>
    <w:rsid w:val="001C56CD"/>
    <w:rsid w:val="001C56F4"/>
    <w:rsid w:val="001C6132"/>
    <w:rsid w:val="001C61F8"/>
    <w:rsid w:val="001C6B01"/>
    <w:rsid w:val="001C6B3F"/>
    <w:rsid w:val="001C6DBD"/>
    <w:rsid w:val="001C77E5"/>
    <w:rsid w:val="001C7C86"/>
    <w:rsid w:val="001D0D34"/>
    <w:rsid w:val="001D1508"/>
    <w:rsid w:val="001D20E8"/>
    <w:rsid w:val="001D215E"/>
    <w:rsid w:val="001D2499"/>
    <w:rsid w:val="001D2541"/>
    <w:rsid w:val="001D269F"/>
    <w:rsid w:val="001D285B"/>
    <w:rsid w:val="001D3EA9"/>
    <w:rsid w:val="001D570E"/>
    <w:rsid w:val="001D5E24"/>
    <w:rsid w:val="001D5E3E"/>
    <w:rsid w:val="001D7682"/>
    <w:rsid w:val="001E0375"/>
    <w:rsid w:val="001E06C2"/>
    <w:rsid w:val="001E0937"/>
    <w:rsid w:val="001E0EA4"/>
    <w:rsid w:val="001E14B8"/>
    <w:rsid w:val="001E20EE"/>
    <w:rsid w:val="001E27C8"/>
    <w:rsid w:val="001E3285"/>
    <w:rsid w:val="001E3597"/>
    <w:rsid w:val="001E3836"/>
    <w:rsid w:val="001E386F"/>
    <w:rsid w:val="001E393D"/>
    <w:rsid w:val="001E6C75"/>
    <w:rsid w:val="001E742C"/>
    <w:rsid w:val="001E7D27"/>
    <w:rsid w:val="001E7EEF"/>
    <w:rsid w:val="001E7F6D"/>
    <w:rsid w:val="001F13FE"/>
    <w:rsid w:val="001F1537"/>
    <w:rsid w:val="001F17A6"/>
    <w:rsid w:val="001F1A7E"/>
    <w:rsid w:val="001F24D2"/>
    <w:rsid w:val="001F2E33"/>
    <w:rsid w:val="001F387C"/>
    <w:rsid w:val="001F4293"/>
    <w:rsid w:val="001F48A9"/>
    <w:rsid w:val="001F52C9"/>
    <w:rsid w:val="001F540F"/>
    <w:rsid w:val="001F5802"/>
    <w:rsid w:val="001F5998"/>
    <w:rsid w:val="001F653B"/>
    <w:rsid w:val="001F689E"/>
    <w:rsid w:val="001F6A34"/>
    <w:rsid w:val="001F79A6"/>
    <w:rsid w:val="001F7BE6"/>
    <w:rsid w:val="0020103E"/>
    <w:rsid w:val="0020156C"/>
    <w:rsid w:val="00201FD9"/>
    <w:rsid w:val="00202233"/>
    <w:rsid w:val="002026EF"/>
    <w:rsid w:val="002029DD"/>
    <w:rsid w:val="00202C4D"/>
    <w:rsid w:val="00203D11"/>
    <w:rsid w:val="00205B25"/>
    <w:rsid w:val="00206608"/>
    <w:rsid w:val="00206C70"/>
    <w:rsid w:val="00206CA8"/>
    <w:rsid w:val="00206D12"/>
    <w:rsid w:val="0020715B"/>
    <w:rsid w:val="00210003"/>
    <w:rsid w:val="00210342"/>
    <w:rsid w:val="0021151B"/>
    <w:rsid w:val="0021190A"/>
    <w:rsid w:val="00212A11"/>
    <w:rsid w:val="00212DE6"/>
    <w:rsid w:val="002132CF"/>
    <w:rsid w:val="00213EC5"/>
    <w:rsid w:val="002148F9"/>
    <w:rsid w:val="0021698D"/>
    <w:rsid w:val="00216DCF"/>
    <w:rsid w:val="0021790A"/>
    <w:rsid w:val="00217E56"/>
    <w:rsid w:val="002207B7"/>
    <w:rsid w:val="00220D74"/>
    <w:rsid w:val="0022156C"/>
    <w:rsid w:val="002215A3"/>
    <w:rsid w:val="00221BB8"/>
    <w:rsid w:val="00221D33"/>
    <w:rsid w:val="002224DC"/>
    <w:rsid w:val="00222B8E"/>
    <w:rsid w:val="00223674"/>
    <w:rsid w:val="00223D91"/>
    <w:rsid w:val="002246CD"/>
    <w:rsid w:val="00224B6A"/>
    <w:rsid w:val="0022518E"/>
    <w:rsid w:val="00225366"/>
    <w:rsid w:val="002260AC"/>
    <w:rsid w:val="00226A3D"/>
    <w:rsid w:val="00226F39"/>
    <w:rsid w:val="0022702F"/>
    <w:rsid w:val="002272F3"/>
    <w:rsid w:val="002274B9"/>
    <w:rsid w:val="002305A5"/>
    <w:rsid w:val="00230B85"/>
    <w:rsid w:val="00230F7C"/>
    <w:rsid w:val="002313D5"/>
    <w:rsid w:val="00231C0F"/>
    <w:rsid w:val="00231CAC"/>
    <w:rsid w:val="00231E75"/>
    <w:rsid w:val="00232021"/>
    <w:rsid w:val="00232254"/>
    <w:rsid w:val="00232555"/>
    <w:rsid w:val="002326AC"/>
    <w:rsid w:val="00232F15"/>
    <w:rsid w:val="00234041"/>
    <w:rsid w:val="002346DE"/>
    <w:rsid w:val="00234B5B"/>
    <w:rsid w:val="00235FE9"/>
    <w:rsid w:val="0023660E"/>
    <w:rsid w:val="002377DF"/>
    <w:rsid w:val="00237E8B"/>
    <w:rsid w:val="00240DE2"/>
    <w:rsid w:val="0024102E"/>
    <w:rsid w:val="00241491"/>
    <w:rsid w:val="002415C5"/>
    <w:rsid w:val="00241634"/>
    <w:rsid w:val="002420C7"/>
    <w:rsid w:val="00242F54"/>
    <w:rsid w:val="0024327E"/>
    <w:rsid w:val="00243312"/>
    <w:rsid w:val="0024426B"/>
    <w:rsid w:val="002446CE"/>
    <w:rsid w:val="002450E6"/>
    <w:rsid w:val="00245187"/>
    <w:rsid w:val="002455A6"/>
    <w:rsid w:val="00245A61"/>
    <w:rsid w:val="00245BCE"/>
    <w:rsid w:val="00245E11"/>
    <w:rsid w:val="00245E93"/>
    <w:rsid w:val="00246C3D"/>
    <w:rsid w:val="0024729F"/>
    <w:rsid w:val="00247486"/>
    <w:rsid w:val="00247534"/>
    <w:rsid w:val="002476E4"/>
    <w:rsid w:val="00247A01"/>
    <w:rsid w:val="00247B5A"/>
    <w:rsid w:val="00247FAA"/>
    <w:rsid w:val="00247FF7"/>
    <w:rsid w:val="00250096"/>
    <w:rsid w:val="0025022D"/>
    <w:rsid w:val="00250255"/>
    <w:rsid w:val="002506D7"/>
    <w:rsid w:val="00250757"/>
    <w:rsid w:val="00250B0E"/>
    <w:rsid w:val="00250F12"/>
    <w:rsid w:val="00250FC4"/>
    <w:rsid w:val="0025111E"/>
    <w:rsid w:val="00251BCB"/>
    <w:rsid w:val="00252142"/>
    <w:rsid w:val="00252331"/>
    <w:rsid w:val="0025278D"/>
    <w:rsid w:val="00253DAB"/>
    <w:rsid w:val="0025436D"/>
    <w:rsid w:val="00254D06"/>
    <w:rsid w:val="002550EA"/>
    <w:rsid w:val="00255A15"/>
    <w:rsid w:val="00255C13"/>
    <w:rsid w:val="0025745D"/>
    <w:rsid w:val="00257C11"/>
    <w:rsid w:val="00260563"/>
    <w:rsid w:val="002617FF"/>
    <w:rsid w:val="00261963"/>
    <w:rsid w:val="00262257"/>
    <w:rsid w:val="002628A6"/>
    <w:rsid w:val="00262AE4"/>
    <w:rsid w:val="00262C9B"/>
    <w:rsid w:val="00263341"/>
    <w:rsid w:val="0026386C"/>
    <w:rsid w:val="002642FB"/>
    <w:rsid w:val="00264776"/>
    <w:rsid w:val="00264869"/>
    <w:rsid w:val="00264D69"/>
    <w:rsid w:val="0026506A"/>
    <w:rsid w:val="0026585D"/>
    <w:rsid w:val="00266BCC"/>
    <w:rsid w:val="00267563"/>
    <w:rsid w:val="002703C8"/>
    <w:rsid w:val="00271B69"/>
    <w:rsid w:val="00272F79"/>
    <w:rsid w:val="00273243"/>
    <w:rsid w:val="0027332D"/>
    <w:rsid w:val="00273433"/>
    <w:rsid w:val="00273820"/>
    <w:rsid w:val="00273837"/>
    <w:rsid w:val="00273C4A"/>
    <w:rsid w:val="002742D3"/>
    <w:rsid w:val="00274419"/>
    <w:rsid w:val="00274B3D"/>
    <w:rsid w:val="00274EE5"/>
    <w:rsid w:val="0027546F"/>
    <w:rsid w:val="00275473"/>
    <w:rsid w:val="00276101"/>
    <w:rsid w:val="00276A8A"/>
    <w:rsid w:val="00276E76"/>
    <w:rsid w:val="0027705A"/>
    <w:rsid w:val="002775AD"/>
    <w:rsid w:val="00281288"/>
    <w:rsid w:val="0028320F"/>
    <w:rsid w:val="0028344D"/>
    <w:rsid w:val="002843C1"/>
    <w:rsid w:val="002844A9"/>
    <w:rsid w:val="00284952"/>
    <w:rsid w:val="0028522F"/>
    <w:rsid w:val="00285E69"/>
    <w:rsid w:val="00286CDF"/>
    <w:rsid w:val="00287368"/>
    <w:rsid w:val="002874B2"/>
    <w:rsid w:val="002874CA"/>
    <w:rsid w:val="002874FC"/>
    <w:rsid w:val="00290115"/>
    <w:rsid w:val="00290510"/>
    <w:rsid w:val="0029259E"/>
    <w:rsid w:val="00292667"/>
    <w:rsid w:val="002929A5"/>
    <w:rsid w:val="00292D82"/>
    <w:rsid w:val="00293947"/>
    <w:rsid w:val="00293AAF"/>
    <w:rsid w:val="00293CAA"/>
    <w:rsid w:val="00293CFB"/>
    <w:rsid w:val="00294AAF"/>
    <w:rsid w:val="0029603E"/>
    <w:rsid w:val="00296A9C"/>
    <w:rsid w:val="00297298"/>
    <w:rsid w:val="002973A7"/>
    <w:rsid w:val="00297848"/>
    <w:rsid w:val="002A00FF"/>
    <w:rsid w:val="002A0452"/>
    <w:rsid w:val="002A256E"/>
    <w:rsid w:val="002A2B07"/>
    <w:rsid w:val="002A2D6E"/>
    <w:rsid w:val="002A3FE0"/>
    <w:rsid w:val="002A49AE"/>
    <w:rsid w:val="002A4ADB"/>
    <w:rsid w:val="002A5112"/>
    <w:rsid w:val="002A68DB"/>
    <w:rsid w:val="002A738C"/>
    <w:rsid w:val="002B0147"/>
    <w:rsid w:val="002B0CE3"/>
    <w:rsid w:val="002B0F33"/>
    <w:rsid w:val="002B15CA"/>
    <w:rsid w:val="002B1804"/>
    <w:rsid w:val="002B188D"/>
    <w:rsid w:val="002B3292"/>
    <w:rsid w:val="002B4291"/>
    <w:rsid w:val="002B44BB"/>
    <w:rsid w:val="002B4DDE"/>
    <w:rsid w:val="002B6C4C"/>
    <w:rsid w:val="002C03C8"/>
    <w:rsid w:val="002C0C7D"/>
    <w:rsid w:val="002C0DFE"/>
    <w:rsid w:val="002C1302"/>
    <w:rsid w:val="002C2214"/>
    <w:rsid w:val="002C26D5"/>
    <w:rsid w:val="002C2C7E"/>
    <w:rsid w:val="002C31D6"/>
    <w:rsid w:val="002C37A4"/>
    <w:rsid w:val="002C4925"/>
    <w:rsid w:val="002C4B4E"/>
    <w:rsid w:val="002C4B82"/>
    <w:rsid w:val="002C628A"/>
    <w:rsid w:val="002C6429"/>
    <w:rsid w:val="002C6A85"/>
    <w:rsid w:val="002C7CD8"/>
    <w:rsid w:val="002D02C3"/>
    <w:rsid w:val="002D059C"/>
    <w:rsid w:val="002D1178"/>
    <w:rsid w:val="002D19FE"/>
    <w:rsid w:val="002D1A8A"/>
    <w:rsid w:val="002D2AAB"/>
    <w:rsid w:val="002D430D"/>
    <w:rsid w:val="002D4478"/>
    <w:rsid w:val="002D477E"/>
    <w:rsid w:val="002D52F3"/>
    <w:rsid w:val="002D5828"/>
    <w:rsid w:val="002D5C4A"/>
    <w:rsid w:val="002D6570"/>
    <w:rsid w:val="002D6606"/>
    <w:rsid w:val="002D6F47"/>
    <w:rsid w:val="002D790C"/>
    <w:rsid w:val="002E08EF"/>
    <w:rsid w:val="002E0C14"/>
    <w:rsid w:val="002E0DC3"/>
    <w:rsid w:val="002E2884"/>
    <w:rsid w:val="002E35B9"/>
    <w:rsid w:val="002E3C3C"/>
    <w:rsid w:val="002E3E5D"/>
    <w:rsid w:val="002E435E"/>
    <w:rsid w:val="002E577C"/>
    <w:rsid w:val="002E74A9"/>
    <w:rsid w:val="002F074D"/>
    <w:rsid w:val="002F22A3"/>
    <w:rsid w:val="002F25B6"/>
    <w:rsid w:val="002F2F64"/>
    <w:rsid w:val="002F316F"/>
    <w:rsid w:val="002F39C9"/>
    <w:rsid w:val="002F4147"/>
    <w:rsid w:val="002F4961"/>
    <w:rsid w:val="002F551C"/>
    <w:rsid w:val="002F6112"/>
    <w:rsid w:val="002F69AC"/>
    <w:rsid w:val="002F772B"/>
    <w:rsid w:val="002F7BE1"/>
    <w:rsid w:val="00300170"/>
    <w:rsid w:val="0030023F"/>
    <w:rsid w:val="00300F1E"/>
    <w:rsid w:val="0030121A"/>
    <w:rsid w:val="0030285D"/>
    <w:rsid w:val="003029E1"/>
    <w:rsid w:val="00302D9F"/>
    <w:rsid w:val="00302FE9"/>
    <w:rsid w:val="00302FF9"/>
    <w:rsid w:val="00303A41"/>
    <w:rsid w:val="00303E6B"/>
    <w:rsid w:val="00305818"/>
    <w:rsid w:val="00306B2F"/>
    <w:rsid w:val="00306C62"/>
    <w:rsid w:val="00307159"/>
    <w:rsid w:val="00307590"/>
    <w:rsid w:val="00307658"/>
    <w:rsid w:val="00307EC3"/>
    <w:rsid w:val="0031022D"/>
    <w:rsid w:val="00310333"/>
    <w:rsid w:val="00310450"/>
    <w:rsid w:val="0031109E"/>
    <w:rsid w:val="00312B8E"/>
    <w:rsid w:val="00312C4F"/>
    <w:rsid w:val="00312D6F"/>
    <w:rsid w:val="00312DD9"/>
    <w:rsid w:val="00312F83"/>
    <w:rsid w:val="00313117"/>
    <w:rsid w:val="00314213"/>
    <w:rsid w:val="003146D4"/>
    <w:rsid w:val="00314932"/>
    <w:rsid w:val="00315393"/>
    <w:rsid w:val="003153EA"/>
    <w:rsid w:val="00315810"/>
    <w:rsid w:val="00316097"/>
    <w:rsid w:val="00316553"/>
    <w:rsid w:val="003169D6"/>
    <w:rsid w:val="00316CC2"/>
    <w:rsid w:val="00317565"/>
    <w:rsid w:val="00317C4D"/>
    <w:rsid w:val="00317DBD"/>
    <w:rsid w:val="00317F99"/>
    <w:rsid w:val="00320438"/>
    <w:rsid w:val="00320B72"/>
    <w:rsid w:val="00321293"/>
    <w:rsid w:val="0032276D"/>
    <w:rsid w:val="003242DE"/>
    <w:rsid w:val="003247F1"/>
    <w:rsid w:val="00324F16"/>
    <w:rsid w:val="00325805"/>
    <w:rsid w:val="00325FD2"/>
    <w:rsid w:val="00326210"/>
    <w:rsid w:val="0032624D"/>
    <w:rsid w:val="0032628E"/>
    <w:rsid w:val="003267D8"/>
    <w:rsid w:val="003268BA"/>
    <w:rsid w:val="003272B4"/>
    <w:rsid w:val="003272FC"/>
    <w:rsid w:val="00327B7B"/>
    <w:rsid w:val="003301CD"/>
    <w:rsid w:val="00331F34"/>
    <w:rsid w:val="00332224"/>
    <w:rsid w:val="00333C63"/>
    <w:rsid w:val="00334061"/>
    <w:rsid w:val="00334111"/>
    <w:rsid w:val="0033496E"/>
    <w:rsid w:val="00335CCF"/>
    <w:rsid w:val="00336840"/>
    <w:rsid w:val="00336CBA"/>
    <w:rsid w:val="00337981"/>
    <w:rsid w:val="00340A07"/>
    <w:rsid w:val="00340E62"/>
    <w:rsid w:val="00341666"/>
    <w:rsid w:val="00341ED0"/>
    <w:rsid w:val="003420C7"/>
    <w:rsid w:val="003424B0"/>
    <w:rsid w:val="003427AA"/>
    <w:rsid w:val="00343D70"/>
    <w:rsid w:val="00344497"/>
    <w:rsid w:val="00344A6F"/>
    <w:rsid w:val="00345597"/>
    <w:rsid w:val="003455B7"/>
    <w:rsid w:val="00345904"/>
    <w:rsid w:val="00345BCA"/>
    <w:rsid w:val="00347088"/>
    <w:rsid w:val="003475FD"/>
    <w:rsid w:val="00347782"/>
    <w:rsid w:val="00347C2E"/>
    <w:rsid w:val="00347C95"/>
    <w:rsid w:val="00350CF2"/>
    <w:rsid w:val="00351017"/>
    <w:rsid w:val="0035134F"/>
    <w:rsid w:val="00352DB6"/>
    <w:rsid w:val="00352F5C"/>
    <w:rsid w:val="0035308A"/>
    <w:rsid w:val="003541B4"/>
    <w:rsid w:val="003542A2"/>
    <w:rsid w:val="0035436C"/>
    <w:rsid w:val="00354557"/>
    <w:rsid w:val="00354588"/>
    <w:rsid w:val="00354B68"/>
    <w:rsid w:val="003551CD"/>
    <w:rsid w:val="00355EE4"/>
    <w:rsid w:val="00355F99"/>
    <w:rsid w:val="00356070"/>
    <w:rsid w:val="00357297"/>
    <w:rsid w:val="00360410"/>
    <w:rsid w:val="003617C3"/>
    <w:rsid w:val="0036339B"/>
    <w:rsid w:val="00363A00"/>
    <w:rsid w:val="00364199"/>
    <w:rsid w:val="00364BBD"/>
    <w:rsid w:val="003650FF"/>
    <w:rsid w:val="0036559A"/>
    <w:rsid w:val="00365A09"/>
    <w:rsid w:val="00365AD7"/>
    <w:rsid w:val="003666F0"/>
    <w:rsid w:val="0036702D"/>
    <w:rsid w:val="00367323"/>
    <w:rsid w:val="00367989"/>
    <w:rsid w:val="00367A8B"/>
    <w:rsid w:val="00370552"/>
    <w:rsid w:val="003708B6"/>
    <w:rsid w:val="00371159"/>
    <w:rsid w:val="003712A0"/>
    <w:rsid w:val="003719A4"/>
    <w:rsid w:val="003726C0"/>
    <w:rsid w:val="0037303C"/>
    <w:rsid w:val="003731A8"/>
    <w:rsid w:val="0037433D"/>
    <w:rsid w:val="003744B0"/>
    <w:rsid w:val="00374657"/>
    <w:rsid w:val="00374ACB"/>
    <w:rsid w:val="00374F35"/>
    <w:rsid w:val="00375230"/>
    <w:rsid w:val="00375FCE"/>
    <w:rsid w:val="003761F8"/>
    <w:rsid w:val="00376958"/>
    <w:rsid w:val="00376961"/>
    <w:rsid w:val="00376EB1"/>
    <w:rsid w:val="00377521"/>
    <w:rsid w:val="0037762D"/>
    <w:rsid w:val="003776A1"/>
    <w:rsid w:val="00380FF0"/>
    <w:rsid w:val="00381197"/>
    <w:rsid w:val="003818C6"/>
    <w:rsid w:val="0038200D"/>
    <w:rsid w:val="0038220A"/>
    <w:rsid w:val="0038306B"/>
    <w:rsid w:val="00383773"/>
    <w:rsid w:val="00383ECA"/>
    <w:rsid w:val="00384389"/>
    <w:rsid w:val="003846D3"/>
    <w:rsid w:val="003854A4"/>
    <w:rsid w:val="003854A5"/>
    <w:rsid w:val="00385B54"/>
    <w:rsid w:val="00385C0E"/>
    <w:rsid w:val="003876B3"/>
    <w:rsid w:val="003878A0"/>
    <w:rsid w:val="00387C2E"/>
    <w:rsid w:val="00390243"/>
    <w:rsid w:val="00390561"/>
    <w:rsid w:val="00391021"/>
    <w:rsid w:val="00391211"/>
    <w:rsid w:val="00392182"/>
    <w:rsid w:val="00392876"/>
    <w:rsid w:val="00392E30"/>
    <w:rsid w:val="003935CE"/>
    <w:rsid w:val="00393730"/>
    <w:rsid w:val="00394249"/>
    <w:rsid w:val="003943BC"/>
    <w:rsid w:val="00395773"/>
    <w:rsid w:val="00396B2A"/>
    <w:rsid w:val="00397173"/>
    <w:rsid w:val="00397D56"/>
    <w:rsid w:val="00397EEF"/>
    <w:rsid w:val="003A089A"/>
    <w:rsid w:val="003A0B40"/>
    <w:rsid w:val="003A1453"/>
    <w:rsid w:val="003A1C94"/>
    <w:rsid w:val="003A238B"/>
    <w:rsid w:val="003A3187"/>
    <w:rsid w:val="003A3DB6"/>
    <w:rsid w:val="003A41A1"/>
    <w:rsid w:val="003A47F0"/>
    <w:rsid w:val="003A5DFE"/>
    <w:rsid w:val="003A6956"/>
    <w:rsid w:val="003A7BE6"/>
    <w:rsid w:val="003B0122"/>
    <w:rsid w:val="003B037E"/>
    <w:rsid w:val="003B0485"/>
    <w:rsid w:val="003B0569"/>
    <w:rsid w:val="003B063A"/>
    <w:rsid w:val="003B0B3D"/>
    <w:rsid w:val="003B0D8C"/>
    <w:rsid w:val="003B0FEF"/>
    <w:rsid w:val="003B2EE3"/>
    <w:rsid w:val="003B3BB7"/>
    <w:rsid w:val="003B3EA3"/>
    <w:rsid w:val="003B45B4"/>
    <w:rsid w:val="003B4D50"/>
    <w:rsid w:val="003B57CC"/>
    <w:rsid w:val="003B5B84"/>
    <w:rsid w:val="003B6570"/>
    <w:rsid w:val="003B6AA2"/>
    <w:rsid w:val="003B6C6C"/>
    <w:rsid w:val="003B6F03"/>
    <w:rsid w:val="003B7372"/>
    <w:rsid w:val="003B77D3"/>
    <w:rsid w:val="003C012B"/>
    <w:rsid w:val="003C122C"/>
    <w:rsid w:val="003C1EBA"/>
    <w:rsid w:val="003C30DF"/>
    <w:rsid w:val="003C3C19"/>
    <w:rsid w:val="003C4056"/>
    <w:rsid w:val="003C4908"/>
    <w:rsid w:val="003C4AB2"/>
    <w:rsid w:val="003C4B6F"/>
    <w:rsid w:val="003C50B6"/>
    <w:rsid w:val="003C5F10"/>
    <w:rsid w:val="003D0251"/>
    <w:rsid w:val="003D0679"/>
    <w:rsid w:val="003D074E"/>
    <w:rsid w:val="003D0903"/>
    <w:rsid w:val="003D0B72"/>
    <w:rsid w:val="003D150A"/>
    <w:rsid w:val="003D232A"/>
    <w:rsid w:val="003D2365"/>
    <w:rsid w:val="003D3626"/>
    <w:rsid w:val="003D36A1"/>
    <w:rsid w:val="003D3D69"/>
    <w:rsid w:val="003D46EC"/>
    <w:rsid w:val="003D4C5E"/>
    <w:rsid w:val="003D5582"/>
    <w:rsid w:val="003D651A"/>
    <w:rsid w:val="003D6995"/>
    <w:rsid w:val="003D702F"/>
    <w:rsid w:val="003D74C8"/>
    <w:rsid w:val="003E0459"/>
    <w:rsid w:val="003E065E"/>
    <w:rsid w:val="003E1DAB"/>
    <w:rsid w:val="003E2381"/>
    <w:rsid w:val="003E382A"/>
    <w:rsid w:val="003E38FA"/>
    <w:rsid w:val="003E392E"/>
    <w:rsid w:val="003E3EFF"/>
    <w:rsid w:val="003E42D5"/>
    <w:rsid w:val="003E56E3"/>
    <w:rsid w:val="003E6015"/>
    <w:rsid w:val="003E6F1F"/>
    <w:rsid w:val="003E7301"/>
    <w:rsid w:val="003E755B"/>
    <w:rsid w:val="003E7589"/>
    <w:rsid w:val="003E7C77"/>
    <w:rsid w:val="003F1E8B"/>
    <w:rsid w:val="003F1FAD"/>
    <w:rsid w:val="003F3262"/>
    <w:rsid w:val="003F352B"/>
    <w:rsid w:val="003F3965"/>
    <w:rsid w:val="003F3C6C"/>
    <w:rsid w:val="003F412B"/>
    <w:rsid w:val="003F494C"/>
    <w:rsid w:val="003F4D5A"/>
    <w:rsid w:val="003F5D1A"/>
    <w:rsid w:val="003F60EF"/>
    <w:rsid w:val="003F648B"/>
    <w:rsid w:val="003F6582"/>
    <w:rsid w:val="003F6652"/>
    <w:rsid w:val="003F6CB1"/>
    <w:rsid w:val="003F70A6"/>
    <w:rsid w:val="003F70C5"/>
    <w:rsid w:val="003F7198"/>
    <w:rsid w:val="003F73B3"/>
    <w:rsid w:val="003F7BB7"/>
    <w:rsid w:val="0040034C"/>
    <w:rsid w:val="0040141C"/>
    <w:rsid w:val="00401B5B"/>
    <w:rsid w:val="004020A4"/>
    <w:rsid w:val="00402995"/>
    <w:rsid w:val="004029A2"/>
    <w:rsid w:val="00402AB2"/>
    <w:rsid w:val="00402F94"/>
    <w:rsid w:val="0040339B"/>
    <w:rsid w:val="00403634"/>
    <w:rsid w:val="00403B28"/>
    <w:rsid w:val="004047D7"/>
    <w:rsid w:val="00405F0E"/>
    <w:rsid w:val="00406285"/>
    <w:rsid w:val="00406683"/>
    <w:rsid w:val="00406845"/>
    <w:rsid w:val="00406CEF"/>
    <w:rsid w:val="004073B2"/>
    <w:rsid w:val="0040780E"/>
    <w:rsid w:val="00407AD2"/>
    <w:rsid w:val="004102DE"/>
    <w:rsid w:val="0041154D"/>
    <w:rsid w:val="004116F6"/>
    <w:rsid w:val="004117FB"/>
    <w:rsid w:val="00411D1B"/>
    <w:rsid w:val="004139FC"/>
    <w:rsid w:val="00414196"/>
    <w:rsid w:val="004145F8"/>
    <w:rsid w:val="00414685"/>
    <w:rsid w:val="0041520D"/>
    <w:rsid w:val="0041545A"/>
    <w:rsid w:val="0041777C"/>
    <w:rsid w:val="00417D25"/>
    <w:rsid w:val="0042023B"/>
    <w:rsid w:val="0042038F"/>
    <w:rsid w:val="00420D27"/>
    <w:rsid w:val="00420D97"/>
    <w:rsid w:val="004218E4"/>
    <w:rsid w:val="00421C01"/>
    <w:rsid w:val="00421CDF"/>
    <w:rsid w:val="004223DD"/>
    <w:rsid w:val="00423052"/>
    <w:rsid w:val="004235A9"/>
    <w:rsid w:val="00424249"/>
    <w:rsid w:val="00425490"/>
    <w:rsid w:val="00426391"/>
    <w:rsid w:val="004263BD"/>
    <w:rsid w:val="00426734"/>
    <w:rsid w:val="004273CD"/>
    <w:rsid w:val="00427DEB"/>
    <w:rsid w:val="00427F24"/>
    <w:rsid w:val="00430001"/>
    <w:rsid w:val="00430AB7"/>
    <w:rsid w:val="00431F57"/>
    <w:rsid w:val="004320AA"/>
    <w:rsid w:val="004327AF"/>
    <w:rsid w:val="004329B1"/>
    <w:rsid w:val="004338B0"/>
    <w:rsid w:val="00433B85"/>
    <w:rsid w:val="00437948"/>
    <w:rsid w:val="00437B78"/>
    <w:rsid w:val="00437C1B"/>
    <w:rsid w:val="00437E6A"/>
    <w:rsid w:val="0044021E"/>
    <w:rsid w:val="00440632"/>
    <w:rsid w:val="004411A0"/>
    <w:rsid w:val="00441483"/>
    <w:rsid w:val="00441A37"/>
    <w:rsid w:val="00441EBD"/>
    <w:rsid w:val="00443E1F"/>
    <w:rsid w:val="004441E0"/>
    <w:rsid w:val="00444B0A"/>
    <w:rsid w:val="00444C68"/>
    <w:rsid w:val="00444F1B"/>
    <w:rsid w:val="00445FAC"/>
    <w:rsid w:val="00446436"/>
    <w:rsid w:val="00446D49"/>
    <w:rsid w:val="004471A3"/>
    <w:rsid w:val="00447474"/>
    <w:rsid w:val="00447FFD"/>
    <w:rsid w:val="00450780"/>
    <w:rsid w:val="00451261"/>
    <w:rsid w:val="00451635"/>
    <w:rsid w:val="00451960"/>
    <w:rsid w:val="00452483"/>
    <w:rsid w:val="00452795"/>
    <w:rsid w:val="00452CEF"/>
    <w:rsid w:val="00453FCB"/>
    <w:rsid w:val="0045471C"/>
    <w:rsid w:val="00454876"/>
    <w:rsid w:val="004548F9"/>
    <w:rsid w:val="00455237"/>
    <w:rsid w:val="004557FD"/>
    <w:rsid w:val="00456B60"/>
    <w:rsid w:val="0046096E"/>
    <w:rsid w:val="00461BBA"/>
    <w:rsid w:val="0046299F"/>
    <w:rsid w:val="00462DBD"/>
    <w:rsid w:val="00462DDB"/>
    <w:rsid w:val="00462F3C"/>
    <w:rsid w:val="00463242"/>
    <w:rsid w:val="00463AF1"/>
    <w:rsid w:val="00463EEE"/>
    <w:rsid w:val="00464880"/>
    <w:rsid w:val="004648A2"/>
    <w:rsid w:val="00464E40"/>
    <w:rsid w:val="00465087"/>
    <w:rsid w:val="00465776"/>
    <w:rsid w:val="00466061"/>
    <w:rsid w:val="00466EAA"/>
    <w:rsid w:val="004675F4"/>
    <w:rsid w:val="0046767E"/>
    <w:rsid w:val="0046791F"/>
    <w:rsid w:val="004707C3"/>
    <w:rsid w:val="00470867"/>
    <w:rsid w:val="00470ACE"/>
    <w:rsid w:val="00471093"/>
    <w:rsid w:val="00471DD3"/>
    <w:rsid w:val="00471F95"/>
    <w:rsid w:val="004721DC"/>
    <w:rsid w:val="00473101"/>
    <w:rsid w:val="004734B1"/>
    <w:rsid w:val="00473B1B"/>
    <w:rsid w:val="0047445F"/>
    <w:rsid w:val="0047461B"/>
    <w:rsid w:val="00474E2D"/>
    <w:rsid w:val="00475175"/>
    <w:rsid w:val="00475C1E"/>
    <w:rsid w:val="00475CD1"/>
    <w:rsid w:val="00475DD5"/>
    <w:rsid w:val="00475DEC"/>
    <w:rsid w:val="00476668"/>
    <w:rsid w:val="00476B68"/>
    <w:rsid w:val="0048145F"/>
    <w:rsid w:val="004815BF"/>
    <w:rsid w:val="00481C3F"/>
    <w:rsid w:val="00482273"/>
    <w:rsid w:val="00484709"/>
    <w:rsid w:val="0048533A"/>
    <w:rsid w:val="00486063"/>
    <w:rsid w:val="00486DE4"/>
    <w:rsid w:val="0048721E"/>
    <w:rsid w:val="00487391"/>
    <w:rsid w:val="004903BA"/>
    <w:rsid w:val="0049057C"/>
    <w:rsid w:val="0049093F"/>
    <w:rsid w:val="004914CE"/>
    <w:rsid w:val="004915DA"/>
    <w:rsid w:val="00492906"/>
    <w:rsid w:val="00493610"/>
    <w:rsid w:val="004939FF"/>
    <w:rsid w:val="00493BFD"/>
    <w:rsid w:val="00494729"/>
    <w:rsid w:val="004951FF"/>
    <w:rsid w:val="004953AF"/>
    <w:rsid w:val="00495A1D"/>
    <w:rsid w:val="00496A04"/>
    <w:rsid w:val="00496F74"/>
    <w:rsid w:val="004A02B5"/>
    <w:rsid w:val="004A0B3E"/>
    <w:rsid w:val="004A0B6B"/>
    <w:rsid w:val="004A0C6F"/>
    <w:rsid w:val="004A13F4"/>
    <w:rsid w:val="004A239C"/>
    <w:rsid w:val="004A2F42"/>
    <w:rsid w:val="004A32CA"/>
    <w:rsid w:val="004A33F3"/>
    <w:rsid w:val="004A4228"/>
    <w:rsid w:val="004A4C12"/>
    <w:rsid w:val="004A4E5F"/>
    <w:rsid w:val="004A5034"/>
    <w:rsid w:val="004A5550"/>
    <w:rsid w:val="004A5C90"/>
    <w:rsid w:val="004A5F32"/>
    <w:rsid w:val="004A625A"/>
    <w:rsid w:val="004A6EED"/>
    <w:rsid w:val="004A745F"/>
    <w:rsid w:val="004A7908"/>
    <w:rsid w:val="004A790B"/>
    <w:rsid w:val="004B0A25"/>
    <w:rsid w:val="004B0A3A"/>
    <w:rsid w:val="004B0FEA"/>
    <w:rsid w:val="004B1EAF"/>
    <w:rsid w:val="004B1F41"/>
    <w:rsid w:val="004B21B9"/>
    <w:rsid w:val="004B222C"/>
    <w:rsid w:val="004B2B8C"/>
    <w:rsid w:val="004B2C53"/>
    <w:rsid w:val="004B2EB0"/>
    <w:rsid w:val="004B30AD"/>
    <w:rsid w:val="004B31EF"/>
    <w:rsid w:val="004B3210"/>
    <w:rsid w:val="004B3A72"/>
    <w:rsid w:val="004B4435"/>
    <w:rsid w:val="004B47B8"/>
    <w:rsid w:val="004B4812"/>
    <w:rsid w:val="004B4F8B"/>
    <w:rsid w:val="004B5B04"/>
    <w:rsid w:val="004B7018"/>
    <w:rsid w:val="004C1C7B"/>
    <w:rsid w:val="004C1CAA"/>
    <w:rsid w:val="004C1E46"/>
    <w:rsid w:val="004C3015"/>
    <w:rsid w:val="004C3B58"/>
    <w:rsid w:val="004C50CC"/>
    <w:rsid w:val="004C782E"/>
    <w:rsid w:val="004D1C50"/>
    <w:rsid w:val="004D1CA9"/>
    <w:rsid w:val="004D2E25"/>
    <w:rsid w:val="004D2E3B"/>
    <w:rsid w:val="004D2E45"/>
    <w:rsid w:val="004D2E4E"/>
    <w:rsid w:val="004D3221"/>
    <w:rsid w:val="004D37CB"/>
    <w:rsid w:val="004D3FD8"/>
    <w:rsid w:val="004D5347"/>
    <w:rsid w:val="004D5605"/>
    <w:rsid w:val="004D61C8"/>
    <w:rsid w:val="004D6EA9"/>
    <w:rsid w:val="004D75FD"/>
    <w:rsid w:val="004D7762"/>
    <w:rsid w:val="004D7AAB"/>
    <w:rsid w:val="004E143C"/>
    <w:rsid w:val="004E1C1E"/>
    <w:rsid w:val="004E2181"/>
    <w:rsid w:val="004E245F"/>
    <w:rsid w:val="004E40F9"/>
    <w:rsid w:val="004E45C1"/>
    <w:rsid w:val="004E4F28"/>
    <w:rsid w:val="004E638F"/>
    <w:rsid w:val="004E6E28"/>
    <w:rsid w:val="004E72A0"/>
    <w:rsid w:val="004E74A5"/>
    <w:rsid w:val="004E768C"/>
    <w:rsid w:val="004E775B"/>
    <w:rsid w:val="004E7BE4"/>
    <w:rsid w:val="004F208A"/>
    <w:rsid w:val="004F2665"/>
    <w:rsid w:val="004F29A4"/>
    <w:rsid w:val="004F3151"/>
    <w:rsid w:val="004F40F7"/>
    <w:rsid w:val="004F411F"/>
    <w:rsid w:val="004F4187"/>
    <w:rsid w:val="004F5686"/>
    <w:rsid w:val="004F5868"/>
    <w:rsid w:val="004F5FDA"/>
    <w:rsid w:val="004F612F"/>
    <w:rsid w:val="004F69EB"/>
    <w:rsid w:val="004F6E4D"/>
    <w:rsid w:val="005002C4"/>
    <w:rsid w:val="00501364"/>
    <w:rsid w:val="005014F5"/>
    <w:rsid w:val="00502DB9"/>
    <w:rsid w:val="00502E0F"/>
    <w:rsid w:val="00502E95"/>
    <w:rsid w:val="00502FE4"/>
    <w:rsid w:val="00503134"/>
    <w:rsid w:val="0050381E"/>
    <w:rsid w:val="00504C42"/>
    <w:rsid w:val="00505B5D"/>
    <w:rsid w:val="00505B75"/>
    <w:rsid w:val="00505F0A"/>
    <w:rsid w:val="00505F31"/>
    <w:rsid w:val="00507972"/>
    <w:rsid w:val="00507E88"/>
    <w:rsid w:val="00511251"/>
    <w:rsid w:val="0051158F"/>
    <w:rsid w:val="00511923"/>
    <w:rsid w:val="00512011"/>
    <w:rsid w:val="00512167"/>
    <w:rsid w:val="00512986"/>
    <w:rsid w:val="00512A0A"/>
    <w:rsid w:val="0051327B"/>
    <w:rsid w:val="005139FC"/>
    <w:rsid w:val="00513C4F"/>
    <w:rsid w:val="0051496A"/>
    <w:rsid w:val="00514A13"/>
    <w:rsid w:val="00514BEF"/>
    <w:rsid w:val="00514F11"/>
    <w:rsid w:val="00514FEB"/>
    <w:rsid w:val="00515C89"/>
    <w:rsid w:val="00516007"/>
    <w:rsid w:val="00516449"/>
    <w:rsid w:val="00516E2B"/>
    <w:rsid w:val="00517464"/>
    <w:rsid w:val="00517E6C"/>
    <w:rsid w:val="00520638"/>
    <w:rsid w:val="005207DD"/>
    <w:rsid w:val="00520AC6"/>
    <w:rsid w:val="00520B37"/>
    <w:rsid w:val="00521277"/>
    <w:rsid w:val="0052133E"/>
    <w:rsid w:val="0052141C"/>
    <w:rsid w:val="00522AF6"/>
    <w:rsid w:val="0052361D"/>
    <w:rsid w:val="00523B9D"/>
    <w:rsid w:val="00523EC6"/>
    <w:rsid w:val="005240FE"/>
    <w:rsid w:val="005243BC"/>
    <w:rsid w:val="00524478"/>
    <w:rsid w:val="00524E83"/>
    <w:rsid w:val="00525885"/>
    <w:rsid w:val="00525A5A"/>
    <w:rsid w:val="0052659C"/>
    <w:rsid w:val="00526BED"/>
    <w:rsid w:val="005306A1"/>
    <w:rsid w:val="00530AB1"/>
    <w:rsid w:val="0053238F"/>
    <w:rsid w:val="0053310C"/>
    <w:rsid w:val="005342DE"/>
    <w:rsid w:val="00535114"/>
    <w:rsid w:val="00535A56"/>
    <w:rsid w:val="00535A89"/>
    <w:rsid w:val="00535ECD"/>
    <w:rsid w:val="00535F2B"/>
    <w:rsid w:val="00536574"/>
    <w:rsid w:val="0053723B"/>
    <w:rsid w:val="00537686"/>
    <w:rsid w:val="00540001"/>
    <w:rsid w:val="00540479"/>
    <w:rsid w:val="00540520"/>
    <w:rsid w:val="00540665"/>
    <w:rsid w:val="005406C1"/>
    <w:rsid w:val="00540734"/>
    <w:rsid w:val="00540ECF"/>
    <w:rsid w:val="00541019"/>
    <w:rsid w:val="00541021"/>
    <w:rsid w:val="00541D5B"/>
    <w:rsid w:val="005423FF"/>
    <w:rsid w:val="00543948"/>
    <w:rsid w:val="00543DFA"/>
    <w:rsid w:val="00544438"/>
    <w:rsid w:val="00544CE8"/>
    <w:rsid w:val="00545C29"/>
    <w:rsid w:val="0054636A"/>
    <w:rsid w:val="005467EA"/>
    <w:rsid w:val="00546DFC"/>
    <w:rsid w:val="00547B19"/>
    <w:rsid w:val="00547E22"/>
    <w:rsid w:val="00550193"/>
    <w:rsid w:val="005507C5"/>
    <w:rsid w:val="00550B3B"/>
    <w:rsid w:val="00551E4A"/>
    <w:rsid w:val="00554472"/>
    <w:rsid w:val="005546A4"/>
    <w:rsid w:val="00554E41"/>
    <w:rsid w:val="005551E1"/>
    <w:rsid w:val="00555C07"/>
    <w:rsid w:val="00556158"/>
    <w:rsid w:val="00556338"/>
    <w:rsid w:val="00556918"/>
    <w:rsid w:val="00556B87"/>
    <w:rsid w:val="00557AC3"/>
    <w:rsid w:val="00557EAB"/>
    <w:rsid w:val="0056065C"/>
    <w:rsid w:val="00560CE4"/>
    <w:rsid w:val="00560E31"/>
    <w:rsid w:val="0056109D"/>
    <w:rsid w:val="005611BE"/>
    <w:rsid w:val="005611F9"/>
    <w:rsid w:val="00562DF4"/>
    <w:rsid w:val="00562EC7"/>
    <w:rsid w:val="00563002"/>
    <w:rsid w:val="005636E8"/>
    <w:rsid w:val="00563747"/>
    <w:rsid w:val="00563E2D"/>
    <w:rsid w:val="0056489F"/>
    <w:rsid w:val="005651FA"/>
    <w:rsid w:val="00565CB3"/>
    <w:rsid w:val="00565D79"/>
    <w:rsid w:val="0056639C"/>
    <w:rsid w:val="005663B7"/>
    <w:rsid w:val="0056676B"/>
    <w:rsid w:val="00566827"/>
    <w:rsid w:val="00566BFE"/>
    <w:rsid w:val="00566D8F"/>
    <w:rsid w:val="00567184"/>
    <w:rsid w:val="0056740D"/>
    <w:rsid w:val="0057003C"/>
    <w:rsid w:val="005702C3"/>
    <w:rsid w:val="00570749"/>
    <w:rsid w:val="00571056"/>
    <w:rsid w:val="00571B53"/>
    <w:rsid w:val="00571EB5"/>
    <w:rsid w:val="00572520"/>
    <w:rsid w:val="005725E4"/>
    <w:rsid w:val="00572E56"/>
    <w:rsid w:val="00573B29"/>
    <w:rsid w:val="00573CC0"/>
    <w:rsid w:val="00574485"/>
    <w:rsid w:val="00575277"/>
    <w:rsid w:val="00575842"/>
    <w:rsid w:val="00575B68"/>
    <w:rsid w:val="00576ADB"/>
    <w:rsid w:val="00576FAE"/>
    <w:rsid w:val="0058011D"/>
    <w:rsid w:val="005817E2"/>
    <w:rsid w:val="00581FF2"/>
    <w:rsid w:val="00582868"/>
    <w:rsid w:val="005830C6"/>
    <w:rsid w:val="00583A07"/>
    <w:rsid w:val="00583AC6"/>
    <w:rsid w:val="00583E50"/>
    <w:rsid w:val="005841B8"/>
    <w:rsid w:val="005847B4"/>
    <w:rsid w:val="0058559B"/>
    <w:rsid w:val="0058597A"/>
    <w:rsid w:val="00585E29"/>
    <w:rsid w:val="00586B3A"/>
    <w:rsid w:val="00586BEC"/>
    <w:rsid w:val="00586E97"/>
    <w:rsid w:val="00587A38"/>
    <w:rsid w:val="005902EE"/>
    <w:rsid w:val="00590638"/>
    <w:rsid w:val="00590BC1"/>
    <w:rsid w:val="00590C13"/>
    <w:rsid w:val="0059159D"/>
    <w:rsid w:val="00591D7E"/>
    <w:rsid w:val="00592028"/>
    <w:rsid w:val="005921F7"/>
    <w:rsid w:val="005927C8"/>
    <w:rsid w:val="00593901"/>
    <w:rsid w:val="00593B09"/>
    <w:rsid w:val="0059484F"/>
    <w:rsid w:val="00594A3E"/>
    <w:rsid w:val="00594A9F"/>
    <w:rsid w:val="00594EAF"/>
    <w:rsid w:val="005950B4"/>
    <w:rsid w:val="00597063"/>
    <w:rsid w:val="0059761E"/>
    <w:rsid w:val="00597E87"/>
    <w:rsid w:val="005A039D"/>
    <w:rsid w:val="005A08EF"/>
    <w:rsid w:val="005A0C4F"/>
    <w:rsid w:val="005A0D31"/>
    <w:rsid w:val="005A0F52"/>
    <w:rsid w:val="005A2822"/>
    <w:rsid w:val="005A2C84"/>
    <w:rsid w:val="005A3239"/>
    <w:rsid w:val="005A365F"/>
    <w:rsid w:val="005A3808"/>
    <w:rsid w:val="005A45DF"/>
    <w:rsid w:val="005A4D96"/>
    <w:rsid w:val="005A52C3"/>
    <w:rsid w:val="005A5708"/>
    <w:rsid w:val="005A5A0A"/>
    <w:rsid w:val="005A5BB8"/>
    <w:rsid w:val="005A6719"/>
    <w:rsid w:val="005A6B70"/>
    <w:rsid w:val="005A6C4C"/>
    <w:rsid w:val="005A79B6"/>
    <w:rsid w:val="005A7F95"/>
    <w:rsid w:val="005B14FC"/>
    <w:rsid w:val="005B17D7"/>
    <w:rsid w:val="005B1BE4"/>
    <w:rsid w:val="005B1D15"/>
    <w:rsid w:val="005B1DAF"/>
    <w:rsid w:val="005B4154"/>
    <w:rsid w:val="005B4EB6"/>
    <w:rsid w:val="005B5140"/>
    <w:rsid w:val="005B5509"/>
    <w:rsid w:val="005B582D"/>
    <w:rsid w:val="005B59FA"/>
    <w:rsid w:val="005B5C25"/>
    <w:rsid w:val="005B604E"/>
    <w:rsid w:val="005B6064"/>
    <w:rsid w:val="005B6ACD"/>
    <w:rsid w:val="005B7026"/>
    <w:rsid w:val="005B796B"/>
    <w:rsid w:val="005B7E83"/>
    <w:rsid w:val="005B8755"/>
    <w:rsid w:val="005C029D"/>
    <w:rsid w:val="005C0A8C"/>
    <w:rsid w:val="005C18E7"/>
    <w:rsid w:val="005C2218"/>
    <w:rsid w:val="005C26D6"/>
    <w:rsid w:val="005C2C17"/>
    <w:rsid w:val="005C43C0"/>
    <w:rsid w:val="005C4953"/>
    <w:rsid w:val="005C50E5"/>
    <w:rsid w:val="005C510C"/>
    <w:rsid w:val="005C5287"/>
    <w:rsid w:val="005C5B59"/>
    <w:rsid w:val="005C6FE1"/>
    <w:rsid w:val="005C7499"/>
    <w:rsid w:val="005C7E65"/>
    <w:rsid w:val="005C7FD8"/>
    <w:rsid w:val="005D0113"/>
    <w:rsid w:val="005D013D"/>
    <w:rsid w:val="005D0574"/>
    <w:rsid w:val="005D2651"/>
    <w:rsid w:val="005D345D"/>
    <w:rsid w:val="005D37D9"/>
    <w:rsid w:val="005D392C"/>
    <w:rsid w:val="005D3FE2"/>
    <w:rsid w:val="005D4693"/>
    <w:rsid w:val="005D4D48"/>
    <w:rsid w:val="005D4F73"/>
    <w:rsid w:val="005D51DA"/>
    <w:rsid w:val="005D538F"/>
    <w:rsid w:val="005D56AA"/>
    <w:rsid w:val="005D5800"/>
    <w:rsid w:val="005D6EC4"/>
    <w:rsid w:val="005D72EF"/>
    <w:rsid w:val="005E10F0"/>
    <w:rsid w:val="005E183C"/>
    <w:rsid w:val="005E1979"/>
    <w:rsid w:val="005E197C"/>
    <w:rsid w:val="005E1D7D"/>
    <w:rsid w:val="005E2054"/>
    <w:rsid w:val="005E2A37"/>
    <w:rsid w:val="005E2CE1"/>
    <w:rsid w:val="005E32A5"/>
    <w:rsid w:val="005E3C6F"/>
    <w:rsid w:val="005E4435"/>
    <w:rsid w:val="005E523E"/>
    <w:rsid w:val="005E5800"/>
    <w:rsid w:val="005E7EF1"/>
    <w:rsid w:val="005F07EE"/>
    <w:rsid w:val="005F0C12"/>
    <w:rsid w:val="005F1412"/>
    <w:rsid w:val="005F1CD0"/>
    <w:rsid w:val="005F1EEB"/>
    <w:rsid w:val="005F2011"/>
    <w:rsid w:val="005F268F"/>
    <w:rsid w:val="005F28F6"/>
    <w:rsid w:val="005F3429"/>
    <w:rsid w:val="005F4CC8"/>
    <w:rsid w:val="005F4EB6"/>
    <w:rsid w:val="005F4FE0"/>
    <w:rsid w:val="005F55E5"/>
    <w:rsid w:val="005F5875"/>
    <w:rsid w:val="005F5904"/>
    <w:rsid w:val="005F6894"/>
    <w:rsid w:val="005F6C7D"/>
    <w:rsid w:val="00600072"/>
    <w:rsid w:val="006008AF"/>
    <w:rsid w:val="006008B4"/>
    <w:rsid w:val="00600B0C"/>
    <w:rsid w:val="00600B6A"/>
    <w:rsid w:val="0060181C"/>
    <w:rsid w:val="00601E45"/>
    <w:rsid w:val="00602D4C"/>
    <w:rsid w:val="006030E4"/>
    <w:rsid w:val="0060563E"/>
    <w:rsid w:val="00605A19"/>
    <w:rsid w:val="00605AA8"/>
    <w:rsid w:val="00606430"/>
    <w:rsid w:val="00606611"/>
    <w:rsid w:val="00606FC8"/>
    <w:rsid w:val="00607024"/>
    <w:rsid w:val="006077F3"/>
    <w:rsid w:val="00607E44"/>
    <w:rsid w:val="006108BC"/>
    <w:rsid w:val="0061117C"/>
    <w:rsid w:val="00611609"/>
    <w:rsid w:val="0061162E"/>
    <w:rsid w:val="0061178D"/>
    <w:rsid w:val="00611E7F"/>
    <w:rsid w:val="0061282F"/>
    <w:rsid w:val="00612C0C"/>
    <w:rsid w:val="00612E1F"/>
    <w:rsid w:val="00613D19"/>
    <w:rsid w:val="006153EF"/>
    <w:rsid w:val="0061577F"/>
    <w:rsid w:val="00615C13"/>
    <w:rsid w:val="00616011"/>
    <w:rsid w:val="0061664E"/>
    <w:rsid w:val="006166DF"/>
    <w:rsid w:val="006177AA"/>
    <w:rsid w:val="00617CF1"/>
    <w:rsid w:val="006200EF"/>
    <w:rsid w:val="006201E2"/>
    <w:rsid w:val="006206A7"/>
    <w:rsid w:val="006208A2"/>
    <w:rsid w:val="00622337"/>
    <w:rsid w:val="00622C79"/>
    <w:rsid w:val="006233A1"/>
    <w:rsid w:val="0062374D"/>
    <w:rsid w:val="00623885"/>
    <w:rsid w:val="00623B96"/>
    <w:rsid w:val="00623E64"/>
    <w:rsid w:val="00625051"/>
    <w:rsid w:val="00625337"/>
    <w:rsid w:val="00625618"/>
    <w:rsid w:val="006259A7"/>
    <w:rsid w:val="00625C97"/>
    <w:rsid w:val="0062683F"/>
    <w:rsid w:val="006277A7"/>
    <w:rsid w:val="00627DCE"/>
    <w:rsid w:val="006307D2"/>
    <w:rsid w:val="00631025"/>
    <w:rsid w:val="00631250"/>
    <w:rsid w:val="00632258"/>
    <w:rsid w:val="006326EA"/>
    <w:rsid w:val="00632C4C"/>
    <w:rsid w:val="006333AB"/>
    <w:rsid w:val="00634212"/>
    <w:rsid w:val="00634961"/>
    <w:rsid w:val="00635120"/>
    <w:rsid w:val="00635467"/>
    <w:rsid w:val="00635608"/>
    <w:rsid w:val="00636089"/>
    <w:rsid w:val="0063629F"/>
    <w:rsid w:val="006364BE"/>
    <w:rsid w:val="00636D28"/>
    <w:rsid w:val="00637052"/>
    <w:rsid w:val="00637856"/>
    <w:rsid w:val="00640529"/>
    <w:rsid w:val="00640AD1"/>
    <w:rsid w:val="00640C75"/>
    <w:rsid w:val="006418A7"/>
    <w:rsid w:val="00641CFC"/>
    <w:rsid w:val="0064210A"/>
    <w:rsid w:val="00642775"/>
    <w:rsid w:val="00642C8F"/>
    <w:rsid w:val="00642CA0"/>
    <w:rsid w:val="0064355F"/>
    <w:rsid w:val="00643979"/>
    <w:rsid w:val="00643A6A"/>
    <w:rsid w:val="006440E5"/>
    <w:rsid w:val="00644E4B"/>
    <w:rsid w:val="00644FA1"/>
    <w:rsid w:val="00645612"/>
    <w:rsid w:val="00647281"/>
    <w:rsid w:val="00647F1E"/>
    <w:rsid w:val="006512E1"/>
    <w:rsid w:val="00651E39"/>
    <w:rsid w:val="00652679"/>
    <w:rsid w:val="0065345F"/>
    <w:rsid w:val="006538B1"/>
    <w:rsid w:val="00654211"/>
    <w:rsid w:val="00654417"/>
    <w:rsid w:val="0065479B"/>
    <w:rsid w:val="00654F78"/>
    <w:rsid w:val="00654FE3"/>
    <w:rsid w:val="006556BD"/>
    <w:rsid w:val="006559EF"/>
    <w:rsid w:val="00655B76"/>
    <w:rsid w:val="00656420"/>
    <w:rsid w:val="00656632"/>
    <w:rsid w:val="006566EF"/>
    <w:rsid w:val="00656C13"/>
    <w:rsid w:val="00656C99"/>
    <w:rsid w:val="006600D1"/>
    <w:rsid w:val="00660202"/>
    <w:rsid w:val="00660E64"/>
    <w:rsid w:val="006632E9"/>
    <w:rsid w:val="00663B18"/>
    <w:rsid w:val="00663BC7"/>
    <w:rsid w:val="00663D5F"/>
    <w:rsid w:val="006640E3"/>
    <w:rsid w:val="00664632"/>
    <w:rsid w:val="006653EA"/>
    <w:rsid w:val="006658CA"/>
    <w:rsid w:val="006664A3"/>
    <w:rsid w:val="0066686D"/>
    <w:rsid w:val="00666935"/>
    <w:rsid w:val="006676D2"/>
    <w:rsid w:val="00667923"/>
    <w:rsid w:val="006700AA"/>
    <w:rsid w:val="006703D8"/>
    <w:rsid w:val="00670401"/>
    <w:rsid w:val="00670C5B"/>
    <w:rsid w:val="00670E24"/>
    <w:rsid w:val="00671998"/>
    <w:rsid w:val="0067377A"/>
    <w:rsid w:val="00673EFE"/>
    <w:rsid w:val="0067403D"/>
    <w:rsid w:val="00674624"/>
    <w:rsid w:val="00675264"/>
    <w:rsid w:val="00675F41"/>
    <w:rsid w:val="00676A93"/>
    <w:rsid w:val="00676AA9"/>
    <w:rsid w:val="0067782E"/>
    <w:rsid w:val="00677DC4"/>
    <w:rsid w:val="00680010"/>
    <w:rsid w:val="00680C29"/>
    <w:rsid w:val="00680ED2"/>
    <w:rsid w:val="00682247"/>
    <w:rsid w:val="0068294F"/>
    <w:rsid w:val="006829D9"/>
    <w:rsid w:val="00683225"/>
    <w:rsid w:val="006835A8"/>
    <w:rsid w:val="00683CFA"/>
    <w:rsid w:val="0068414C"/>
    <w:rsid w:val="006844E3"/>
    <w:rsid w:val="006854A9"/>
    <w:rsid w:val="00685B4C"/>
    <w:rsid w:val="0068613D"/>
    <w:rsid w:val="00686FC8"/>
    <w:rsid w:val="00687299"/>
    <w:rsid w:val="006876D7"/>
    <w:rsid w:val="00690298"/>
    <w:rsid w:val="006907C7"/>
    <w:rsid w:val="006909F5"/>
    <w:rsid w:val="00691604"/>
    <w:rsid w:val="00691AB6"/>
    <w:rsid w:val="00691B1F"/>
    <w:rsid w:val="00691C4C"/>
    <w:rsid w:val="006922DA"/>
    <w:rsid w:val="0069293C"/>
    <w:rsid w:val="00692A48"/>
    <w:rsid w:val="006930F4"/>
    <w:rsid w:val="00694C62"/>
    <w:rsid w:val="00695181"/>
    <w:rsid w:val="00695696"/>
    <w:rsid w:val="006957E7"/>
    <w:rsid w:val="00695A02"/>
    <w:rsid w:val="00695D0C"/>
    <w:rsid w:val="00695DD5"/>
    <w:rsid w:val="006961D2"/>
    <w:rsid w:val="00696862"/>
    <w:rsid w:val="00696C2F"/>
    <w:rsid w:val="006A0298"/>
    <w:rsid w:val="006A047E"/>
    <w:rsid w:val="006A06D6"/>
    <w:rsid w:val="006A09C4"/>
    <w:rsid w:val="006A0AFD"/>
    <w:rsid w:val="006A0B89"/>
    <w:rsid w:val="006A1463"/>
    <w:rsid w:val="006A2044"/>
    <w:rsid w:val="006A2902"/>
    <w:rsid w:val="006A3238"/>
    <w:rsid w:val="006A4F9B"/>
    <w:rsid w:val="006A52AE"/>
    <w:rsid w:val="006A5FFB"/>
    <w:rsid w:val="006A674A"/>
    <w:rsid w:val="006A6FA2"/>
    <w:rsid w:val="006A76C5"/>
    <w:rsid w:val="006A772D"/>
    <w:rsid w:val="006B02F5"/>
    <w:rsid w:val="006B0745"/>
    <w:rsid w:val="006B1904"/>
    <w:rsid w:val="006B1C34"/>
    <w:rsid w:val="006B21F1"/>
    <w:rsid w:val="006B2F86"/>
    <w:rsid w:val="006B3053"/>
    <w:rsid w:val="006B3317"/>
    <w:rsid w:val="006B39EB"/>
    <w:rsid w:val="006B451F"/>
    <w:rsid w:val="006B4718"/>
    <w:rsid w:val="006B4774"/>
    <w:rsid w:val="006B5442"/>
    <w:rsid w:val="006B5461"/>
    <w:rsid w:val="006B54DC"/>
    <w:rsid w:val="006B5765"/>
    <w:rsid w:val="006B6526"/>
    <w:rsid w:val="006B68D1"/>
    <w:rsid w:val="006B6B4E"/>
    <w:rsid w:val="006B6FDA"/>
    <w:rsid w:val="006B79D6"/>
    <w:rsid w:val="006B7A38"/>
    <w:rsid w:val="006C0596"/>
    <w:rsid w:val="006C0F25"/>
    <w:rsid w:val="006C1855"/>
    <w:rsid w:val="006C1B55"/>
    <w:rsid w:val="006C2137"/>
    <w:rsid w:val="006C2569"/>
    <w:rsid w:val="006C264D"/>
    <w:rsid w:val="006C2F4A"/>
    <w:rsid w:val="006C32F1"/>
    <w:rsid w:val="006C435E"/>
    <w:rsid w:val="006C43AC"/>
    <w:rsid w:val="006C57DE"/>
    <w:rsid w:val="006C5967"/>
    <w:rsid w:val="006C59C8"/>
    <w:rsid w:val="006D03F4"/>
    <w:rsid w:val="006D153A"/>
    <w:rsid w:val="006D1B2A"/>
    <w:rsid w:val="006D1C90"/>
    <w:rsid w:val="006D1E9B"/>
    <w:rsid w:val="006D2816"/>
    <w:rsid w:val="006D28A0"/>
    <w:rsid w:val="006D2A37"/>
    <w:rsid w:val="006D3DB7"/>
    <w:rsid w:val="006D444F"/>
    <w:rsid w:val="006D4618"/>
    <w:rsid w:val="006D5ADA"/>
    <w:rsid w:val="006D6169"/>
    <w:rsid w:val="006D68C9"/>
    <w:rsid w:val="006D7571"/>
    <w:rsid w:val="006D796F"/>
    <w:rsid w:val="006D7A86"/>
    <w:rsid w:val="006D7BFB"/>
    <w:rsid w:val="006E089E"/>
    <w:rsid w:val="006E0961"/>
    <w:rsid w:val="006E0CFD"/>
    <w:rsid w:val="006E160C"/>
    <w:rsid w:val="006E1CD3"/>
    <w:rsid w:val="006E2366"/>
    <w:rsid w:val="006E27C7"/>
    <w:rsid w:val="006E332D"/>
    <w:rsid w:val="006E5DCA"/>
    <w:rsid w:val="006E6576"/>
    <w:rsid w:val="006E6E0F"/>
    <w:rsid w:val="006E7256"/>
    <w:rsid w:val="006F1C8C"/>
    <w:rsid w:val="006F32C3"/>
    <w:rsid w:val="006F3CFB"/>
    <w:rsid w:val="006F4CBA"/>
    <w:rsid w:val="006F50F4"/>
    <w:rsid w:val="006F52AC"/>
    <w:rsid w:val="006F5695"/>
    <w:rsid w:val="006F56A1"/>
    <w:rsid w:val="006F5B21"/>
    <w:rsid w:val="006F5E2F"/>
    <w:rsid w:val="006F66F1"/>
    <w:rsid w:val="006F765F"/>
    <w:rsid w:val="006F7F54"/>
    <w:rsid w:val="007004E5"/>
    <w:rsid w:val="00700F12"/>
    <w:rsid w:val="007011B1"/>
    <w:rsid w:val="0070125B"/>
    <w:rsid w:val="007014FB"/>
    <w:rsid w:val="00702018"/>
    <w:rsid w:val="0070281A"/>
    <w:rsid w:val="00702CE0"/>
    <w:rsid w:val="0070344E"/>
    <w:rsid w:val="0070356F"/>
    <w:rsid w:val="00703D11"/>
    <w:rsid w:val="00703FE3"/>
    <w:rsid w:val="007042DE"/>
    <w:rsid w:val="007045BD"/>
    <w:rsid w:val="00704E91"/>
    <w:rsid w:val="007065EE"/>
    <w:rsid w:val="0070690B"/>
    <w:rsid w:val="007072FE"/>
    <w:rsid w:val="00707342"/>
    <w:rsid w:val="00710285"/>
    <w:rsid w:val="007102C8"/>
    <w:rsid w:val="00710C63"/>
    <w:rsid w:val="00711DD7"/>
    <w:rsid w:val="0071266A"/>
    <w:rsid w:val="00713360"/>
    <w:rsid w:val="0071352E"/>
    <w:rsid w:val="00713AEE"/>
    <w:rsid w:val="00713FCF"/>
    <w:rsid w:val="007150CA"/>
    <w:rsid w:val="0071529F"/>
    <w:rsid w:val="007157E3"/>
    <w:rsid w:val="00715D40"/>
    <w:rsid w:val="0072080A"/>
    <w:rsid w:val="007213A1"/>
    <w:rsid w:val="00721A0F"/>
    <w:rsid w:val="00721DA7"/>
    <w:rsid w:val="00721DB9"/>
    <w:rsid w:val="007223F3"/>
    <w:rsid w:val="00722406"/>
    <w:rsid w:val="007225F3"/>
    <w:rsid w:val="00723F6F"/>
    <w:rsid w:val="00724F45"/>
    <w:rsid w:val="00725290"/>
    <w:rsid w:val="0072536F"/>
    <w:rsid w:val="0072577B"/>
    <w:rsid w:val="00725BC4"/>
    <w:rsid w:val="007261B3"/>
    <w:rsid w:val="00726204"/>
    <w:rsid w:val="0072708E"/>
    <w:rsid w:val="007274DC"/>
    <w:rsid w:val="0073085D"/>
    <w:rsid w:val="00730919"/>
    <w:rsid w:val="007311A2"/>
    <w:rsid w:val="00731831"/>
    <w:rsid w:val="00731BB8"/>
    <w:rsid w:val="007320BA"/>
    <w:rsid w:val="00732C46"/>
    <w:rsid w:val="007335B0"/>
    <w:rsid w:val="00733876"/>
    <w:rsid w:val="007363CC"/>
    <w:rsid w:val="00737795"/>
    <w:rsid w:val="00737A24"/>
    <w:rsid w:val="00737C34"/>
    <w:rsid w:val="007400B0"/>
    <w:rsid w:val="00740C51"/>
    <w:rsid w:val="00740C61"/>
    <w:rsid w:val="007410F4"/>
    <w:rsid w:val="0074122D"/>
    <w:rsid w:val="007413D7"/>
    <w:rsid w:val="00741693"/>
    <w:rsid w:val="007416B1"/>
    <w:rsid w:val="00741A86"/>
    <w:rsid w:val="00742619"/>
    <w:rsid w:val="00742EAB"/>
    <w:rsid w:val="0074341D"/>
    <w:rsid w:val="00744B0D"/>
    <w:rsid w:val="007456F8"/>
    <w:rsid w:val="00745A47"/>
    <w:rsid w:val="00751959"/>
    <w:rsid w:val="00752CEB"/>
    <w:rsid w:val="00752D3C"/>
    <w:rsid w:val="00753218"/>
    <w:rsid w:val="007539FE"/>
    <w:rsid w:val="00753ADB"/>
    <w:rsid w:val="00753BD2"/>
    <w:rsid w:val="00753D1C"/>
    <w:rsid w:val="00754268"/>
    <w:rsid w:val="00754D2B"/>
    <w:rsid w:val="0075665E"/>
    <w:rsid w:val="00757F95"/>
    <w:rsid w:val="00760D67"/>
    <w:rsid w:val="00761007"/>
    <w:rsid w:val="007625D0"/>
    <w:rsid w:val="00762CAB"/>
    <w:rsid w:val="00763563"/>
    <w:rsid w:val="007636AF"/>
    <w:rsid w:val="00764D7E"/>
    <w:rsid w:val="007654C6"/>
    <w:rsid w:val="00765E3D"/>
    <w:rsid w:val="0076605D"/>
    <w:rsid w:val="00766478"/>
    <w:rsid w:val="00766D8E"/>
    <w:rsid w:val="00767A63"/>
    <w:rsid w:val="00767BE0"/>
    <w:rsid w:val="007700D0"/>
    <w:rsid w:val="00770D66"/>
    <w:rsid w:val="00771AFF"/>
    <w:rsid w:val="00771B44"/>
    <w:rsid w:val="00772E91"/>
    <w:rsid w:val="00773483"/>
    <w:rsid w:val="007735DC"/>
    <w:rsid w:val="0077382C"/>
    <w:rsid w:val="007741AE"/>
    <w:rsid w:val="00774598"/>
    <w:rsid w:val="00775F42"/>
    <w:rsid w:val="00775FF9"/>
    <w:rsid w:val="00776109"/>
    <w:rsid w:val="00776A68"/>
    <w:rsid w:val="00776AB4"/>
    <w:rsid w:val="007803C8"/>
    <w:rsid w:val="00780910"/>
    <w:rsid w:val="00781E5D"/>
    <w:rsid w:val="0078276C"/>
    <w:rsid w:val="00782DB9"/>
    <w:rsid w:val="00783177"/>
    <w:rsid w:val="0078326D"/>
    <w:rsid w:val="007837FF"/>
    <w:rsid w:val="00783A06"/>
    <w:rsid w:val="00783C92"/>
    <w:rsid w:val="0078431B"/>
    <w:rsid w:val="007850C4"/>
    <w:rsid w:val="00785AE6"/>
    <w:rsid w:val="00786DCE"/>
    <w:rsid w:val="00786ED8"/>
    <w:rsid w:val="007874FC"/>
    <w:rsid w:val="00787EFF"/>
    <w:rsid w:val="00790DBC"/>
    <w:rsid w:val="007914D5"/>
    <w:rsid w:val="007914E6"/>
    <w:rsid w:val="0079404C"/>
    <w:rsid w:val="0079466A"/>
    <w:rsid w:val="007948AC"/>
    <w:rsid w:val="00794CC1"/>
    <w:rsid w:val="00794E64"/>
    <w:rsid w:val="00795C4B"/>
    <w:rsid w:val="00795CAF"/>
    <w:rsid w:val="00795E7B"/>
    <w:rsid w:val="007972E2"/>
    <w:rsid w:val="00797D45"/>
    <w:rsid w:val="00797E9E"/>
    <w:rsid w:val="007A003F"/>
    <w:rsid w:val="007A040F"/>
    <w:rsid w:val="007A1C28"/>
    <w:rsid w:val="007A2692"/>
    <w:rsid w:val="007A34D9"/>
    <w:rsid w:val="007A36A5"/>
    <w:rsid w:val="007A4267"/>
    <w:rsid w:val="007A43FC"/>
    <w:rsid w:val="007A6338"/>
    <w:rsid w:val="007A7065"/>
    <w:rsid w:val="007A7EE8"/>
    <w:rsid w:val="007A7FB9"/>
    <w:rsid w:val="007B19DF"/>
    <w:rsid w:val="007B2103"/>
    <w:rsid w:val="007B231E"/>
    <w:rsid w:val="007B2530"/>
    <w:rsid w:val="007B26E2"/>
    <w:rsid w:val="007B3030"/>
    <w:rsid w:val="007B3961"/>
    <w:rsid w:val="007B39FD"/>
    <w:rsid w:val="007B3A75"/>
    <w:rsid w:val="007B46E6"/>
    <w:rsid w:val="007B63D2"/>
    <w:rsid w:val="007B6B90"/>
    <w:rsid w:val="007B717D"/>
    <w:rsid w:val="007B73C5"/>
    <w:rsid w:val="007B7D5C"/>
    <w:rsid w:val="007B7FFD"/>
    <w:rsid w:val="007C0E2D"/>
    <w:rsid w:val="007C0F99"/>
    <w:rsid w:val="007C160E"/>
    <w:rsid w:val="007C1614"/>
    <w:rsid w:val="007C2EA7"/>
    <w:rsid w:val="007C2F8D"/>
    <w:rsid w:val="007C3E11"/>
    <w:rsid w:val="007C3FBB"/>
    <w:rsid w:val="007C44D0"/>
    <w:rsid w:val="007C50D6"/>
    <w:rsid w:val="007C566E"/>
    <w:rsid w:val="007C5ED2"/>
    <w:rsid w:val="007C7B57"/>
    <w:rsid w:val="007D0623"/>
    <w:rsid w:val="007D083A"/>
    <w:rsid w:val="007D2B37"/>
    <w:rsid w:val="007D2C0F"/>
    <w:rsid w:val="007D2E0A"/>
    <w:rsid w:val="007D2FF9"/>
    <w:rsid w:val="007D3F7E"/>
    <w:rsid w:val="007D4B14"/>
    <w:rsid w:val="007D4C4B"/>
    <w:rsid w:val="007D5477"/>
    <w:rsid w:val="007D5A42"/>
    <w:rsid w:val="007D60D8"/>
    <w:rsid w:val="007D746E"/>
    <w:rsid w:val="007E00B9"/>
    <w:rsid w:val="007E0615"/>
    <w:rsid w:val="007E0799"/>
    <w:rsid w:val="007E0E17"/>
    <w:rsid w:val="007E106E"/>
    <w:rsid w:val="007E1578"/>
    <w:rsid w:val="007E168D"/>
    <w:rsid w:val="007E1BF6"/>
    <w:rsid w:val="007E229A"/>
    <w:rsid w:val="007E2D27"/>
    <w:rsid w:val="007E2DA9"/>
    <w:rsid w:val="007E306D"/>
    <w:rsid w:val="007E3F6C"/>
    <w:rsid w:val="007E408C"/>
    <w:rsid w:val="007E4392"/>
    <w:rsid w:val="007E4D57"/>
    <w:rsid w:val="007E5190"/>
    <w:rsid w:val="007E56E6"/>
    <w:rsid w:val="007E5BFF"/>
    <w:rsid w:val="007E60B1"/>
    <w:rsid w:val="007E6E17"/>
    <w:rsid w:val="007E7512"/>
    <w:rsid w:val="007E7C36"/>
    <w:rsid w:val="007F0904"/>
    <w:rsid w:val="007F0FE2"/>
    <w:rsid w:val="007F10BA"/>
    <w:rsid w:val="007F14E0"/>
    <w:rsid w:val="007F2627"/>
    <w:rsid w:val="007F27BF"/>
    <w:rsid w:val="007F29F3"/>
    <w:rsid w:val="007F3495"/>
    <w:rsid w:val="007F365D"/>
    <w:rsid w:val="007F4985"/>
    <w:rsid w:val="007F555E"/>
    <w:rsid w:val="007F65BE"/>
    <w:rsid w:val="007F70C8"/>
    <w:rsid w:val="007F7C94"/>
    <w:rsid w:val="008006B6"/>
    <w:rsid w:val="00800B82"/>
    <w:rsid w:val="00801273"/>
    <w:rsid w:val="00801FA2"/>
    <w:rsid w:val="00802B44"/>
    <w:rsid w:val="00802EA0"/>
    <w:rsid w:val="00802FF9"/>
    <w:rsid w:val="008039FD"/>
    <w:rsid w:val="0080426C"/>
    <w:rsid w:val="00804453"/>
    <w:rsid w:val="0080599E"/>
    <w:rsid w:val="00805A29"/>
    <w:rsid w:val="00805DE8"/>
    <w:rsid w:val="008061CD"/>
    <w:rsid w:val="00806534"/>
    <w:rsid w:val="008070EB"/>
    <w:rsid w:val="008118FB"/>
    <w:rsid w:val="00811F46"/>
    <w:rsid w:val="008124F1"/>
    <w:rsid w:val="008125CC"/>
    <w:rsid w:val="00813E42"/>
    <w:rsid w:val="00814009"/>
    <w:rsid w:val="00814F49"/>
    <w:rsid w:val="00815293"/>
    <w:rsid w:val="0081530A"/>
    <w:rsid w:val="00815D85"/>
    <w:rsid w:val="0081651E"/>
    <w:rsid w:val="00816810"/>
    <w:rsid w:val="00816A96"/>
    <w:rsid w:val="00816D38"/>
    <w:rsid w:val="008173EF"/>
    <w:rsid w:val="00820271"/>
    <w:rsid w:val="00820B39"/>
    <w:rsid w:val="00820E7F"/>
    <w:rsid w:val="00820F9D"/>
    <w:rsid w:val="008214F0"/>
    <w:rsid w:val="0082152D"/>
    <w:rsid w:val="00821983"/>
    <w:rsid w:val="00821A04"/>
    <w:rsid w:val="00821C62"/>
    <w:rsid w:val="00821D4D"/>
    <w:rsid w:val="0082233B"/>
    <w:rsid w:val="00822D11"/>
    <w:rsid w:val="0082320B"/>
    <w:rsid w:val="00823F09"/>
    <w:rsid w:val="00824259"/>
    <w:rsid w:val="00824422"/>
    <w:rsid w:val="008246FB"/>
    <w:rsid w:val="008248B2"/>
    <w:rsid w:val="0082493B"/>
    <w:rsid w:val="00824C07"/>
    <w:rsid w:val="00824DCF"/>
    <w:rsid w:val="00824FEF"/>
    <w:rsid w:val="00825442"/>
    <w:rsid w:val="00826400"/>
    <w:rsid w:val="008264DF"/>
    <w:rsid w:val="00826A45"/>
    <w:rsid w:val="00826F7F"/>
    <w:rsid w:val="00827058"/>
    <w:rsid w:val="008270DD"/>
    <w:rsid w:val="00827307"/>
    <w:rsid w:val="008305E2"/>
    <w:rsid w:val="0083116A"/>
    <w:rsid w:val="00831785"/>
    <w:rsid w:val="0083207E"/>
    <w:rsid w:val="008327FF"/>
    <w:rsid w:val="00832841"/>
    <w:rsid w:val="0083288D"/>
    <w:rsid w:val="008333A3"/>
    <w:rsid w:val="008340A2"/>
    <w:rsid w:val="0083545F"/>
    <w:rsid w:val="008355BA"/>
    <w:rsid w:val="00835C64"/>
    <w:rsid w:val="008379AF"/>
    <w:rsid w:val="00841490"/>
    <w:rsid w:val="008429C2"/>
    <w:rsid w:val="008433D2"/>
    <w:rsid w:val="008433E3"/>
    <w:rsid w:val="00843712"/>
    <w:rsid w:val="00843939"/>
    <w:rsid w:val="00843A95"/>
    <w:rsid w:val="00844B4F"/>
    <w:rsid w:val="00844CB7"/>
    <w:rsid w:val="008453BE"/>
    <w:rsid w:val="00846092"/>
    <w:rsid w:val="008460F1"/>
    <w:rsid w:val="0084631A"/>
    <w:rsid w:val="00850944"/>
    <w:rsid w:val="008516B2"/>
    <w:rsid w:val="00851804"/>
    <w:rsid w:val="00851D9B"/>
    <w:rsid w:val="00851DF3"/>
    <w:rsid w:val="00852B30"/>
    <w:rsid w:val="008531C7"/>
    <w:rsid w:val="008548E4"/>
    <w:rsid w:val="00855099"/>
    <w:rsid w:val="00855D61"/>
    <w:rsid w:val="008562C6"/>
    <w:rsid w:val="008563DC"/>
    <w:rsid w:val="00857197"/>
    <w:rsid w:val="0086007E"/>
    <w:rsid w:val="008602ED"/>
    <w:rsid w:val="00860CCC"/>
    <w:rsid w:val="00861535"/>
    <w:rsid w:val="008617F4"/>
    <w:rsid w:val="008619DD"/>
    <w:rsid w:val="00862CD9"/>
    <w:rsid w:val="00862F49"/>
    <w:rsid w:val="008639E3"/>
    <w:rsid w:val="00863AC7"/>
    <w:rsid w:val="00863D77"/>
    <w:rsid w:val="008655EC"/>
    <w:rsid w:val="008658C2"/>
    <w:rsid w:val="00865DC7"/>
    <w:rsid w:val="00866ED9"/>
    <w:rsid w:val="00867346"/>
    <w:rsid w:val="0086755B"/>
    <w:rsid w:val="0087017B"/>
    <w:rsid w:val="0087025E"/>
    <w:rsid w:val="0087082D"/>
    <w:rsid w:val="00870A94"/>
    <w:rsid w:val="00870E90"/>
    <w:rsid w:val="00871B37"/>
    <w:rsid w:val="0087295F"/>
    <w:rsid w:val="008733E2"/>
    <w:rsid w:val="00874283"/>
    <w:rsid w:val="008743C1"/>
    <w:rsid w:val="008749B2"/>
    <w:rsid w:val="00874BD9"/>
    <w:rsid w:val="00874E11"/>
    <w:rsid w:val="0087517D"/>
    <w:rsid w:val="00875836"/>
    <w:rsid w:val="00875FDB"/>
    <w:rsid w:val="008766FD"/>
    <w:rsid w:val="008768C5"/>
    <w:rsid w:val="00876EEC"/>
    <w:rsid w:val="008773F0"/>
    <w:rsid w:val="00880366"/>
    <w:rsid w:val="00880AF4"/>
    <w:rsid w:val="00880CF5"/>
    <w:rsid w:val="00881487"/>
    <w:rsid w:val="008816E2"/>
    <w:rsid w:val="008834C8"/>
    <w:rsid w:val="008838E1"/>
    <w:rsid w:val="00884DAE"/>
    <w:rsid w:val="00884E09"/>
    <w:rsid w:val="00885B36"/>
    <w:rsid w:val="008872CF"/>
    <w:rsid w:val="00887579"/>
    <w:rsid w:val="00890751"/>
    <w:rsid w:val="00890EEC"/>
    <w:rsid w:val="0089153E"/>
    <w:rsid w:val="008922A6"/>
    <w:rsid w:val="00892419"/>
    <w:rsid w:val="00892F28"/>
    <w:rsid w:val="0089325B"/>
    <w:rsid w:val="00894B71"/>
    <w:rsid w:val="00894DC5"/>
    <w:rsid w:val="00896F8F"/>
    <w:rsid w:val="008973E5"/>
    <w:rsid w:val="00897402"/>
    <w:rsid w:val="00897424"/>
    <w:rsid w:val="0089748D"/>
    <w:rsid w:val="00897EF5"/>
    <w:rsid w:val="00897F65"/>
    <w:rsid w:val="008A03EB"/>
    <w:rsid w:val="008A0531"/>
    <w:rsid w:val="008A1A93"/>
    <w:rsid w:val="008A1E8B"/>
    <w:rsid w:val="008A29D5"/>
    <w:rsid w:val="008A316B"/>
    <w:rsid w:val="008A334E"/>
    <w:rsid w:val="008A4B45"/>
    <w:rsid w:val="008A5085"/>
    <w:rsid w:val="008A5943"/>
    <w:rsid w:val="008A5ABF"/>
    <w:rsid w:val="008A60DB"/>
    <w:rsid w:val="008A6100"/>
    <w:rsid w:val="008A631C"/>
    <w:rsid w:val="008A6F2C"/>
    <w:rsid w:val="008A702D"/>
    <w:rsid w:val="008A7AA8"/>
    <w:rsid w:val="008B15A3"/>
    <w:rsid w:val="008B1D55"/>
    <w:rsid w:val="008B2294"/>
    <w:rsid w:val="008B2BA7"/>
    <w:rsid w:val="008B3F8A"/>
    <w:rsid w:val="008B40E1"/>
    <w:rsid w:val="008B487D"/>
    <w:rsid w:val="008B4948"/>
    <w:rsid w:val="008B5080"/>
    <w:rsid w:val="008B586C"/>
    <w:rsid w:val="008B5A4D"/>
    <w:rsid w:val="008B6A78"/>
    <w:rsid w:val="008B7546"/>
    <w:rsid w:val="008B7CCC"/>
    <w:rsid w:val="008C014C"/>
    <w:rsid w:val="008C089B"/>
    <w:rsid w:val="008C2090"/>
    <w:rsid w:val="008C3D66"/>
    <w:rsid w:val="008C3E02"/>
    <w:rsid w:val="008C4265"/>
    <w:rsid w:val="008C5A9F"/>
    <w:rsid w:val="008C64A8"/>
    <w:rsid w:val="008C66BD"/>
    <w:rsid w:val="008C6728"/>
    <w:rsid w:val="008C6D37"/>
    <w:rsid w:val="008C6E6F"/>
    <w:rsid w:val="008D05E4"/>
    <w:rsid w:val="008D0D82"/>
    <w:rsid w:val="008D0FEC"/>
    <w:rsid w:val="008D18F4"/>
    <w:rsid w:val="008D2038"/>
    <w:rsid w:val="008D30A2"/>
    <w:rsid w:val="008D54C9"/>
    <w:rsid w:val="008D59E5"/>
    <w:rsid w:val="008D601E"/>
    <w:rsid w:val="008D67C6"/>
    <w:rsid w:val="008D6A46"/>
    <w:rsid w:val="008D7B5B"/>
    <w:rsid w:val="008D7E21"/>
    <w:rsid w:val="008D7FA7"/>
    <w:rsid w:val="008E162F"/>
    <w:rsid w:val="008E1EDC"/>
    <w:rsid w:val="008E2040"/>
    <w:rsid w:val="008E2869"/>
    <w:rsid w:val="008E3399"/>
    <w:rsid w:val="008E37D7"/>
    <w:rsid w:val="008E39A8"/>
    <w:rsid w:val="008E3A29"/>
    <w:rsid w:val="008E4196"/>
    <w:rsid w:val="008E6750"/>
    <w:rsid w:val="008E6869"/>
    <w:rsid w:val="008E7757"/>
    <w:rsid w:val="008E7868"/>
    <w:rsid w:val="008F1184"/>
    <w:rsid w:val="008F11B6"/>
    <w:rsid w:val="008F1CB7"/>
    <w:rsid w:val="008F20C0"/>
    <w:rsid w:val="008F22FE"/>
    <w:rsid w:val="008F2C7C"/>
    <w:rsid w:val="008F3748"/>
    <w:rsid w:val="008F3D9F"/>
    <w:rsid w:val="008F4911"/>
    <w:rsid w:val="008F5309"/>
    <w:rsid w:val="008F568B"/>
    <w:rsid w:val="008F58CB"/>
    <w:rsid w:val="008F6EBF"/>
    <w:rsid w:val="008F6F0F"/>
    <w:rsid w:val="008F7214"/>
    <w:rsid w:val="008F7D8F"/>
    <w:rsid w:val="00901046"/>
    <w:rsid w:val="0090121A"/>
    <w:rsid w:val="009014F1"/>
    <w:rsid w:val="00902951"/>
    <w:rsid w:val="00902A35"/>
    <w:rsid w:val="00902CB8"/>
    <w:rsid w:val="00902F32"/>
    <w:rsid w:val="00903350"/>
    <w:rsid w:val="00903FC7"/>
    <w:rsid w:val="009045AA"/>
    <w:rsid w:val="0090470D"/>
    <w:rsid w:val="0090491D"/>
    <w:rsid w:val="00905210"/>
    <w:rsid w:val="0090539C"/>
    <w:rsid w:val="009054A0"/>
    <w:rsid w:val="00905B5F"/>
    <w:rsid w:val="00910D52"/>
    <w:rsid w:val="00911261"/>
    <w:rsid w:val="00911776"/>
    <w:rsid w:val="00911859"/>
    <w:rsid w:val="00911F25"/>
    <w:rsid w:val="00912DBF"/>
    <w:rsid w:val="00913054"/>
    <w:rsid w:val="0091306B"/>
    <w:rsid w:val="0091462B"/>
    <w:rsid w:val="0091465B"/>
    <w:rsid w:val="00914DD6"/>
    <w:rsid w:val="00915B10"/>
    <w:rsid w:val="009202F7"/>
    <w:rsid w:val="009206B8"/>
    <w:rsid w:val="00920AAE"/>
    <w:rsid w:val="00921880"/>
    <w:rsid w:val="00922E59"/>
    <w:rsid w:val="00923012"/>
    <w:rsid w:val="009230D9"/>
    <w:rsid w:val="0092487B"/>
    <w:rsid w:val="00925095"/>
    <w:rsid w:val="009257C4"/>
    <w:rsid w:val="00925937"/>
    <w:rsid w:val="00926021"/>
    <w:rsid w:val="00926EE0"/>
    <w:rsid w:val="0092771D"/>
    <w:rsid w:val="009278DB"/>
    <w:rsid w:val="009303F7"/>
    <w:rsid w:val="00930678"/>
    <w:rsid w:val="00930A4E"/>
    <w:rsid w:val="00931185"/>
    <w:rsid w:val="00931E58"/>
    <w:rsid w:val="0093231F"/>
    <w:rsid w:val="009324CB"/>
    <w:rsid w:val="009337C3"/>
    <w:rsid w:val="0093433E"/>
    <w:rsid w:val="009345F1"/>
    <w:rsid w:val="00934632"/>
    <w:rsid w:val="00934678"/>
    <w:rsid w:val="009347B9"/>
    <w:rsid w:val="009349BE"/>
    <w:rsid w:val="00934AB0"/>
    <w:rsid w:val="00934EE5"/>
    <w:rsid w:val="00935304"/>
    <w:rsid w:val="00935321"/>
    <w:rsid w:val="0093539C"/>
    <w:rsid w:val="00935C97"/>
    <w:rsid w:val="00935D09"/>
    <w:rsid w:val="00935D0C"/>
    <w:rsid w:val="009415DA"/>
    <w:rsid w:val="00941AEB"/>
    <w:rsid w:val="00942226"/>
    <w:rsid w:val="00943774"/>
    <w:rsid w:val="00943D65"/>
    <w:rsid w:val="00944247"/>
    <w:rsid w:val="009450DD"/>
    <w:rsid w:val="00945193"/>
    <w:rsid w:val="00945484"/>
    <w:rsid w:val="00945795"/>
    <w:rsid w:val="009460CA"/>
    <w:rsid w:val="00947A06"/>
    <w:rsid w:val="00950080"/>
    <w:rsid w:val="0095030C"/>
    <w:rsid w:val="00952513"/>
    <w:rsid w:val="00952AE5"/>
    <w:rsid w:val="00952D87"/>
    <w:rsid w:val="00952F6C"/>
    <w:rsid w:val="0095315D"/>
    <w:rsid w:val="00953617"/>
    <w:rsid w:val="0095440B"/>
    <w:rsid w:val="00954BA3"/>
    <w:rsid w:val="00955C73"/>
    <w:rsid w:val="009565B4"/>
    <w:rsid w:val="00956DFA"/>
    <w:rsid w:val="00957CF1"/>
    <w:rsid w:val="00961AA0"/>
    <w:rsid w:val="009625E9"/>
    <w:rsid w:val="00963381"/>
    <w:rsid w:val="0096364A"/>
    <w:rsid w:val="00963B24"/>
    <w:rsid w:val="00964078"/>
    <w:rsid w:val="009640B7"/>
    <w:rsid w:val="00964166"/>
    <w:rsid w:val="00964459"/>
    <w:rsid w:val="0096550B"/>
    <w:rsid w:val="00965904"/>
    <w:rsid w:val="009665A3"/>
    <w:rsid w:val="00966ABB"/>
    <w:rsid w:val="00967166"/>
    <w:rsid w:val="009676E6"/>
    <w:rsid w:val="00967889"/>
    <w:rsid w:val="00967E82"/>
    <w:rsid w:val="009700F9"/>
    <w:rsid w:val="00970F50"/>
    <w:rsid w:val="00972130"/>
    <w:rsid w:val="00972C3E"/>
    <w:rsid w:val="00972EFE"/>
    <w:rsid w:val="00973C5A"/>
    <w:rsid w:val="00973CCA"/>
    <w:rsid w:val="00974397"/>
    <w:rsid w:val="009747F1"/>
    <w:rsid w:val="00974BE2"/>
    <w:rsid w:val="00974D19"/>
    <w:rsid w:val="00975FC6"/>
    <w:rsid w:val="009763B9"/>
    <w:rsid w:val="00977BFD"/>
    <w:rsid w:val="00977DB0"/>
    <w:rsid w:val="009800AD"/>
    <w:rsid w:val="00980153"/>
    <w:rsid w:val="00980220"/>
    <w:rsid w:val="00980366"/>
    <w:rsid w:val="00980B08"/>
    <w:rsid w:val="00980F3C"/>
    <w:rsid w:val="0098163F"/>
    <w:rsid w:val="00981821"/>
    <w:rsid w:val="00981A86"/>
    <w:rsid w:val="00982003"/>
    <w:rsid w:val="00982709"/>
    <w:rsid w:val="009829EB"/>
    <w:rsid w:val="00982BE6"/>
    <w:rsid w:val="0098326D"/>
    <w:rsid w:val="00983630"/>
    <w:rsid w:val="009838B3"/>
    <w:rsid w:val="009839C8"/>
    <w:rsid w:val="00984368"/>
    <w:rsid w:val="009847C1"/>
    <w:rsid w:val="00985262"/>
    <w:rsid w:val="009863F9"/>
    <w:rsid w:val="00987A90"/>
    <w:rsid w:val="00987C08"/>
    <w:rsid w:val="00987CEE"/>
    <w:rsid w:val="0099059F"/>
    <w:rsid w:val="00990A35"/>
    <w:rsid w:val="00991492"/>
    <w:rsid w:val="00992481"/>
    <w:rsid w:val="009924EB"/>
    <w:rsid w:val="009938FA"/>
    <w:rsid w:val="009942DC"/>
    <w:rsid w:val="0099459F"/>
    <w:rsid w:val="009945FD"/>
    <w:rsid w:val="009946A0"/>
    <w:rsid w:val="009948E0"/>
    <w:rsid w:val="009948E1"/>
    <w:rsid w:val="00994C2A"/>
    <w:rsid w:val="00994DC8"/>
    <w:rsid w:val="00995325"/>
    <w:rsid w:val="009961B1"/>
    <w:rsid w:val="00996245"/>
    <w:rsid w:val="009974D1"/>
    <w:rsid w:val="009A010E"/>
    <w:rsid w:val="009A0A5A"/>
    <w:rsid w:val="009A116A"/>
    <w:rsid w:val="009A117D"/>
    <w:rsid w:val="009A14E8"/>
    <w:rsid w:val="009A1D81"/>
    <w:rsid w:val="009A1D94"/>
    <w:rsid w:val="009A243A"/>
    <w:rsid w:val="009A25FB"/>
    <w:rsid w:val="009A2988"/>
    <w:rsid w:val="009A2D4D"/>
    <w:rsid w:val="009A3211"/>
    <w:rsid w:val="009A36E9"/>
    <w:rsid w:val="009A3A97"/>
    <w:rsid w:val="009A3FB1"/>
    <w:rsid w:val="009A43B4"/>
    <w:rsid w:val="009A44CE"/>
    <w:rsid w:val="009A4B06"/>
    <w:rsid w:val="009A4DAA"/>
    <w:rsid w:val="009A4EF9"/>
    <w:rsid w:val="009A51D8"/>
    <w:rsid w:val="009A5759"/>
    <w:rsid w:val="009A66B7"/>
    <w:rsid w:val="009A687D"/>
    <w:rsid w:val="009A6B27"/>
    <w:rsid w:val="009A7513"/>
    <w:rsid w:val="009A78AE"/>
    <w:rsid w:val="009A7B72"/>
    <w:rsid w:val="009A7C93"/>
    <w:rsid w:val="009B031D"/>
    <w:rsid w:val="009B095A"/>
    <w:rsid w:val="009B10D7"/>
    <w:rsid w:val="009B2185"/>
    <w:rsid w:val="009B2532"/>
    <w:rsid w:val="009B2859"/>
    <w:rsid w:val="009B2E1D"/>
    <w:rsid w:val="009B4396"/>
    <w:rsid w:val="009B4928"/>
    <w:rsid w:val="009B5BA4"/>
    <w:rsid w:val="009B61A3"/>
    <w:rsid w:val="009B63FE"/>
    <w:rsid w:val="009B735B"/>
    <w:rsid w:val="009B7727"/>
    <w:rsid w:val="009C03C2"/>
    <w:rsid w:val="009C068D"/>
    <w:rsid w:val="009C13B7"/>
    <w:rsid w:val="009C16EC"/>
    <w:rsid w:val="009C18B5"/>
    <w:rsid w:val="009C1A38"/>
    <w:rsid w:val="009C3051"/>
    <w:rsid w:val="009C3CB3"/>
    <w:rsid w:val="009C462A"/>
    <w:rsid w:val="009C54FD"/>
    <w:rsid w:val="009C5C00"/>
    <w:rsid w:val="009C5C86"/>
    <w:rsid w:val="009C66F2"/>
    <w:rsid w:val="009C6864"/>
    <w:rsid w:val="009C7CB0"/>
    <w:rsid w:val="009D0890"/>
    <w:rsid w:val="009D0A7E"/>
    <w:rsid w:val="009D110C"/>
    <w:rsid w:val="009D1ADB"/>
    <w:rsid w:val="009D1B76"/>
    <w:rsid w:val="009D1EFD"/>
    <w:rsid w:val="009D2650"/>
    <w:rsid w:val="009D29DD"/>
    <w:rsid w:val="009D3336"/>
    <w:rsid w:val="009D355F"/>
    <w:rsid w:val="009D377A"/>
    <w:rsid w:val="009D4AF5"/>
    <w:rsid w:val="009D531A"/>
    <w:rsid w:val="009D64C4"/>
    <w:rsid w:val="009D74BC"/>
    <w:rsid w:val="009E0241"/>
    <w:rsid w:val="009E03B6"/>
    <w:rsid w:val="009E03FC"/>
    <w:rsid w:val="009E200E"/>
    <w:rsid w:val="009E27A2"/>
    <w:rsid w:val="009E2979"/>
    <w:rsid w:val="009E2A8E"/>
    <w:rsid w:val="009E2C10"/>
    <w:rsid w:val="009E2C35"/>
    <w:rsid w:val="009E31E7"/>
    <w:rsid w:val="009E391C"/>
    <w:rsid w:val="009E41AE"/>
    <w:rsid w:val="009E4308"/>
    <w:rsid w:val="009E4570"/>
    <w:rsid w:val="009E505B"/>
    <w:rsid w:val="009E5675"/>
    <w:rsid w:val="009E6215"/>
    <w:rsid w:val="009E63D1"/>
    <w:rsid w:val="009E6596"/>
    <w:rsid w:val="009E6DD6"/>
    <w:rsid w:val="009E753E"/>
    <w:rsid w:val="009E75E3"/>
    <w:rsid w:val="009E7CAF"/>
    <w:rsid w:val="009F0030"/>
    <w:rsid w:val="009F0DF1"/>
    <w:rsid w:val="009F13C9"/>
    <w:rsid w:val="009F1995"/>
    <w:rsid w:val="009F1A18"/>
    <w:rsid w:val="009F3A88"/>
    <w:rsid w:val="009F3F2A"/>
    <w:rsid w:val="009F4BDE"/>
    <w:rsid w:val="009F50AC"/>
    <w:rsid w:val="009F563A"/>
    <w:rsid w:val="009F5FE4"/>
    <w:rsid w:val="009F64CF"/>
    <w:rsid w:val="009F6B5F"/>
    <w:rsid w:val="009F7C3F"/>
    <w:rsid w:val="009FFDF8"/>
    <w:rsid w:val="00A00EBA"/>
    <w:rsid w:val="00A011ED"/>
    <w:rsid w:val="00A02019"/>
    <w:rsid w:val="00A02BD0"/>
    <w:rsid w:val="00A02BD3"/>
    <w:rsid w:val="00A0359C"/>
    <w:rsid w:val="00A04EDB"/>
    <w:rsid w:val="00A04FA5"/>
    <w:rsid w:val="00A05ADF"/>
    <w:rsid w:val="00A05DF0"/>
    <w:rsid w:val="00A06936"/>
    <w:rsid w:val="00A07511"/>
    <w:rsid w:val="00A07887"/>
    <w:rsid w:val="00A07F3F"/>
    <w:rsid w:val="00A10907"/>
    <w:rsid w:val="00A111E3"/>
    <w:rsid w:val="00A11831"/>
    <w:rsid w:val="00A1199E"/>
    <w:rsid w:val="00A1209C"/>
    <w:rsid w:val="00A1268C"/>
    <w:rsid w:val="00A1322F"/>
    <w:rsid w:val="00A13679"/>
    <w:rsid w:val="00A1378E"/>
    <w:rsid w:val="00A1386A"/>
    <w:rsid w:val="00A14664"/>
    <w:rsid w:val="00A14688"/>
    <w:rsid w:val="00A156D1"/>
    <w:rsid w:val="00A158C0"/>
    <w:rsid w:val="00A1686A"/>
    <w:rsid w:val="00A16D1E"/>
    <w:rsid w:val="00A207A8"/>
    <w:rsid w:val="00A21EE9"/>
    <w:rsid w:val="00A21F74"/>
    <w:rsid w:val="00A221EA"/>
    <w:rsid w:val="00A22213"/>
    <w:rsid w:val="00A2299B"/>
    <w:rsid w:val="00A237A8"/>
    <w:rsid w:val="00A27BAF"/>
    <w:rsid w:val="00A3009C"/>
    <w:rsid w:val="00A30507"/>
    <w:rsid w:val="00A3102F"/>
    <w:rsid w:val="00A3174F"/>
    <w:rsid w:val="00A31765"/>
    <w:rsid w:val="00A31797"/>
    <w:rsid w:val="00A329A0"/>
    <w:rsid w:val="00A32BB3"/>
    <w:rsid w:val="00A33D4E"/>
    <w:rsid w:val="00A34271"/>
    <w:rsid w:val="00A3555B"/>
    <w:rsid w:val="00A356A8"/>
    <w:rsid w:val="00A35A77"/>
    <w:rsid w:val="00A35C71"/>
    <w:rsid w:val="00A35E79"/>
    <w:rsid w:val="00A3610E"/>
    <w:rsid w:val="00A37D11"/>
    <w:rsid w:val="00A37D5B"/>
    <w:rsid w:val="00A40325"/>
    <w:rsid w:val="00A403B8"/>
    <w:rsid w:val="00A4093F"/>
    <w:rsid w:val="00A40D6F"/>
    <w:rsid w:val="00A40F63"/>
    <w:rsid w:val="00A417FE"/>
    <w:rsid w:val="00A418AA"/>
    <w:rsid w:val="00A41F60"/>
    <w:rsid w:val="00A42280"/>
    <w:rsid w:val="00A42493"/>
    <w:rsid w:val="00A43118"/>
    <w:rsid w:val="00A4482D"/>
    <w:rsid w:val="00A46100"/>
    <w:rsid w:val="00A4743B"/>
    <w:rsid w:val="00A47D8B"/>
    <w:rsid w:val="00A500D9"/>
    <w:rsid w:val="00A50590"/>
    <w:rsid w:val="00A507D1"/>
    <w:rsid w:val="00A50C64"/>
    <w:rsid w:val="00A50EA4"/>
    <w:rsid w:val="00A51B97"/>
    <w:rsid w:val="00A52356"/>
    <w:rsid w:val="00A529C8"/>
    <w:rsid w:val="00A52C25"/>
    <w:rsid w:val="00A52C83"/>
    <w:rsid w:val="00A52CA0"/>
    <w:rsid w:val="00A54627"/>
    <w:rsid w:val="00A5474B"/>
    <w:rsid w:val="00A555E4"/>
    <w:rsid w:val="00A55D8C"/>
    <w:rsid w:val="00A56238"/>
    <w:rsid w:val="00A56420"/>
    <w:rsid w:val="00A600EC"/>
    <w:rsid w:val="00A60193"/>
    <w:rsid w:val="00A619F4"/>
    <w:rsid w:val="00A6272C"/>
    <w:rsid w:val="00A652EB"/>
    <w:rsid w:val="00A654A5"/>
    <w:rsid w:val="00A655E7"/>
    <w:rsid w:val="00A65B93"/>
    <w:rsid w:val="00A662C5"/>
    <w:rsid w:val="00A6666F"/>
    <w:rsid w:val="00A66A61"/>
    <w:rsid w:val="00A66C7F"/>
    <w:rsid w:val="00A6720E"/>
    <w:rsid w:val="00A6745D"/>
    <w:rsid w:val="00A67519"/>
    <w:rsid w:val="00A67545"/>
    <w:rsid w:val="00A67642"/>
    <w:rsid w:val="00A67BED"/>
    <w:rsid w:val="00A702B0"/>
    <w:rsid w:val="00A70801"/>
    <w:rsid w:val="00A70913"/>
    <w:rsid w:val="00A70A2D"/>
    <w:rsid w:val="00A70C43"/>
    <w:rsid w:val="00A71915"/>
    <w:rsid w:val="00A71B02"/>
    <w:rsid w:val="00A71D2E"/>
    <w:rsid w:val="00A71D4A"/>
    <w:rsid w:val="00A71D4B"/>
    <w:rsid w:val="00A7220A"/>
    <w:rsid w:val="00A7238C"/>
    <w:rsid w:val="00A72E56"/>
    <w:rsid w:val="00A73190"/>
    <w:rsid w:val="00A732DD"/>
    <w:rsid w:val="00A73AE4"/>
    <w:rsid w:val="00A74D3A"/>
    <w:rsid w:val="00A74F8E"/>
    <w:rsid w:val="00A75DBB"/>
    <w:rsid w:val="00A77592"/>
    <w:rsid w:val="00A80374"/>
    <w:rsid w:val="00A809DE"/>
    <w:rsid w:val="00A80FD2"/>
    <w:rsid w:val="00A812F6"/>
    <w:rsid w:val="00A813E0"/>
    <w:rsid w:val="00A8208C"/>
    <w:rsid w:val="00A82C68"/>
    <w:rsid w:val="00A83677"/>
    <w:rsid w:val="00A83C8C"/>
    <w:rsid w:val="00A84155"/>
    <w:rsid w:val="00A844FF"/>
    <w:rsid w:val="00A850CC"/>
    <w:rsid w:val="00A85817"/>
    <w:rsid w:val="00A858B5"/>
    <w:rsid w:val="00A85EAB"/>
    <w:rsid w:val="00A860C9"/>
    <w:rsid w:val="00A86503"/>
    <w:rsid w:val="00A870CB"/>
    <w:rsid w:val="00A879E5"/>
    <w:rsid w:val="00A90207"/>
    <w:rsid w:val="00A919C4"/>
    <w:rsid w:val="00A920DC"/>
    <w:rsid w:val="00A935D9"/>
    <w:rsid w:val="00A9408D"/>
    <w:rsid w:val="00A9433C"/>
    <w:rsid w:val="00A95159"/>
    <w:rsid w:val="00A957EB"/>
    <w:rsid w:val="00A9582A"/>
    <w:rsid w:val="00A95F75"/>
    <w:rsid w:val="00A96006"/>
    <w:rsid w:val="00A96662"/>
    <w:rsid w:val="00A96705"/>
    <w:rsid w:val="00A96F10"/>
    <w:rsid w:val="00A96F85"/>
    <w:rsid w:val="00A978C2"/>
    <w:rsid w:val="00AA0609"/>
    <w:rsid w:val="00AA09E8"/>
    <w:rsid w:val="00AA13C9"/>
    <w:rsid w:val="00AA1651"/>
    <w:rsid w:val="00AA1761"/>
    <w:rsid w:val="00AA17F9"/>
    <w:rsid w:val="00AA2BF4"/>
    <w:rsid w:val="00AA38AD"/>
    <w:rsid w:val="00AA3DE5"/>
    <w:rsid w:val="00AA3F29"/>
    <w:rsid w:val="00AA4B73"/>
    <w:rsid w:val="00AA4C67"/>
    <w:rsid w:val="00AA5C3C"/>
    <w:rsid w:val="00AA64FD"/>
    <w:rsid w:val="00AA66B7"/>
    <w:rsid w:val="00AA70EE"/>
    <w:rsid w:val="00AA73B2"/>
    <w:rsid w:val="00AA7C75"/>
    <w:rsid w:val="00AB0349"/>
    <w:rsid w:val="00AB0BF3"/>
    <w:rsid w:val="00AB11E1"/>
    <w:rsid w:val="00AB1498"/>
    <w:rsid w:val="00AB1DD1"/>
    <w:rsid w:val="00AB2CD2"/>
    <w:rsid w:val="00AB36A0"/>
    <w:rsid w:val="00AB3BDB"/>
    <w:rsid w:val="00AB5A68"/>
    <w:rsid w:val="00AB5F4D"/>
    <w:rsid w:val="00AB64F0"/>
    <w:rsid w:val="00AB690B"/>
    <w:rsid w:val="00AB6A4E"/>
    <w:rsid w:val="00AB72B6"/>
    <w:rsid w:val="00AB7FAF"/>
    <w:rsid w:val="00AC048D"/>
    <w:rsid w:val="00AC0A39"/>
    <w:rsid w:val="00AC0B8B"/>
    <w:rsid w:val="00AC11DD"/>
    <w:rsid w:val="00AC1340"/>
    <w:rsid w:val="00AC15F6"/>
    <w:rsid w:val="00AC2DAC"/>
    <w:rsid w:val="00AC3F99"/>
    <w:rsid w:val="00AC41E0"/>
    <w:rsid w:val="00AC5664"/>
    <w:rsid w:val="00AC6069"/>
    <w:rsid w:val="00AC6795"/>
    <w:rsid w:val="00AC6BAC"/>
    <w:rsid w:val="00AC7B4D"/>
    <w:rsid w:val="00AC7E0F"/>
    <w:rsid w:val="00AD024E"/>
    <w:rsid w:val="00AD04D7"/>
    <w:rsid w:val="00AD0AD7"/>
    <w:rsid w:val="00AD12AC"/>
    <w:rsid w:val="00AD15F0"/>
    <w:rsid w:val="00AD2451"/>
    <w:rsid w:val="00AD288D"/>
    <w:rsid w:val="00AD3062"/>
    <w:rsid w:val="00AD36F7"/>
    <w:rsid w:val="00AD45FD"/>
    <w:rsid w:val="00AD56E8"/>
    <w:rsid w:val="00AD575B"/>
    <w:rsid w:val="00AD5E4A"/>
    <w:rsid w:val="00AD6D8E"/>
    <w:rsid w:val="00AD6E92"/>
    <w:rsid w:val="00AD789E"/>
    <w:rsid w:val="00AD7F82"/>
    <w:rsid w:val="00AE0BD7"/>
    <w:rsid w:val="00AE0CCE"/>
    <w:rsid w:val="00AE211D"/>
    <w:rsid w:val="00AE2739"/>
    <w:rsid w:val="00AE276A"/>
    <w:rsid w:val="00AE3F9E"/>
    <w:rsid w:val="00AE4978"/>
    <w:rsid w:val="00AE4D3D"/>
    <w:rsid w:val="00AE5060"/>
    <w:rsid w:val="00AE589B"/>
    <w:rsid w:val="00AE595D"/>
    <w:rsid w:val="00AE5E0A"/>
    <w:rsid w:val="00AE62E2"/>
    <w:rsid w:val="00AE662A"/>
    <w:rsid w:val="00AE7F23"/>
    <w:rsid w:val="00AF0437"/>
    <w:rsid w:val="00AF0C9F"/>
    <w:rsid w:val="00AF1D4F"/>
    <w:rsid w:val="00AF1F24"/>
    <w:rsid w:val="00AF226C"/>
    <w:rsid w:val="00AF2F4C"/>
    <w:rsid w:val="00AF334B"/>
    <w:rsid w:val="00AF4FE5"/>
    <w:rsid w:val="00AF540F"/>
    <w:rsid w:val="00AF56B6"/>
    <w:rsid w:val="00AF5852"/>
    <w:rsid w:val="00AF5F12"/>
    <w:rsid w:val="00AF6447"/>
    <w:rsid w:val="00AF6B47"/>
    <w:rsid w:val="00AF6DC1"/>
    <w:rsid w:val="00AF7044"/>
    <w:rsid w:val="00AF728B"/>
    <w:rsid w:val="00AF7CB3"/>
    <w:rsid w:val="00AF7FE8"/>
    <w:rsid w:val="00B002E7"/>
    <w:rsid w:val="00B008ED"/>
    <w:rsid w:val="00B03C47"/>
    <w:rsid w:val="00B04F5A"/>
    <w:rsid w:val="00B04F79"/>
    <w:rsid w:val="00B05719"/>
    <w:rsid w:val="00B05981"/>
    <w:rsid w:val="00B05E00"/>
    <w:rsid w:val="00B06C74"/>
    <w:rsid w:val="00B077DF"/>
    <w:rsid w:val="00B1018D"/>
    <w:rsid w:val="00B101EA"/>
    <w:rsid w:val="00B10993"/>
    <w:rsid w:val="00B10B6F"/>
    <w:rsid w:val="00B11BC0"/>
    <w:rsid w:val="00B124E5"/>
    <w:rsid w:val="00B12A18"/>
    <w:rsid w:val="00B13023"/>
    <w:rsid w:val="00B138C0"/>
    <w:rsid w:val="00B14E3F"/>
    <w:rsid w:val="00B15701"/>
    <w:rsid w:val="00B15944"/>
    <w:rsid w:val="00B16AB5"/>
    <w:rsid w:val="00B17414"/>
    <w:rsid w:val="00B17726"/>
    <w:rsid w:val="00B17728"/>
    <w:rsid w:val="00B18592"/>
    <w:rsid w:val="00B2013F"/>
    <w:rsid w:val="00B203BB"/>
    <w:rsid w:val="00B21587"/>
    <w:rsid w:val="00B218D2"/>
    <w:rsid w:val="00B2198D"/>
    <w:rsid w:val="00B21B5B"/>
    <w:rsid w:val="00B21F82"/>
    <w:rsid w:val="00B222D8"/>
    <w:rsid w:val="00B2251A"/>
    <w:rsid w:val="00B2267D"/>
    <w:rsid w:val="00B23027"/>
    <w:rsid w:val="00B23030"/>
    <w:rsid w:val="00B234DD"/>
    <w:rsid w:val="00B235EB"/>
    <w:rsid w:val="00B23862"/>
    <w:rsid w:val="00B238B0"/>
    <w:rsid w:val="00B23AAC"/>
    <w:rsid w:val="00B25400"/>
    <w:rsid w:val="00B259E2"/>
    <w:rsid w:val="00B25FB1"/>
    <w:rsid w:val="00B264C6"/>
    <w:rsid w:val="00B265BA"/>
    <w:rsid w:val="00B30201"/>
    <w:rsid w:val="00B308B7"/>
    <w:rsid w:val="00B32100"/>
    <w:rsid w:val="00B32DD0"/>
    <w:rsid w:val="00B3373B"/>
    <w:rsid w:val="00B33AC9"/>
    <w:rsid w:val="00B343A9"/>
    <w:rsid w:val="00B34BC4"/>
    <w:rsid w:val="00B34D19"/>
    <w:rsid w:val="00B36157"/>
    <w:rsid w:val="00B37C1E"/>
    <w:rsid w:val="00B40112"/>
    <w:rsid w:val="00B40332"/>
    <w:rsid w:val="00B40CCA"/>
    <w:rsid w:val="00B41A3E"/>
    <w:rsid w:val="00B429EB"/>
    <w:rsid w:val="00B42CEC"/>
    <w:rsid w:val="00B43699"/>
    <w:rsid w:val="00B43B6C"/>
    <w:rsid w:val="00B43DB7"/>
    <w:rsid w:val="00B44BCB"/>
    <w:rsid w:val="00B44E1E"/>
    <w:rsid w:val="00B44E82"/>
    <w:rsid w:val="00B4511D"/>
    <w:rsid w:val="00B454F0"/>
    <w:rsid w:val="00B45948"/>
    <w:rsid w:val="00B45D4B"/>
    <w:rsid w:val="00B461F8"/>
    <w:rsid w:val="00B47F44"/>
    <w:rsid w:val="00B47F55"/>
    <w:rsid w:val="00B5006E"/>
    <w:rsid w:val="00B5009D"/>
    <w:rsid w:val="00B50830"/>
    <w:rsid w:val="00B514C3"/>
    <w:rsid w:val="00B5181A"/>
    <w:rsid w:val="00B52150"/>
    <w:rsid w:val="00B52208"/>
    <w:rsid w:val="00B5283E"/>
    <w:rsid w:val="00B52A26"/>
    <w:rsid w:val="00B52E16"/>
    <w:rsid w:val="00B54B42"/>
    <w:rsid w:val="00B55020"/>
    <w:rsid w:val="00B56366"/>
    <w:rsid w:val="00B564B1"/>
    <w:rsid w:val="00B57F29"/>
    <w:rsid w:val="00B60164"/>
    <w:rsid w:val="00B6096B"/>
    <w:rsid w:val="00B60C3B"/>
    <w:rsid w:val="00B6129A"/>
    <w:rsid w:val="00B6150C"/>
    <w:rsid w:val="00B61EAA"/>
    <w:rsid w:val="00B623B4"/>
    <w:rsid w:val="00B63A6F"/>
    <w:rsid w:val="00B63C8D"/>
    <w:rsid w:val="00B644CB"/>
    <w:rsid w:val="00B64847"/>
    <w:rsid w:val="00B654D0"/>
    <w:rsid w:val="00B65C13"/>
    <w:rsid w:val="00B65E50"/>
    <w:rsid w:val="00B66A61"/>
    <w:rsid w:val="00B6759B"/>
    <w:rsid w:val="00B700E7"/>
    <w:rsid w:val="00B70C4D"/>
    <w:rsid w:val="00B70DA4"/>
    <w:rsid w:val="00B70E85"/>
    <w:rsid w:val="00B70E88"/>
    <w:rsid w:val="00B71271"/>
    <w:rsid w:val="00B71CDE"/>
    <w:rsid w:val="00B71EA2"/>
    <w:rsid w:val="00B722F3"/>
    <w:rsid w:val="00B7303C"/>
    <w:rsid w:val="00B74007"/>
    <w:rsid w:val="00B74826"/>
    <w:rsid w:val="00B74854"/>
    <w:rsid w:val="00B74F14"/>
    <w:rsid w:val="00B750A4"/>
    <w:rsid w:val="00B75843"/>
    <w:rsid w:val="00B76863"/>
    <w:rsid w:val="00B77424"/>
    <w:rsid w:val="00B8006E"/>
    <w:rsid w:val="00B80C1B"/>
    <w:rsid w:val="00B80E16"/>
    <w:rsid w:val="00B81377"/>
    <w:rsid w:val="00B8154F"/>
    <w:rsid w:val="00B82701"/>
    <w:rsid w:val="00B82785"/>
    <w:rsid w:val="00B82D98"/>
    <w:rsid w:val="00B8337B"/>
    <w:rsid w:val="00B84234"/>
    <w:rsid w:val="00B84249"/>
    <w:rsid w:val="00B846E5"/>
    <w:rsid w:val="00B84BD3"/>
    <w:rsid w:val="00B84DAB"/>
    <w:rsid w:val="00B84DC2"/>
    <w:rsid w:val="00B856F9"/>
    <w:rsid w:val="00B8659E"/>
    <w:rsid w:val="00B86CC7"/>
    <w:rsid w:val="00B87B43"/>
    <w:rsid w:val="00B87CC7"/>
    <w:rsid w:val="00B9005B"/>
    <w:rsid w:val="00B90D83"/>
    <w:rsid w:val="00B90E18"/>
    <w:rsid w:val="00B9114B"/>
    <w:rsid w:val="00B91702"/>
    <w:rsid w:val="00B91741"/>
    <w:rsid w:val="00B91DEF"/>
    <w:rsid w:val="00B91E01"/>
    <w:rsid w:val="00B92334"/>
    <w:rsid w:val="00B928D7"/>
    <w:rsid w:val="00B92D5B"/>
    <w:rsid w:val="00B92D66"/>
    <w:rsid w:val="00B95852"/>
    <w:rsid w:val="00B95F94"/>
    <w:rsid w:val="00B966E5"/>
    <w:rsid w:val="00B96D79"/>
    <w:rsid w:val="00B96E27"/>
    <w:rsid w:val="00B97500"/>
    <w:rsid w:val="00B97BE7"/>
    <w:rsid w:val="00BA0242"/>
    <w:rsid w:val="00BA2376"/>
    <w:rsid w:val="00BA23BE"/>
    <w:rsid w:val="00BA30AA"/>
    <w:rsid w:val="00BA4464"/>
    <w:rsid w:val="00BA4CEF"/>
    <w:rsid w:val="00BA4E78"/>
    <w:rsid w:val="00BA4EAC"/>
    <w:rsid w:val="00BA58C0"/>
    <w:rsid w:val="00BA5B63"/>
    <w:rsid w:val="00BA620D"/>
    <w:rsid w:val="00BA667C"/>
    <w:rsid w:val="00BA778E"/>
    <w:rsid w:val="00BA7822"/>
    <w:rsid w:val="00BA7A89"/>
    <w:rsid w:val="00BA7D33"/>
    <w:rsid w:val="00BB06B3"/>
    <w:rsid w:val="00BB0D68"/>
    <w:rsid w:val="00BB16DC"/>
    <w:rsid w:val="00BB1B86"/>
    <w:rsid w:val="00BB1FE6"/>
    <w:rsid w:val="00BB2D8F"/>
    <w:rsid w:val="00BB2EF3"/>
    <w:rsid w:val="00BB33AC"/>
    <w:rsid w:val="00BB351C"/>
    <w:rsid w:val="00BB376B"/>
    <w:rsid w:val="00BB3B64"/>
    <w:rsid w:val="00BB4628"/>
    <w:rsid w:val="00BB7263"/>
    <w:rsid w:val="00BB7467"/>
    <w:rsid w:val="00BB7613"/>
    <w:rsid w:val="00BB7BDF"/>
    <w:rsid w:val="00BC34F0"/>
    <w:rsid w:val="00BC3926"/>
    <w:rsid w:val="00BC3D53"/>
    <w:rsid w:val="00BC46A9"/>
    <w:rsid w:val="00BC4B0D"/>
    <w:rsid w:val="00BC4F2C"/>
    <w:rsid w:val="00BC552E"/>
    <w:rsid w:val="00BC6E97"/>
    <w:rsid w:val="00BC6ECE"/>
    <w:rsid w:val="00BC70AC"/>
    <w:rsid w:val="00BC73B4"/>
    <w:rsid w:val="00BC7926"/>
    <w:rsid w:val="00BD1A84"/>
    <w:rsid w:val="00BD2184"/>
    <w:rsid w:val="00BD304E"/>
    <w:rsid w:val="00BD383F"/>
    <w:rsid w:val="00BD3CF6"/>
    <w:rsid w:val="00BD3FFA"/>
    <w:rsid w:val="00BD483F"/>
    <w:rsid w:val="00BD4AC1"/>
    <w:rsid w:val="00BD4D15"/>
    <w:rsid w:val="00BD4E15"/>
    <w:rsid w:val="00BD5452"/>
    <w:rsid w:val="00BD65E7"/>
    <w:rsid w:val="00BD6D6C"/>
    <w:rsid w:val="00BD7814"/>
    <w:rsid w:val="00BE00B0"/>
    <w:rsid w:val="00BE03BB"/>
    <w:rsid w:val="00BE1CA8"/>
    <w:rsid w:val="00BE24BA"/>
    <w:rsid w:val="00BE421B"/>
    <w:rsid w:val="00BE4993"/>
    <w:rsid w:val="00BE4DD0"/>
    <w:rsid w:val="00BE60CD"/>
    <w:rsid w:val="00BE651E"/>
    <w:rsid w:val="00BE692E"/>
    <w:rsid w:val="00BE6DFA"/>
    <w:rsid w:val="00BE742C"/>
    <w:rsid w:val="00BE787D"/>
    <w:rsid w:val="00BE7B94"/>
    <w:rsid w:val="00BF0490"/>
    <w:rsid w:val="00BF0547"/>
    <w:rsid w:val="00BF0715"/>
    <w:rsid w:val="00BF097E"/>
    <w:rsid w:val="00BF144A"/>
    <w:rsid w:val="00BF18EA"/>
    <w:rsid w:val="00BF1C65"/>
    <w:rsid w:val="00BF2AA9"/>
    <w:rsid w:val="00BF2E09"/>
    <w:rsid w:val="00BF3352"/>
    <w:rsid w:val="00BF33C6"/>
    <w:rsid w:val="00BF38D9"/>
    <w:rsid w:val="00BF38FE"/>
    <w:rsid w:val="00BF4086"/>
    <w:rsid w:val="00BF45E1"/>
    <w:rsid w:val="00BF51C8"/>
    <w:rsid w:val="00BF58FB"/>
    <w:rsid w:val="00BF5A1C"/>
    <w:rsid w:val="00BF5BB5"/>
    <w:rsid w:val="00BF5D39"/>
    <w:rsid w:val="00BF7CDD"/>
    <w:rsid w:val="00C000FB"/>
    <w:rsid w:val="00C001FA"/>
    <w:rsid w:val="00C009FF"/>
    <w:rsid w:val="00C00E52"/>
    <w:rsid w:val="00C01B18"/>
    <w:rsid w:val="00C022DD"/>
    <w:rsid w:val="00C022EC"/>
    <w:rsid w:val="00C0235D"/>
    <w:rsid w:val="00C032D2"/>
    <w:rsid w:val="00C05269"/>
    <w:rsid w:val="00C058FD"/>
    <w:rsid w:val="00C059FC"/>
    <w:rsid w:val="00C05DBA"/>
    <w:rsid w:val="00C06315"/>
    <w:rsid w:val="00C06777"/>
    <w:rsid w:val="00C07BD9"/>
    <w:rsid w:val="00C10159"/>
    <w:rsid w:val="00C10197"/>
    <w:rsid w:val="00C1243F"/>
    <w:rsid w:val="00C12573"/>
    <w:rsid w:val="00C12DA9"/>
    <w:rsid w:val="00C13D00"/>
    <w:rsid w:val="00C141DC"/>
    <w:rsid w:val="00C14461"/>
    <w:rsid w:val="00C1526E"/>
    <w:rsid w:val="00C15749"/>
    <w:rsid w:val="00C15BF7"/>
    <w:rsid w:val="00C16584"/>
    <w:rsid w:val="00C16C7E"/>
    <w:rsid w:val="00C171FA"/>
    <w:rsid w:val="00C1743C"/>
    <w:rsid w:val="00C2078E"/>
    <w:rsid w:val="00C207EC"/>
    <w:rsid w:val="00C20AF1"/>
    <w:rsid w:val="00C20B46"/>
    <w:rsid w:val="00C2187B"/>
    <w:rsid w:val="00C21946"/>
    <w:rsid w:val="00C229CB"/>
    <w:rsid w:val="00C234A4"/>
    <w:rsid w:val="00C23770"/>
    <w:rsid w:val="00C2399A"/>
    <w:rsid w:val="00C23A4C"/>
    <w:rsid w:val="00C241C7"/>
    <w:rsid w:val="00C24773"/>
    <w:rsid w:val="00C24875"/>
    <w:rsid w:val="00C251D8"/>
    <w:rsid w:val="00C2614F"/>
    <w:rsid w:val="00C2684A"/>
    <w:rsid w:val="00C26B2E"/>
    <w:rsid w:val="00C27209"/>
    <w:rsid w:val="00C27A4F"/>
    <w:rsid w:val="00C27F8B"/>
    <w:rsid w:val="00C30836"/>
    <w:rsid w:val="00C30A78"/>
    <w:rsid w:val="00C30CE9"/>
    <w:rsid w:val="00C3157E"/>
    <w:rsid w:val="00C322F8"/>
    <w:rsid w:val="00C328EC"/>
    <w:rsid w:val="00C32B50"/>
    <w:rsid w:val="00C33149"/>
    <w:rsid w:val="00C3573E"/>
    <w:rsid w:val="00C35B18"/>
    <w:rsid w:val="00C36019"/>
    <w:rsid w:val="00C372F6"/>
    <w:rsid w:val="00C37ABD"/>
    <w:rsid w:val="00C40EC2"/>
    <w:rsid w:val="00C41C02"/>
    <w:rsid w:val="00C427BB"/>
    <w:rsid w:val="00C43055"/>
    <w:rsid w:val="00C4389B"/>
    <w:rsid w:val="00C43F88"/>
    <w:rsid w:val="00C45046"/>
    <w:rsid w:val="00C453D4"/>
    <w:rsid w:val="00C457C1"/>
    <w:rsid w:val="00C462B0"/>
    <w:rsid w:val="00C46C6E"/>
    <w:rsid w:val="00C476A7"/>
    <w:rsid w:val="00C476F1"/>
    <w:rsid w:val="00C47A98"/>
    <w:rsid w:val="00C47C04"/>
    <w:rsid w:val="00C47EBD"/>
    <w:rsid w:val="00C47EE1"/>
    <w:rsid w:val="00C51D1E"/>
    <w:rsid w:val="00C5392B"/>
    <w:rsid w:val="00C53A41"/>
    <w:rsid w:val="00C53D28"/>
    <w:rsid w:val="00C54B1F"/>
    <w:rsid w:val="00C5503D"/>
    <w:rsid w:val="00C55123"/>
    <w:rsid w:val="00C55863"/>
    <w:rsid w:val="00C55A50"/>
    <w:rsid w:val="00C5608A"/>
    <w:rsid w:val="00C56161"/>
    <w:rsid w:val="00C56485"/>
    <w:rsid w:val="00C577E2"/>
    <w:rsid w:val="00C57BF5"/>
    <w:rsid w:val="00C60895"/>
    <w:rsid w:val="00C61601"/>
    <w:rsid w:val="00C61F8D"/>
    <w:rsid w:val="00C622B2"/>
    <w:rsid w:val="00C63270"/>
    <w:rsid w:val="00C63AF1"/>
    <w:rsid w:val="00C64577"/>
    <w:rsid w:val="00C64904"/>
    <w:rsid w:val="00C659BC"/>
    <w:rsid w:val="00C65D34"/>
    <w:rsid w:val="00C661F1"/>
    <w:rsid w:val="00C66674"/>
    <w:rsid w:val="00C67576"/>
    <w:rsid w:val="00C67C69"/>
    <w:rsid w:val="00C67F43"/>
    <w:rsid w:val="00C710D5"/>
    <w:rsid w:val="00C718AD"/>
    <w:rsid w:val="00C72304"/>
    <w:rsid w:val="00C73C76"/>
    <w:rsid w:val="00C740D5"/>
    <w:rsid w:val="00C745E4"/>
    <w:rsid w:val="00C77A37"/>
    <w:rsid w:val="00C77C79"/>
    <w:rsid w:val="00C80BB1"/>
    <w:rsid w:val="00C8194A"/>
    <w:rsid w:val="00C81FFE"/>
    <w:rsid w:val="00C8245B"/>
    <w:rsid w:val="00C828AF"/>
    <w:rsid w:val="00C83342"/>
    <w:rsid w:val="00C845BC"/>
    <w:rsid w:val="00C85044"/>
    <w:rsid w:val="00C854D4"/>
    <w:rsid w:val="00C8582B"/>
    <w:rsid w:val="00C85CF3"/>
    <w:rsid w:val="00C85FB9"/>
    <w:rsid w:val="00C872FB"/>
    <w:rsid w:val="00C877EF"/>
    <w:rsid w:val="00C90A66"/>
    <w:rsid w:val="00C911A6"/>
    <w:rsid w:val="00C91BE2"/>
    <w:rsid w:val="00C91E68"/>
    <w:rsid w:val="00C930F1"/>
    <w:rsid w:val="00C94B37"/>
    <w:rsid w:val="00C94D0D"/>
    <w:rsid w:val="00C9615C"/>
    <w:rsid w:val="00C9657D"/>
    <w:rsid w:val="00C9777A"/>
    <w:rsid w:val="00C9793D"/>
    <w:rsid w:val="00CA08B5"/>
    <w:rsid w:val="00CA114D"/>
    <w:rsid w:val="00CA1177"/>
    <w:rsid w:val="00CA1FAE"/>
    <w:rsid w:val="00CA2122"/>
    <w:rsid w:val="00CA22D1"/>
    <w:rsid w:val="00CA2C55"/>
    <w:rsid w:val="00CA2E62"/>
    <w:rsid w:val="00CA2EA9"/>
    <w:rsid w:val="00CA390D"/>
    <w:rsid w:val="00CA4896"/>
    <w:rsid w:val="00CA58B8"/>
    <w:rsid w:val="00CA5C05"/>
    <w:rsid w:val="00CA6036"/>
    <w:rsid w:val="00CA65A6"/>
    <w:rsid w:val="00CA7172"/>
    <w:rsid w:val="00CA72BE"/>
    <w:rsid w:val="00CA7BA1"/>
    <w:rsid w:val="00CB0E0D"/>
    <w:rsid w:val="00CB185E"/>
    <w:rsid w:val="00CB35A1"/>
    <w:rsid w:val="00CB39E1"/>
    <w:rsid w:val="00CB4724"/>
    <w:rsid w:val="00CB4A1D"/>
    <w:rsid w:val="00CB7812"/>
    <w:rsid w:val="00CC0752"/>
    <w:rsid w:val="00CC08C3"/>
    <w:rsid w:val="00CC1018"/>
    <w:rsid w:val="00CC10D9"/>
    <w:rsid w:val="00CC1F6A"/>
    <w:rsid w:val="00CC249B"/>
    <w:rsid w:val="00CC2691"/>
    <w:rsid w:val="00CC28CD"/>
    <w:rsid w:val="00CC2E05"/>
    <w:rsid w:val="00CC3C74"/>
    <w:rsid w:val="00CC4D8B"/>
    <w:rsid w:val="00CC5659"/>
    <w:rsid w:val="00CC63FC"/>
    <w:rsid w:val="00CC681F"/>
    <w:rsid w:val="00CC6F4C"/>
    <w:rsid w:val="00CD019B"/>
    <w:rsid w:val="00CD0833"/>
    <w:rsid w:val="00CD0E0F"/>
    <w:rsid w:val="00CD0F46"/>
    <w:rsid w:val="00CD128A"/>
    <w:rsid w:val="00CD16E5"/>
    <w:rsid w:val="00CD1A87"/>
    <w:rsid w:val="00CD1DC5"/>
    <w:rsid w:val="00CD2E90"/>
    <w:rsid w:val="00CD3332"/>
    <w:rsid w:val="00CD335D"/>
    <w:rsid w:val="00CD349B"/>
    <w:rsid w:val="00CD39C8"/>
    <w:rsid w:val="00CD4BDD"/>
    <w:rsid w:val="00CD4E72"/>
    <w:rsid w:val="00CD524A"/>
    <w:rsid w:val="00CD57B1"/>
    <w:rsid w:val="00CD6499"/>
    <w:rsid w:val="00CD6F30"/>
    <w:rsid w:val="00CD6FD3"/>
    <w:rsid w:val="00CD7039"/>
    <w:rsid w:val="00CD755D"/>
    <w:rsid w:val="00CD75F0"/>
    <w:rsid w:val="00CE014C"/>
    <w:rsid w:val="00CE03FA"/>
    <w:rsid w:val="00CE0B74"/>
    <w:rsid w:val="00CE15FC"/>
    <w:rsid w:val="00CE267A"/>
    <w:rsid w:val="00CE2C23"/>
    <w:rsid w:val="00CE2E8A"/>
    <w:rsid w:val="00CE31AF"/>
    <w:rsid w:val="00CE3692"/>
    <w:rsid w:val="00CE46E1"/>
    <w:rsid w:val="00CE5755"/>
    <w:rsid w:val="00CE6AE2"/>
    <w:rsid w:val="00CE7243"/>
    <w:rsid w:val="00CE735D"/>
    <w:rsid w:val="00CE7B11"/>
    <w:rsid w:val="00CE7DA5"/>
    <w:rsid w:val="00CF01ED"/>
    <w:rsid w:val="00CF05C3"/>
    <w:rsid w:val="00CF0CE3"/>
    <w:rsid w:val="00CF0D80"/>
    <w:rsid w:val="00CF0F76"/>
    <w:rsid w:val="00CF16D8"/>
    <w:rsid w:val="00CF19C2"/>
    <w:rsid w:val="00CF1FA0"/>
    <w:rsid w:val="00CF248C"/>
    <w:rsid w:val="00CF3B74"/>
    <w:rsid w:val="00CF56E9"/>
    <w:rsid w:val="00CF5B21"/>
    <w:rsid w:val="00CF6D0A"/>
    <w:rsid w:val="00D002A1"/>
    <w:rsid w:val="00D003AD"/>
    <w:rsid w:val="00D014CE"/>
    <w:rsid w:val="00D01E74"/>
    <w:rsid w:val="00D02055"/>
    <w:rsid w:val="00D026E4"/>
    <w:rsid w:val="00D028B8"/>
    <w:rsid w:val="00D030C4"/>
    <w:rsid w:val="00D03CD6"/>
    <w:rsid w:val="00D03D91"/>
    <w:rsid w:val="00D04AD2"/>
    <w:rsid w:val="00D0592C"/>
    <w:rsid w:val="00D0625E"/>
    <w:rsid w:val="00D069B7"/>
    <w:rsid w:val="00D07644"/>
    <w:rsid w:val="00D07B53"/>
    <w:rsid w:val="00D10D7A"/>
    <w:rsid w:val="00D10E9D"/>
    <w:rsid w:val="00D117E1"/>
    <w:rsid w:val="00D11F4C"/>
    <w:rsid w:val="00D1278D"/>
    <w:rsid w:val="00D12D72"/>
    <w:rsid w:val="00D130C6"/>
    <w:rsid w:val="00D13C05"/>
    <w:rsid w:val="00D13D77"/>
    <w:rsid w:val="00D14864"/>
    <w:rsid w:val="00D15538"/>
    <w:rsid w:val="00D15CF5"/>
    <w:rsid w:val="00D15FC3"/>
    <w:rsid w:val="00D1622C"/>
    <w:rsid w:val="00D1644D"/>
    <w:rsid w:val="00D16748"/>
    <w:rsid w:val="00D16DA1"/>
    <w:rsid w:val="00D174BA"/>
    <w:rsid w:val="00D20349"/>
    <w:rsid w:val="00D21386"/>
    <w:rsid w:val="00D2192C"/>
    <w:rsid w:val="00D2347C"/>
    <w:rsid w:val="00D234A0"/>
    <w:rsid w:val="00D23BA2"/>
    <w:rsid w:val="00D24004"/>
    <w:rsid w:val="00D2427B"/>
    <w:rsid w:val="00D268AE"/>
    <w:rsid w:val="00D26E67"/>
    <w:rsid w:val="00D27268"/>
    <w:rsid w:val="00D27993"/>
    <w:rsid w:val="00D3001F"/>
    <w:rsid w:val="00D30624"/>
    <w:rsid w:val="00D31425"/>
    <w:rsid w:val="00D32114"/>
    <w:rsid w:val="00D32B58"/>
    <w:rsid w:val="00D32F16"/>
    <w:rsid w:val="00D331C1"/>
    <w:rsid w:val="00D3323C"/>
    <w:rsid w:val="00D337AD"/>
    <w:rsid w:val="00D34C8F"/>
    <w:rsid w:val="00D35943"/>
    <w:rsid w:val="00D35AD2"/>
    <w:rsid w:val="00D35B51"/>
    <w:rsid w:val="00D36BCB"/>
    <w:rsid w:val="00D36E18"/>
    <w:rsid w:val="00D40B72"/>
    <w:rsid w:val="00D40E91"/>
    <w:rsid w:val="00D42A0A"/>
    <w:rsid w:val="00D43B07"/>
    <w:rsid w:val="00D44333"/>
    <w:rsid w:val="00D443D5"/>
    <w:rsid w:val="00D452B7"/>
    <w:rsid w:val="00D4537A"/>
    <w:rsid w:val="00D45547"/>
    <w:rsid w:val="00D45D47"/>
    <w:rsid w:val="00D4723F"/>
    <w:rsid w:val="00D47C4C"/>
    <w:rsid w:val="00D506D7"/>
    <w:rsid w:val="00D507E3"/>
    <w:rsid w:val="00D5138C"/>
    <w:rsid w:val="00D51AF6"/>
    <w:rsid w:val="00D53EDE"/>
    <w:rsid w:val="00D54D88"/>
    <w:rsid w:val="00D55009"/>
    <w:rsid w:val="00D55652"/>
    <w:rsid w:val="00D5568C"/>
    <w:rsid w:val="00D56ACE"/>
    <w:rsid w:val="00D57B2F"/>
    <w:rsid w:val="00D6083E"/>
    <w:rsid w:val="00D6097D"/>
    <w:rsid w:val="00D610FC"/>
    <w:rsid w:val="00D61F10"/>
    <w:rsid w:val="00D62ADF"/>
    <w:rsid w:val="00D631CA"/>
    <w:rsid w:val="00D64080"/>
    <w:rsid w:val="00D64A12"/>
    <w:rsid w:val="00D66178"/>
    <w:rsid w:val="00D66AEA"/>
    <w:rsid w:val="00D70346"/>
    <w:rsid w:val="00D70356"/>
    <w:rsid w:val="00D7048E"/>
    <w:rsid w:val="00D70ADE"/>
    <w:rsid w:val="00D70C09"/>
    <w:rsid w:val="00D70CFF"/>
    <w:rsid w:val="00D70F0C"/>
    <w:rsid w:val="00D715F7"/>
    <w:rsid w:val="00D71B7C"/>
    <w:rsid w:val="00D720DA"/>
    <w:rsid w:val="00D73283"/>
    <w:rsid w:val="00D735AA"/>
    <w:rsid w:val="00D7360F"/>
    <w:rsid w:val="00D736FC"/>
    <w:rsid w:val="00D7376F"/>
    <w:rsid w:val="00D73AFE"/>
    <w:rsid w:val="00D73C63"/>
    <w:rsid w:val="00D7458B"/>
    <w:rsid w:val="00D75E03"/>
    <w:rsid w:val="00D760B0"/>
    <w:rsid w:val="00D7683C"/>
    <w:rsid w:val="00D7698E"/>
    <w:rsid w:val="00D76FD7"/>
    <w:rsid w:val="00D77309"/>
    <w:rsid w:val="00D778F0"/>
    <w:rsid w:val="00D80BFB"/>
    <w:rsid w:val="00D823EE"/>
    <w:rsid w:val="00D82D2A"/>
    <w:rsid w:val="00D82D66"/>
    <w:rsid w:val="00D82FF4"/>
    <w:rsid w:val="00D836FA"/>
    <w:rsid w:val="00D8407B"/>
    <w:rsid w:val="00D84B80"/>
    <w:rsid w:val="00D84F8C"/>
    <w:rsid w:val="00D8551B"/>
    <w:rsid w:val="00D8598F"/>
    <w:rsid w:val="00D864A6"/>
    <w:rsid w:val="00D86EB3"/>
    <w:rsid w:val="00D87E9D"/>
    <w:rsid w:val="00D9088A"/>
    <w:rsid w:val="00D90BAA"/>
    <w:rsid w:val="00D91055"/>
    <w:rsid w:val="00D913BA"/>
    <w:rsid w:val="00D91D37"/>
    <w:rsid w:val="00D92C46"/>
    <w:rsid w:val="00D92ED7"/>
    <w:rsid w:val="00D935D7"/>
    <w:rsid w:val="00D94B83"/>
    <w:rsid w:val="00D94C75"/>
    <w:rsid w:val="00D94C96"/>
    <w:rsid w:val="00D951CF"/>
    <w:rsid w:val="00D9532B"/>
    <w:rsid w:val="00D95973"/>
    <w:rsid w:val="00D96A9B"/>
    <w:rsid w:val="00D96EBB"/>
    <w:rsid w:val="00D97344"/>
    <w:rsid w:val="00D974E0"/>
    <w:rsid w:val="00D97522"/>
    <w:rsid w:val="00D977E2"/>
    <w:rsid w:val="00DA100D"/>
    <w:rsid w:val="00DA1754"/>
    <w:rsid w:val="00DA2016"/>
    <w:rsid w:val="00DA264F"/>
    <w:rsid w:val="00DA29A0"/>
    <w:rsid w:val="00DA3040"/>
    <w:rsid w:val="00DA4746"/>
    <w:rsid w:val="00DA5146"/>
    <w:rsid w:val="00DA5641"/>
    <w:rsid w:val="00DA589E"/>
    <w:rsid w:val="00DA5E96"/>
    <w:rsid w:val="00DA69B8"/>
    <w:rsid w:val="00DA6EF2"/>
    <w:rsid w:val="00DA77D0"/>
    <w:rsid w:val="00DB0210"/>
    <w:rsid w:val="00DB0CD4"/>
    <w:rsid w:val="00DB0D55"/>
    <w:rsid w:val="00DB1314"/>
    <w:rsid w:val="00DB2B83"/>
    <w:rsid w:val="00DB2E05"/>
    <w:rsid w:val="00DB308B"/>
    <w:rsid w:val="00DB3D77"/>
    <w:rsid w:val="00DB3FAF"/>
    <w:rsid w:val="00DB5D05"/>
    <w:rsid w:val="00DB5F92"/>
    <w:rsid w:val="00DB6C8F"/>
    <w:rsid w:val="00DB7898"/>
    <w:rsid w:val="00DC03E8"/>
    <w:rsid w:val="00DC04B0"/>
    <w:rsid w:val="00DC098F"/>
    <w:rsid w:val="00DC0A68"/>
    <w:rsid w:val="00DC0A7E"/>
    <w:rsid w:val="00DC0E5F"/>
    <w:rsid w:val="00DC2A79"/>
    <w:rsid w:val="00DC317F"/>
    <w:rsid w:val="00DC4AE1"/>
    <w:rsid w:val="00DC5A5A"/>
    <w:rsid w:val="00DC5CE1"/>
    <w:rsid w:val="00DC6BF7"/>
    <w:rsid w:val="00DC7099"/>
    <w:rsid w:val="00DC78E7"/>
    <w:rsid w:val="00DD0E9D"/>
    <w:rsid w:val="00DD12C6"/>
    <w:rsid w:val="00DD1AFB"/>
    <w:rsid w:val="00DD241F"/>
    <w:rsid w:val="00DD2D55"/>
    <w:rsid w:val="00DD386D"/>
    <w:rsid w:val="00DD38BA"/>
    <w:rsid w:val="00DD3ADE"/>
    <w:rsid w:val="00DD3CAD"/>
    <w:rsid w:val="00DD4442"/>
    <w:rsid w:val="00DD4511"/>
    <w:rsid w:val="00DD5004"/>
    <w:rsid w:val="00DD5133"/>
    <w:rsid w:val="00DD5857"/>
    <w:rsid w:val="00DD59EA"/>
    <w:rsid w:val="00DD6657"/>
    <w:rsid w:val="00DD6B38"/>
    <w:rsid w:val="00DD718D"/>
    <w:rsid w:val="00DD7A3E"/>
    <w:rsid w:val="00DD7E3B"/>
    <w:rsid w:val="00DE0085"/>
    <w:rsid w:val="00DE019B"/>
    <w:rsid w:val="00DE0D40"/>
    <w:rsid w:val="00DE10BB"/>
    <w:rsid w:val="00DE13F6"/>
    <w:rsid w:val="00DE14B5"/>
    <w:rsid w:val="00DE3574"/>
    <w:rsid w:val="00DE3E46"/>
    <w:rsid w:val="00DE42F6"/>
    <w:rsid w:val="00DE4584"/>
    <w:rsid w:val="00DE59C6"/>
    <w:rsid w:val="00DE6825"/>
    <w:rsid w:val="00DE6836"/>
    <w:rsid w:val="00DF05D8"/>
    <w:rsid w:val="00DF14C9"/>
    <w:rsid w:val="00DF238C"/>
    <w:rsid w:val="00DF2660"/>
    <w:rsid w:val="00DF4021"/>
    <w:rsid w:val="00DF4EBC"/>
    <w:rsid w:val="00DF564F"/>
    <w:rsid w:val="00DF5B67"/>
    <w:rsid w:val="00DF606C"/>
    <w:rsid w:val="00DF78A5"/>
    <w:rsid w:val="00E00859"/>
    <w:rsid w:val="00E00B5F"/>
    <w:rsid w:val="00E02279"/>
    <w:rsid w:val="00E02AE6"/>
    <w:rsid w:val="00E02E3E"/>
    <w:rsid w:val="00E033D2"/>
    <w:rsid w:val="00E04444"/>
    <w:rsid w:val="00E0446D"/>
    <w:rsid w:val="00E049F2"/>
    <w:rsid w:val="00E04B01"/>
    <w:rsid w:val="00E071F3"/>
    <w:rsid w:val="00E07E79"/>
    <w:rsid w:val="00E1051A"/>
    <w:rsid w:val="00E1060D"/>
    <w:rsid w:val="00E10648"/>
    <w:rsid w:val="00E10995"/>
    <w:rsid w:val="00E115EF"/>
    <w:rsid w:val="00E12536"/>
    <w:rsid w:val="00E12DF8"/>
    <w:rsid w:val="00E132A4"/>
    <w:rsid w:val="00E1354B"/>
    <w:rsid w:val="00E15102"/>
    <w:rsid w:val="00E151FF"/>
    <w:rsid w:val="00E15F10"/>
    <w:rsid w:val="00E17221"/>
    <w:rsid w:val="00E20341"/>
    <w:rsid w:val="00E20D6E"/>
    <w:rsid w:val="00E216DC"/>
    <w:rsid w:val="00E219E6"/>
    <w:rsid w:val="00E21FCF"/>
    <w:rsid w:val="00E2214F"/>
    <w:rsid w:val="00E2281B"/>
    <w:rsid w:val="00E2292A"/>
    <w:rsid w:val="00E22FE2"/>
    <w:rsid w:val="00E23054"/>
    <w:rsid w:val="00E23AE6"/>
    <w:rsid w:val="00E24C6C"/>
    <w:rsid w:val="00E2605B"/>
    <w:rsid w:val="00E261F8"/>
    <w:rsid w:val="00E2673F"/>
    <w:rsid w:val="00E27BDF"/>
    <w:rsid w:val="00E30E1F"/>
    <w:rsid w:val="00E31BD9"/>
    <w:rsid w:val="00E31CD6"/>
    <w:rsid w:val="00E323B1"/>
    <w:rsid w:val="00E32492"/>
    <w:rsid w:val="00E32542"/>
    <w:rsid w:val="00E32CF2"/>
    <w:rsid w:val="00E347C9"/>
    <w:rsid w:val="00E34F40"/>
    <w:rsid w:val="00E352B7"/>
    <w:rsid w:val="00E356A3"/>
    <w:rsid w:val="00E35D21"/>
    <w:rsid w:val="00E36652"/>
    <w:rsid w:val="00E372F2"/>
    <w:rsid w:val="00E3776E"/>
    <w:rsid w:val="00E377C2"/>
    <w:rsid w:val="00E37FF6"/>
    <w:rsid w:val="00E411A9"/>
    <w:rsid w:val="00E41773"/>
    <w:rsid w:val="00E42319"/>
    <w:rsid w:val="00E42A76"/>
    <w:rsid w:val="00E43774"/>
    <w:rsid w:val="00E44076"/>
    <w:rsid w:val="00E45343"/>
    <w:rsid w:val="00E45463"/>
    <w:rsid w:val="00E45BE7"/>
    <w:rsid w:val="00E462A9"/>
    <w:rsid w:val="00E46C30"/>
    <w:rsid w:val="00E46E3D"/>
    <w:rsid w:val="00E4738F"/>
    <w:rsid w:val="00E47D6C"/>
    <w:rsid w:val="00E50F65"/>
    <w:rsid w:val="00E51090"/>
    <w:rsid w:val="00E515D6"/>
    <w:rsid w:val="00E52661"/>
    <w:rsid w:val="00E52A7A"/>
    <w:rsid w:val="00E52D55"/>
    <w:rsid w:val="00E5309B"/>
    <w:rsid w:val="00E5314B"/>
    <w:rsid w:val="00E539E5"/>
    <w:rsid w:val="00E53F5F"/>
    <w:rsid w:val="00E54C49"/>
    <w:rsid w:val="00E5683F"/>
    <w:rsid w:val="00E571D9"/>
    <w:rsid w:val="00E57243"/>
    <w:rsid w:val="00E60B70"/>
    <w:rsid w:val="00E60BDD"/>
    <w:rsid w:val="00E60EE0"/>
    <w:rsid w:val="00E61429"/>
    <w:rsid w:val="00E618AE"/>
    <w:rsid w:val="00E62040"/>
    <w:rsid w:val="00E62D07"/>
    <w:rsid w:val="00E63604"/>
    <w:rsid w:val="00E640FD"/>
    <w:rsid w:val="00E6529C"/>
    <w:rsid w:val="00E65E66"/>
    <w:rsid w:val="00E668A4"/>
    <w:rsid w:val="00E67306"/>
    <w:rsid w:val="00E67543"/>
    <w:rsid w:val="00E6756E"/>
    <w:rsid w:val="00E67909"/>
    <w:rsid w:val="00E715C1"/>
    <w:rsid w:val="00E71C1A"/>
    <w:rsid w:val="00E7270E"/>
    <w:rsid w:val="00E72893"/>
    <w:rsid w:val="00E72BFD"/>
    <w:rsid w:val="00E73035"/>
    <w:rsid w:val="00E73171"/>
    <w:rsid w:val="00E7342D"/>
    <w:rsid w:val="00E734C1"/>
    <w:rsid w:val="00E736B0"/>
    <w:rsid w:val="00E7609B"/>
    <w:rsid w:val="00E766F4"/>
    <w:rsid w:val="00E76DFB"/>
    <w:rsid w:val="00E77B94"/>
    <w:rsid w:val="00E8020A"/>
    <w:rsid w:val="00E80D8C"/>
    <w:rsid w:val="00E80D95"/>
    <w:rsid w:val="00E81741"/>
    <w:rsid w:val="00E8410D"/>
    <w:rsid w:val="00E84EEA"/>
    <w:rsid w:val="00E84F8C"/>
    <w:rsid w:val="00E852BB"/>
    <w:rsid w:val="00E859D8"/>
    <w:rsid w:val="00E86CAF"/>
    <w:rsid w:val="00E870B6"/>
    <w:rsid w:val="00E8774B"/>
    <w:rsid w:val="00E877D3"/>
    <w:rsid w:val="00E90211"/>
    <w:rsid w:val="00E90532"/>
    <w:rsid w:val="00E9097F"/>
    <w:rsid w:val="00E926BB"/>
    <w:rsid w:val="00E93158"/>
    <w:rsid w:val="00E93E1C"/>
    <w:rsid w:val="00E93F68"/>
    <w:rsid w:val="00E94426"/>
    <w:rsid w:val="00E947FB"/>
    <w:rsid w:val="00E94853"/>
    <w:rsid w:val="00E94F5F"/>
    <w:rsid w:val="00E951B0"/>
    <w:rsid w:val="00E95497"/>
    <w:rsid w:val="00E95554"/>
    <w:rsid w:val="00E95B49"/>
    <w:rsid w:val="00E95D2C"/>
    <w:rsid w:val="00E95E17"/>
    <w:rsid w:val="00E95EC4"/>
    <w:rsid w:val="00E95FCF"/>
    <w:rsid w:val="00E961E1"/>
    <w:rsid w:val="00E968E3"/>
    <w:rsid w:val="00E969A8"/>
    <w:rsid w:val="00E96AF7"/>
    <w:rsid w:val="00E96CED"/>
    <w:rsid w:val="00E97383"/>
    <w:rsid w:val="00E97BB6"/>
    <w:rsid w:val="00EA19D6"/>
    <w:rsid w:val="00EA1EE2"/>
    <w:rsid w:val="00EA2260"/>
    <w:rsid w:val="00EA25F2"/>
    <w:rsid w:val="00EA27E0"/>
    <w:rsid w:val="00EA2C91"/>
    <w:rsid w:val="00EA4512"/>
    <w:rsid w:val="00EA489E"/>
    <w:rsid w:val="00EA4E0A"/>
    <w:rsid w:val="00EA4FA7"/>
    <w:rsid w:val="00EA5C73"/>
    <w:rsid w:val="00EA5EB5"/>
    <w:rsid w:val="00EA647F"/>
    <w:rsid w:val="00EA6E96"/>
    <w:rsid w:val="00EA70A3"/>
    <w:rsid w:val="00EA7780"/>
    <w:rsid w:val="00EA7B4F"/>
    <w:rsid w:val="00EA7BC1"/>
    <w:rsid w:val="00EA7E75"/>
    <w:rsid w:val="00EB01AE"/>
    <w:rsid w:val="00EB0F79"/>
    <w:rsid w:val="00EB176C"/>
    <w:rsid w:val="00EB1FE8"/>
    <w:rsid w:val="00EB26F1"/>
    <w:rsid w:val="00EB306C"/>
    <w:rsid w:val="00EB362F"/>
    <w:rsid w:val="00EB4E01"/>
    <w:rsid w:val="00EB7047"/>
    <w:rsid w:val="00EB78CE"/>
    <w:rsid w:val="00EB7917"/>
    <w:rsid w:val="00EC00E8"/>
    <w:rsid w:val="00EC023F"/>
    <w:rsid w:val="00EC0CB8"/>
    <w:rsid w:val="00EC0E63"/>
    <w:rsid w:val="00EC1742"/>
    <w:rsid w:val="00EC1793"/>
    <w:rsid w:val="00EC1DB2"/>
    <w:rsid w:val="00EC212A"/>
    <w:rsid w:val="00EC2BD8"/>
    <w:rsid w:val="00EC3646"/>
    <w:rsid w:val="00EC3DB0"/>
    <w:rsid w:val="00EC40A4"/>
    <w:rsid w:val="00EC479A"/>
    <w:rsid w:val="00EC4EC0"/>
    <w:rsid w:val="00EC59E1"/>
    <w:rsid w:val="00EC5A08"/>
    <w:rsid w:val="00EC6059"/>
    <w:rsid w:val="00EC6265"/>
    <w:rsid w:val="00EC6E2E"/>
    <w:rsid w:val="00EC707E"/>
    <w:rsid w:val="00EC734A"/>
    <w:rsid w:val="00EC7675"/>
    <w:rsid w:val="00ED042F"/>
    <w:rsid w:val="00ED1CBB"/>
    <w:rsid w:val="00ED1D84"/>
    <w:rsid w:val="00ED1E28"/>
    <w:rsid w:val="00ED21AF"/>
    <w:rsid w:val="00ED252C"/>
    <w:rsid w:val="00ED2B6F"/>
    <w:rsid w:val="00ED2C51"/>
    <w:rsid w:val="00ED2D35"/>
    <w:rsid w:val="00ED319F"/>
    <w:rsid w:val="00ED3AE8"/>
    <w:rsid w:val="00ED5493"/>
    <w:rsid w:val="00ED5EF6"/>
    <w:rsid w:val="00ED601C"/>
    <w:rsid w:val="00ED6E70"/>
    <w:rsid w:val="00EDD857"/>
    <w:rsid w:val="00EE092F"/>
    <w:rsid w:val="00EE0A0D"/>
    <w:rsid w:val="00EE1098"/>
    <w:rsid w:val="00EE2AF0"/>
    <w:rsid w:val="00EE2CCB"/>
    <w:rsid w:val="00EE3619"/>
    <w:rsid w:val="00EE39C2"/>
    <w:rsid w:val="00EE4187"/>
    <w:rsid w:val="00EE42F6"/>
    <w:rsid w:val="00EE4A73"/>
    <w:rsid w:val="00EE4FC7"/>
    <w:rsid w:val="00EE522F"/>
    <w:rsid w:val="00EE6061"/>
    <w:rsid w:val="00EE680E"/>
    <w:rsid w:val="00EF0DDC"/>
    <w:rsid w:val="00EF0E55"/>
    <w:rsid w:val="00EF1DF2"/>
    <w:rsid w:val="00EF23AB"/>
    <w:rsid w:val="00EF2634"/>
    <w:rsid w:val="00EF3811"/>
    <w:rsid w:val="00EF3F94"/>
    <w:rsid w:val="00EF433A"/>
    <w:rsid w:val="00EF4CDB"/>
    <w:rsid w:val="00EF4F38"/>
    <w:rsid w:val="00EF6461"/>
    <w:rsid w:val="00EF6971"/>
    <w:rsid w:val="00EF6C54"/>
    <w:rsid w:val="00EF71DF"/>
    <w:rsid w:val="00EF78DA"/>
    <w:rsid w:val="00EF7FE0"/>
    <w:rsid w:val="00F00249"/>
    <w:rsid w:val="00F01CBB"/>
    <w:rsid w:val="00F028E0"/>
    <w:rsid w:val="00F03082"/>
    <w:rsid w:val="00F0368F"/>
    <w:rsid w:val="00F03C1C"/>
    <w:rsid w:val="00F042C4"/>
    <w:rsid w:val="00F04369"/>
    <w:rsid w:val="00F04E2E"/>
    <w:rsid w:val="00F05BCC"/>
    <w:rsid w:val="00F05C0B"/>
    <w:rsid w:val="00F063A9"/>
    <w:rsid w:val="00F06D04"/>
    <w:rsid w:val="00F074C5"/>
    <w:rsid w:val="00F07709"/>
    <w:rsid w:val="00F10002"/>
    <w:rsid w:val="00F10B81"/>
    <w:rsid w:val="00F11492"/>
    <w:rsid w:val="00F1179F"/>
    <w:rsid w:val="00F1196D"/>
    <w:rsid w:val="00F11D83"/>
    <w:rsid w:val="00F1269E"/>
    <w:rsid w:val="00F126B8"/>
    <w:rsid w:val="00F12A48"/>
    <w:rsid w:val="00F1306D"/>
    <w:rsid w:val="00F132A5"/>
    <w:rsid w:val="00F13388"/>
    <w:rsid w:val="00F13856"/>
    <w:rsid w:val="00F138FB"/>
    <w:rsid w:val="00F147D9"/>
    <w:rsid w:val="00F14D90"/>
    <w:rsid w:val="00F151B5"/>
    <w:rsid w:val="00F15ADF"/>
    <w:rsid w:val="00F15F23"/>
    <w:rsid w:val="00F16236"/>
    <w:rsid w:val="00F16CF4"/>
    <w:rsid w:val="00F170DF"/>
    <w:rsid w:val="00F17C3C"/>
    <w:rsid w:val="00F2032C"/>
    <w:rsid w:val="00F20D6D"/>
    <w:rsid w:val="00F215C0"/>
    <w:rsid w:val="00F2188B"/>
    <w:rsid w:val="00F21ADE"/>
    <w:rsid w:val="00F21C92"/>
    <w:rsid w:val="00F22334"/>
    <w:rsid w:val="00F22393"/>
    <w:rsid w:val="00F22CA0"/>
    <w:rsid w:val="00F22CA2"/>
    <w:rsid w:val="00F23222"/>
    <w:rsid w:val="00F236C3"/>
    <w:rsid w:val="00F23C56"/>
    <w:rsid w:val="00F2413D"/>
    <w:rsid w:val="00F24352"/>
    <w:rsid w:val="00F244BF"/>
    <w:rsid w:val="00F24553"/>
    <w:rsid w:val="00F24D08"/>
    <w:rsid w:val="00F24E8E"/>
    <w:rsid w:val="00F25CDA"/>
    <w:rsid w:val="00F2669A"/>
    <w:rsid w:val="00F269BF"/>
    <w:rsid w:val="00F27138"/>
    <w:rsid w:val="00F276A0"/>
    <w:rsid w:val="00F27EFF"/>
    <w:rsid w:val="00F30240"/>
    <w:rsid w:val="00F302A0"/>
    <w:rsid w:val="00F306CC"/>
    <w:rsid w:val="00F308BB"/>
    <w:rsid w:val="00F3104D"/>
    <w:rsid w:val="00F31081"/>
    <w:rsid w:val="00F3154C"/>
    <w:rsid w:val="00F31857"/>
    <w:rsid w:val="00F33EC0"/>
    <w:rsid w:val="00F34782"/>
    <w:rsid w:val="00F34F7E"/>
    <w:rsid w:val="00F34FE1"/>
    <w:rsid w:val="00F35654"/>
    <w:rsid w:val="00F359C2"/>
    <w:rsid w:val="00F35F32"/>
    <w:rsid w:val="00F36115"/>
    <w:rsid w:val="00F361E7"/>
    <w:rsid w:val="00F364FC"/>
    <w:rsid w:val="00F37850"/>
    <w:rsid w:val="00F37C25"/>
    <w:rsid w:val="00F40176"/>
    <w:rsid w:val="00F404E1"/>
    <w:rsid w:val="00F40BC4"/>
    <w:rsid w:val="00F40D45"/>
    <w:rsid w:val="00F4103E"/>
    <w:rsid w:val="00F410E5"/>
    <w:rsid w:val="00F41763"/>
    <w:rsid w:val="00F41797"/>
    <w:rsid w:val="00F41F7B"/>
    <w:rsid w:val="00F4261E"/>
    <w:rsid w:val="00F42F07"/>
    <w:rsid w:val="00F43594"/>
    <w:rsid w:val="00F43C37"/>
    <w:rsid w:val="00F43D93"/>
    <w:rsid w:val="00F43DA8"/>
    <w:rsid w:val="00F442E2"/>
    <w:rsid w:val="00F448E6"/>
    <w:rsid w:val="00F4527F"/>
    <w:rsid w:val="00F454F0"/>
    <w:rsid w:val="00F45844"/>
    <w:rsid w:val="00F45B50"/>
    <w:rsid w:val="00F45C30"/>
    <w:rsid w:val="00F45C83"/>
    <w:rsid w:val="00F45DF3"/>
    <w:rsid w:val="00F45FE8"/>
    <w:rsid w:val="00F46B3D"/>
    <w:rsid w:val="00F47EB3"/>
    <w:rsid w:val="00F500EE"/>
    <w:rsid w:val="00F502CE"/>
    <w:rsid w:val="00F503FA"/>
    <w:rsid w:val="00F50A38"/>
    <w:rsid w:val="00F51760"/>
    <w:rsid w:val="00F51B10"/>
    <w:rsid w:val="00F523ED"/>
    <w:rsid w:val="00F54713"/>
    <w:rsid w:val="00F56777"/>
    <w:rsid w:val="00F567D0"/>
    <w:rsid w:val="00F5687C"/>
    <w:rsid w:val="00F5697B"/>
    <w:rsid w:val="00F56D78"/>
    <w:rsid w:val="00F57AA9"/>
    <w:rsid w:val="00F57D1A"/>
    <w:rsid w:val="00F6112C"/>
    <w:rsid w:val="00F63665"/>
    <w:rsid w:val="00F64DA7"/>
    <w:rsid w:val="00F65041"/>
    <w:rsid w:val="00F650EF"/>
    <w:rsid w:val="00F65753"/>
    <w:rsid w:val="00F65926"/>
    <w:rsid w:val="00F65E7F"/>
    <w:rsid w:val="00F66770"/>
    <w:rsid w:val="00F66CC2"/>
    <w:rsid w:val="00F66D06"/>
    <w:rsid w:val="00F6729B"/>
    <w:rsid w:val="00F707FA"/>
    <w:rsid w:val="00F70D4D"/>
    <w:rsid w:val="00F713FB"/>
    <w:rsid w:val="00F71D31"/>
    <w:rsid w:val="00F72A88"/>
    <w:rsid w:val="00F73AB2"/>
    <w:rsid w:val="00F73D74"/>
    <w:rsid w:val="00F73E5D"/>
    <w:rsid w:val="00F74671"/>
    <w:rsid w:val="00F750C7"/>
    <w:rsid w:val="00F752F8"/>
    <w:rsid w:val="00F753FF"/>
    <w:rsid w:val="00F75B00"/>
    <w:rsid w:val="00F75E7E"/>
    <w:rsid w:val="00F7699F"/>
    <w:rsid w:val="00F77942"/>
    <w:rsid w:val="00F779E2"/>
    <w:rsid w:val="00F801D2"/>
    <w:rsid w:val="00F82947"/>
    <w:rsid w:val="00F82DE2"/>
    <w:rsid w:val="00F82DE9"/>
    <w:rsid w:val="00F831A6"/>
    <w:rsid w:val="00F831FF"/>
    <w:rsid w:val="00F8330E"/>
    <w:rsid w:val="00F836B4"/>
    <w:rsid w:val="00F83AB0"/>
    <w:rsid w:val="00F84338"/>
    <w:rsid w:val="00F851DD"/>
    <w:rsid w:val="00F857DE"/>
    <w:rsid w:val="00F868C0"/>
    <w:rsid w:val="00F869F3"/>
    <w:rsid w:val="00F86C2E"/>
    <w:rsid w:val="00F87287"/>
    <w:rsid w:val="00F87B23"/>
    <w:rsid w:val="00F87DAA"/>
    <w:rsid w:val="00F91690"/>
    <w:rsid w:val="00F91DF3"/>
    <w:rsid w:val="00F92CAD"/>
    <w:rsid w:val="00F92DCF"/>
    <w:rsid w:val="00F93128"/>
    <w:rsid w:val="00F936D0"/>
    <w:rsid w:val="00F94265"/>
    <w:rsid w:val="00F94514"/>
    <w:rsid w:val="00F947A4"/>
    <w:rsid w:val="00F948BC"/>
    <w:rsid w:val="00F94AA2"/>
    <w:rsid w:val="00F94EF4"/>
    <w:rsid w:val="00F96609"/>
    <w:rsid w:val="00F967B3"/>
    <w:rsid w:val="00F978C9"/>
    <w:rsid w:val="00F97913"/>
    <w:rsid w:val="00FA0F0A"/>
    <w:rsid w:val="00FA12F2"/>
    <w:rsid w:val="00FA135A"/>
    <w:rsid w:val="00FA1F73"/>
    <w:rsid w:val="00FA2946"/>
    <w:rsid w:val="00FA3DB4"/>
    <w:rsid w:val="00FA4A19"/>
    <w:rsid w:val="00FA4CB2"/>
    <w:rsid w:val="00FA4CF9"/>
    <w:rsid w:val="00FA517C"/>
    <w:rsid w:val="00FA52B8"/>
    <w:rsid w:val="00FA5760"/>
    <w:rsid w:val="00FA59FF"/>
    <w:rsid w:val="00FA5C9C"/>
    <w:rsid w:val="00FA62E8"/>
    <w:rsid w:val="00FA6820"/>
    <w:rsid w:val="00FA6EB3"/>
    <w:rsid w:val="00FA74B2"/>
    <w:rsid w:val="00FA76A2"/>
    <w:rsid w:val="00FA79DC"/>
    <w:rsid w:val="00FA7BAB"/>
    <w:rsid w:val="00FB0714"/>
    <w:rsid w:val="00FB14C3"/>
    <w:rsid w:val="00FB19BF"/>
    <w:rsid w:val="00FB1C0D"/>
    <w:rsid w:val="00FB1DF1"/>
    <w:rsid w:val="00FB28F2"/>
    <w:rsid w:val="00FB3714"/>
    <w:rsid w:val="00FB3721"/>
    <w:rsid w:val="00FB378F"/>
    <w:rsid w:val="00FB37E9"/>
    <w:rsid w:val="00FB3AB5"/>
    <w:rsid w:val="00FB45F9"/>
    <w:rsid w:val="00FB5172"/>
    <w:rsid w:val="00FB5C79"/>
    <w:rsid w:val="00FB6570"/>
    <w:rsid w:val="00FB6B22"/>
    <w:rsid w:val="00FB6C9A"/>
    <w:rsid w:val="00FB6DD6"/>
    <w:rsid w:val="00FB73BD"/>
    <w:rsid w:val="00FB75FD"/>
    <w:rsid w:val="00FB7799"/>
    <w:rsid w:val="00FB7863"/>
    <w:rsid w:val="00FC0919"/>
    <w:rsid w:val="00FC0B1B"/>
    <w:rsid w:val="00FC1132"/>
    <w:rsid w:val="00FC1B4B"/>
    <w:rsid w:val="00FC1C24"/>
    <w:rsid w:val="00FC26FE"/>
    <w:rsid w:val="00FC28C5"/>
    <w:rsid w:val="00FC30A4"/>
    <w:rsid w:val="00FC387E"/>
    <w:rsid w:val="00FC5151"/>
    <w:rsid w:val="00FC56E1"/>
    <w:rsid w:val="00FC6145"/>
    <w:rsid w:val="00FC62C6"/>
    <w:rsid w:val="00FC72CB"/>
    <w:rsid w:val="00FD01B8"/>
    <w:rsid w:val="00FD0444"/>
    <w:rsid w:val="00FD0450"/>
    <w:rsid w:val="00FD0AFA"/>
    <w:rsid w:val="00FD0C80"/>
    <w:rsid w:val="00FD0F6D"/>
    <w:rsid w:val="00FD11FC"/>
    <w:rsid w:val="00FD1C9C"/>
    <w:rsid w:val="00FD20AF"/>
    <w:rsid w:val="00FD3A29"/>
    <w:rsid w:val="00FD3C69"/>
    <w:rsid w:val="00FD427F"/>
    <w:rsid w:val="00FD4784"/>
    <w:rsid w:val="00FD4814"/>
    <w:rsid w:val="00FD4BDD"/>
    <w:rsid w:val="00FD5488"/>
    <w:rsid w:val="00FD572C"/>
    <w:rsid w:val="00FD5B12"/>
    <w:rsid w:val="00FD5EAC"/>
    <w:rsid w:val="00FD654F"/>
    <w:rsid w:val="00FD68C4"/>
    <w:rsid w:val="00FD6901"/>
    <w:rsid w:val="00FD6F4F"/>
    <w:rsid w:val="00FD7551"/>
    <w:rsid w:val="00FD7F54"/>
    <w:rsid w:val="00FE0A70"/>
    <w:rsid w:val="00FE498D"/>
    <w:rsid w:val="00FE4B8C"/>
    <w:rsid w:val="00FE6D43"/>
    <w:rsid w:val="00FE736B"/>
    <w:rsid w:val="00FE7504"/>
    <w:rsid w:val="00FE76C3"/>
    <w:rsid w:val="00FE791F"/>
    <w:rsid w:val="00FE7930"/>
    <w:rsid w:val="00FE7C64"/>
    <w:rsid w:val="00FE7F6E"/>
    <w:rsid w:val="00FF05A2"/>
    <w:rsid w:val="00FF0898"/>
    <w:rsid w:val="00FF0B54"/>
    <w:rsid w:val="00FF0CD4"/>
    <w:rsid w:val="00FF0DDB"/>
    <w:rsid w:val="00FF1236"/>
    <w:rsid w:val="00FF1256"/>
    <w:rsid w:val="00FF19D4"/>
    <w:rsid w:val="00FF2084"/>
    <w:rsid w:val="00FF23E3"/>
    <w:rsid w:val="00FF2473"/>
    <w:rsid w:val="00FF3235"/>
    <w:rsid w:val="00FF3DD1"/>
    <w:rsid w:val="00FF4004"/>
    <w:rsid w:val="00FF4F7A"/>
    <w:rsid w:val="00FF532A"/>
    <w:rsid w:val="00FF57F8"/>
    <w:rsid w:val="00FF5DA5"/>
    <w:rsid w:val="00FF666D"/>
    <w:rsid w:val="00FF6B69"/>
    <w:rsid w:val="00FF6D89"/>
    <w:rsid w:val="00FF70BE"/>
    <w:rsid w:val="01EA8A92"/>
    <w:rsid w:val="03852660"/>
    <w:rsid w:val="05C1497A"/>
    <w:rsid w:val="0706945C"/>
    <w:rsid w:val="0C2C55BC"/>
    <w:rsid w:val="0CA982B4"/>
    <w:rsid w:val="0E782111"/>
    <w:rsid w:val="0F0660F0"/>
    <w:rsid w:val="0FE4209B"/>
    <w:rsid w:val="1013F172"/>
    <w:rsid w:val="10627A78"/>
    <w:rsid w:val="124E5B1C"/>
    <w:rsid w:val="126C0A08"/>
    <w:rsid w:val="1347317E"/>
    <w:rsid w:val="15F78B85"/>
    <w:rsid w:val="161FB6D8"/>
    <w:rsid w:val="1B59E990"/>
    <w:rsid w:val="1C87A9CF"/>
    <w:rsid w:val="214D8B5F"/>
    <w:rsid w:val="23FB2851"/>
    <w:rsid w:val="2AF38F59"/>
    <w:rsid w:val="2C2ADD02"/>
    <w:rsid w:val="2D3F5AAE"/>
    <w:rsid w:val="3003E4B7"/>
    <w:rsid w:val="3045B2E6"/>
    <w:rsid w:val="308E1D15"/>
    <w:rsid w:val="3282506D"/>
    <w:rsid w:val="3369066E"/>
    <w:rsid w:val="3529A8F1"/>
    <w:rsid w:val="35BEB787"/>
    <w:rsid w:val="3665A302"/>
    <w:rsid w:val="36E63CF4"/>
    <w:rsid w:val="39085C6E"/>
    <w:rsid w:val="3C14D0AE"/>
    <w:rsid w:val="3F056D3F"/>
    <w:rsid w:val="43363838"/>
    <w:rsid w:val="449F5A92"/>
    <w:rsid w:val="45BBB2F4"/>
    <w:rsid w:val="47270060"/>
    <w:rsid w:val="4EBA0C74"/>
    <w:rsid w:val="5056582D"/>
    <w:rsid w:val="50AFE6A0"/>
    <w:rsid w:val="51084B5F"/>
    <w:rsid w:val="5229A34C"/>
    <w:rsid w:val="526AA8C4"/>
    <w:rsid w:val="543DF3E3"/>
    <w:rsid w:val="546BED84"/>
    <w:rsid w:val="54F40284"/>
    <w:rsid w:val="5607BDE5"/>
    <w:rsid w:val="59116506"/>
    <w:rsid w:val="5B5A98E8"/>
    <w:rsid w:val="5E8950A5"/>
    <w:rsid w:val="5EEEFDF7"/>
    <w:rsid w:val="62693043"/>
    <w:rsid w:val="626E9BFA"/>
    <w:rsid w:val="631E9F35"/>
    <w:rsid w:val="6397E048"/>
    <w:rsid w:val="669693BE"/>
    <w:rsid w:val="66CA82A4"/>
    <w:rsid w:val="66FA0FDC"/>
    <w:rsid w:val="676557AC"/>
    <w:rsid w:val="68665305"/>
    <w:rsid w:val="6901280D"/>
    <w:rsid w:val="6D05D542"/>
    <w:rsid w:val="7544D60D"/>
    <w:rsid w:val="79F9F1A9"/>
    <w:rsid w:val="7AAC5C28"/>
    <w:rsid w:val="7B3392BD"/>
    <w:rsid w:val="7B810685"/>
    <w:rsid w:val="7BDA1C67"/>
    <w:rsid w:val="7CBE3F5F"/>
    <w:rsid w:val="7E769CB4"/>
    <w:rsid w:val="7EBFB6F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293C"/>
    <w:pPr>
      <w:jc w:val="both"/>
    </w:pPr>
    <w:rPr>
      <w:rFonts w:ascii="Times New Roman" w:hAnsi="Times New Roman"/>
      <w:sz w:val="24"/>
    </w:rPr>
  </w:style>
  <w:style w:type="paragraph" w:styleId="Heading1">
    <w:name w:val="heading 1"/>
    <w:basedOn w:val="Normal"/>
    <w:next w:val="Normal"/>
    <w:link w:val="Heading1Char"/>
    <w:uiPriority w:val="9"/>
    <w:qFormat/>
    <w:rsid w:val="0069293C"/>
    <w:pPr>
      <w:keepNext/>
      <w:keepLines/>
      <w:numPr>
        <w:numId w:val="1"/>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69293C"/>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7762D"/>
    <w:pPr>
      <w:keepNext/>
      <w:keepLines/>
      <w:numPr>
        <w:ilvl w:val="2"/>
        <w:numId w:val="1"/>
      </w:numPr>
      <w:spacing w:before="160" w:after="12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69293C"/>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B2251A"/>
    <w:pPr>
      <w:keepNext/>
      <w:keepLines/>
      <w:numPr>
        <w:numId w:val="5"/>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69293C"/>
    <w:pPr>
      <w:keepNext/>
      <w:keepLines/>
      <w:numPr>
        <w:ilvl w:val="5"/>
        <w:numId w:val="1"/>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93C"/>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69293C"/>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37762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69293C"/>
    <w:rPr>
      <w:rFonts w:ascii="Times New Roman" w:eastAsiaTheme="majorEastAsia" w:hAnsi="Times New Roman" w:cstheme="majorBidi"/>
      <w:b/>
      <w:iCs/>
      <w:sz w:val="24"/>
    </w:rPr>
  </w:style>
  <w:style w:type="character" w:customStyle="1" w:styleId="Heading6Char">
    <w:name w:val="Heading 6 Char"/>
    <w:basedOn w:val="DefaultParagraphFont"/>
    <w:link w:val="Heading6"/>
    <w:uiPriority w:val="9"/>
    <w:rsid w:val="0069293C"/>
    <w:rPr>
      <w:rFonts w:ascii="Times New Roman" w:eastAsiaTheme="majorEastAsia" w:hAnsi="Times New Roman" w:cstheme="majorBidi"/>
      <w:b/>
      <w:sz w:val="24"/>
    </w:rPr>
  </w:style>
  <w:style w:type="paragraph" w:styleId="ListParagraph">
    <w:name w:val="List Paragraph"/>
    <w:basedOn w:val="Normal"/>
    <w:uiPriority w:val="34"/>
    <w:qFormat/>
    <w:rsid w:val="0010439B"/>
    <w:pPr>
      <w:spacing w:line="256" w:lineRule="auto"/>
      <w:ind w:left="720"/>
      <w:contextualSpacing/>
    </w:pPr>
  </w:style>
  <w:style w:type="paragraph" w:styleId="Header">
    <w:name w:val="header"/>
    <w:basedOn w:val="Normal"/>
    <w:link w:val="HeaderChar"/>
    <w:uiPriority w:val="99"/>
    <w:unhideWhenUsed/>
    <w:rsid w:val="00444B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4B0A"/>
    <w:rPr>
      <w:rFonts w:ascii="Times New Roman" w:hAnsi="Times New Roman"/>
      <w:sz w:val="24"/>
    </w:rPr>
  </w:style>
  <w:style w:type="paragraph" w:styleId="Footer">
    <w:name w:val="footer"/>
    <w:basedOn w:val="Normal"/>
    <w:link w:val="FooterChar"/>
    <w:uiPriority w:val="99"/>
    <w:unhideWhenUsed/>
    <w:rsid w:val="00444B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B0A"/>
    <w:rPr>
      <w:rFonts w:ascii="Times New Roman" w:hAnsi="Times New Roman"/>
      <w:sz w:val="24"/>
    </w:rPr>
  </w:style>
  <w:style w:type="character" w:styleId="CommentReference">
    <w:name w:val="annotation reference"/>
    <w:basedOn w:val="DefaultParagraphFont"/>
    <w:uiPriority w:val="99"/>
    <w:semiHidden/>
    <w:unhideWhenUsed/>
    <w:rsid w:val="004A5034"/>
    <w:rPr>
      <w:sz w:val="16"/>
      <w:szCs w:val="16"/>
    </w:rPr>
  </w:style>
  <w:style w:type="paragraph" w:styleId="CommentText">
    <w:name w:val="annotation text"/>
    <w:basedOn w:val="Normal"/>
    <w:link w:val="CommentTextChar"/>
    <w:uiPriority w:val="99"/>
    <w:unhideWhenUsed/>
    <w:rsid w:val="004A5034"/>
    <w:pPr>
      <w:spacing w:line="240" w:lineRule="auto"/>
    </w:pPr>
    <w:rPr>
      <w:sz w:val="20"/>
      <w:szCs w:val="20"/>
    </w:rPr>
  </w:style>
  <w:style w:type="character" w:customStyle="1" w:styleId="CommentTextChar">
    <w:name w:val="Comment Text Char"/>
    <w:basedOn w:val="DefaultParagraphFont"/>
    <w:link w:val="CommentText"/>
    <w:uiPriority w:val="99"/>
    <w:rsid w:val="004A503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A5034"/>
    <w:rPr>
      <w:b/>
      <w:bCs/>
    </w:rPr>
  </w:style>
  <w:style w:type="character" w:customStyle="1" w:styleId="CommentSubjectChar">
    <w:name w:val="Comment Subject Char"/>
    <w:basedOn w:val="CommentTextChar"/>
    <w:link w:val="CommentSubject"/>
    <w:uiPriority w:val="99"/>
    <w:semiHidden/>
    <w:rsid w:val="004A5034"/>
    <w:rPr>
      <w:rFonts w:ascii="Times New Roman" w:hAnsi="Times New Roman"/>
      <w:b/>
      <w:bCs/>
      <w:sz w:val="20"/>
      <w:szCs w:val="20"/>
    </w:rPr>
  </w:style>
  <w:style w:type="paragraph" w:styleId="BalloonText">
    <w:name w:val="Balloon Text"/>
    <w:basedOn w:val="Normal"/>
    <w:link w:val="BalloonTextChar"/>
    <w:uiPriority w:val="99"/>
    <w:semiHidden/>
    <w:unhideWhenUsed/>
    <w:rsid w:val="004A5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5034"/>
    <w:rPr>
      <w:rFonts w:ascii="Segoe UI" w:hAnsi="Segoe UI" w:cs="Segoe UI"/>
      <w:sz w:val="18"/>
      <w:szCs w:val="18"/>
    </w:rPr>
  </w:style>
  <w:style w:type="character" w:styleId="Hyperlink">
    <w:name w:val="Hyperlink"/>
    <w:basedOn w:val="DefaultParagraphFont"/>
    <w:uiPriority w:val="99"/>
    <w:unhideWhenUsed/>
    <w:rsid w:val="00F2032C"/>
    <w:rPr>
      <w:color w:val="0563C1" w:themeColor="hyperlink"/>
      <w:u w:val="single"/>
    </w:rPr>
  </w:style>
  <w:style w:type="character" w:customStyle="1" w:styleId="UnresolvedMention1">
    <w:name w:val="Unresolved Mention1"/>
    <w:basedOn w:val="DefaultParagraphFont"/>
    <w:uiPriority w:val="99"/>
    <w:semiHidden/>
    <w:unhideWhenUsed/>
    <w:rsid w:val="00F2032C"/>
    <w:rPr>
      <w:color w:val="605E5C"/>
      <w:shd w:val="clear" w:color="auto" w:fill="E1DFDD"/>
    </w:rPr>
  </w:style>
  <w:style w:type="character" w:customStyle="1" w:styleId="Heading5Char">
    <w:name w:val="Heading 5 Char"/>
    <w:basedOn w:val="DefaultParagraphFont"/>
    <w:link w:val="Heading5"/>
    <w:uiPriority w:val="9"/>
    <w:rsid w:val="00B2251A"/>
    <w:rPr>
      <w:rFonts w:ascii="Times New Roman" w:eastAsiaTheme="majorEastAsia" w:hAnsi="Times New Roman" w:cstheme="majorBidi"/>
      <w:b/>
      <w:sz w:val="24"/>
    </w:rPr>
  </w:style>
  <w:style w:type="table" w:styleId="TableGrid">
    <w:name w:val="Table Grid"/>
    <w:basedOn w:val="TableNormal"/>
    <w:uiPriority w:val="39"/>
    <w:rsid w:val="00B2251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9278DB"/>
  </w:style>
  <w:style w:type="table" w:customStyle="1" w:styleId="TableGrid1">
    <w:name w:val="Table Grid1"/>
    <w:basedOn w:val="TableNormal"/>
    <w:next w:val="TableGrid"/>
    <w:uiPriority w:val="39"/>
    <w:rsid w:val="009278DB"/>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721A0F"/>
    <w:pPr>
      <w:numPr>
        <w:numId w:val="0"/>
      </w:numPr>
      <w:jc w:val="left"/>
      <w:outlineLvl w:val="9"/>
    </w:pPr>
    <w:rPr>
      <w:rFonts w:asciiTheme="majorHAnsi" w:hAnsiTheme="majorHAnsi"/>
      <w:b w:val="0"/>
      <w:color w:val="2F5496" w:themeColor="accent1" w:themeShade="BF"/>
      <w:sz w:val="32"/>
      <w:lang w:val="en-US" w:eastAsia="en-US"/>
    </w:rPr>
  </w:style>
  <w:style w:type="paragraph" w:styleId="TOC1">
    <w:name w:val="toc 1"/>
    <w:basedOn w:val="Normal"/>
    <w:next w:val="Normal"/>
    <w:autoRedefine/>
    <w:uiPriority w:val="39"/>
    <w:unhideWhenUsed/>
    <w:rsid w:val="00DA6EF2"/>
    <w:pPr>
      <w:tabs>
        <w:tab w:val="right" w:leader="dot" w:pos="7927"/>
      </w:tabs>
      <w:spacing w:after="100" w:line="480" w:lineRule="auto"/>
    </w:pPr>
    <w:rPr>
      <w:b/>
      <w:bCs/>
      <w:noProof/>
      <w:lang w:val="id-ID"/>
    </w:rPr>
  </w:style>
  <w:style w:type="paragraph" w:styleId="TOC2">
    <w:name w:val="toc 2"/>
    <w:basedOn w:val="Normal"/>
    <w:next w:val="Normal"/>
    <w:autoRedefine/>
    <w:uiPriority w:val="39"/>
    <w:unhideWhenUsed/>
    <w:rsid w:val="00FB378F"/>
    <w:pPr>
      <w:tabs>
        <w:tab w:val="left" w:pos="851"/>
        <w:tab w:val="right" w:leader="dot" w:pos="7927"/>
      </w:tabs>
      <w:spacing w:after="100" w:line="480" w:lineRule="auto"/>
    </w:pPr>
  </w:style>
  <w:style w:type="paragraph" w:styleId="TOC3">
    <w:name w:val="toc 3"/>
    <w:basedOn w:val="Normal"/>
    <w:next w:val="Normal"/>
    <w:autoRedefine/>
    <w:uiPriority w:val="39"/>
    <w:unhideWhenUsed/>
    <w:rsid w:val="002A3FE0"/>
    <w:pPr>
      <w:tabs>
        <w:tab w:val="left" w:pos="851"/>
        <w:tab w:val="right" w:leader="dot" w:pos="7927"/>
      </w:tabs>
      <w:spacing w:after="100" w:line="480" w:lineRule="auto"/>
    </w:pPr>
  </w:style>
  <w:style w:type="paragraph" w:styleId="Caption">
    <w:name w:val="caption"/>
    <w:basedOn w:val="Normal"/>
    <w:next w:val="Normal"/>
    <w:uiPriority w:val="35"/>
    <w:unhideWhenUsed/>
    <w:qFormat/>
    <w:rsid w:val="007E229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23B9D"/>
    <w:pPr>
      <w:spacing w:after="0"/>
    </w:pPr>
  </w:style>
  <w:style w:type="paragraph" w:styleId="Bibliography">
    <w:name w:val="Bibliography"/>
    <w:basedOn w:val="Normal"/>
    <w:next w:val="Normal"/>
    <w:uiPriority w:val="37"/>
    <w:unhideWhenUsed/>
    <w:rsid w:val="00B23027"/>
  </w:style>
  <w:style w:type="character" w:customStyle="1" w:styleId="UnresolvedMention">
    <w:name w:val="Unresolved Mention"/>
    <w:basedOn w:val="DefaultParagraphFont"/>
    <w:uiPriority w:val="99"/>
    <w:semiHidden/>
    <w:unhideWhenUsed/>
    <w:rsid w:val="00A158C0"/>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2348286">
      <w:bodyDiv w:val="1"/>
      <w:marLeft w:val="0"/>
      <w:marRight w:val="0"/>
      <w:marTop w:val="0"/>
      <w:marBottom w:val="0"/>
      <w:divBdr>
        <w:top w:val="none" w:sz="0" w:space="0" w:color="auto"/>
        <w:left w:val="none" w:sz="0" w:space="0" w:color="auto"/>
        <w:bottom w:val="none" w:sz="0" w:space="0" w:color="auto"/>
        <w:right w:val="none" w:sz="0" w:space="0" w:color="auto"/>
      </w:divBdr>
    </w:div>
    <w:div w:id="37320908">
      <w:bodyDiv w:val="1"/>
      <w:marLeft w:val="0"/>
      <w:marRight w:val="0"/>
      <w:marTop w:val="0"/>
      <w:marBottom w:val="0"/>
      <w:divBdr>
        <w:top w:val="none" w:sz="0" w:space="0" w:color="auto"/>
        <w:left w:val="none" w:sz="0" w:space="0" w:color="auto"/>
        <w:bottom w:val="none" w:sz="0" w:space="0" w:color="auto"/>
        <w:right w:val="none" w:sz="0" w:space="0" w:color="auto"/>
      </w:divBdr>
    </w:div>
    <w:div w:id="59132357">
      <w:bodyDiv w:val="1"/>
      <w:marLeft w:val="0"/>
      <w:marRight w:val="0"/>
      <w:marTop w:val="0"/>
      <w:marBottom w:val="0"/>
      <w:divBdr>
        <w:top w:val="none" w:sz="0" w:space="0" w:color="auto"/>
        <w:left w:val="none" w:sz="0" w:space="0" w:color="auto"/>
        <w:bottom w:val="none" w:sz="0" w:space="0" w:color="auto"/>
        <w:right w:val="none" w:sz="0" w:space="0" w:color="auto"/>
      </w:divBdr>
      <w:divsChild>
        <w:div w:id="1046680911">
          <w:marLeft w:val="0"/>
          <w:marRight w:val="0"/>
          <w:marTop w:val="0"/>
          <w:marBottom w:val="0"/>
          <w:divBdr>
            <w:top w:val="none" w:sz="0" w:space="0" w:color="auto"/>
            <w:left w:val="none" w:sz="0" w:space="0" w:color="auto"/>
            <w:bottom w:val="none" w:sz="0" w:space="0" w:color="auto"/>
            <w:right w:val="none" w:sz="0" w:space="0" w:color="auto"/>
          </w:divBdr>
          <w:divsChild>
            <w:div w:id="165599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60713">
      <w:bodyDiv w:val="1"/>
      <w:marLeft w:val="0"/>
      <w:marRight w:val="0"/>
      <w:marTop w:val="0"/>
      <w:marBottom w:val="0"/>
      <w:divBdr>
        <w:top w:val="none" w:sz="0" w:space="0" w:color="auto"/>
        <w:left w:val="none" w:sz="0" w:space="0" w:color="auto"/>
        <w:bottom w:val="none" w:sz="0" w:space="0" w:color="auto"/>
        <w:right w:val="none" w:sz="0" w:space="0" w:color="auto"/>
      </w:divBdr>
    </w:div>
    <w:div w:id="68692417">
      <w:bodyDiv w:val="1"/>
      <w:marLeft w:val="0"/>
      <w:marRight w:val="0"/>
      <w:marTop w:val="0"/>
      <w:marBottom w:val="0"/>
      <w:divBdr>
        <w:top w:val="none" w:sz="0" w:space="0" w:color="auto"/>
        <w:left w:val="none" w:sz="0" w:space="0" w:color="auto"/>
        <w:bottom w:val="none" w:sz="0" w:space="0" w:color="auto"/>
        <w:right w:val="none" w:sz="0" w:space="0" w:color="auto"/>
      </w:divBdr>
    </w:div>
    <w:div w:id="72044240">
      <w:bodyDiv w:val="1"/>
      <w:marLeft w:val="0"/>
      <w:marRight w:val="0"/>
      <w:marTop w:val="0"/>
      <w:marBottom w:val="0"/>
      <w:divBdr>
        <w:top w:val="none" w:sz="0" w:space="0" w:color="auto"/>
        <w:left w:val="none" w:sz="0" w:space="0" w:color="auto"/>
        <w:bottom w:val="none" w:sz="0" w:space="0" w:color="auto"/>
        <w:right w:val="none" w:sz="0" w:space="0" w:color="auto"/>
      </w:divBdr>
    </w:div>
    <w:div w:id="79255410">
      <w:bodyDiv w:val="1"/>
      <w:marLeft w:val="0"/>
      <w:marRight w:val="0"/>
      <w:marTop w:val="0"/>
      <w:marBottom w:val="0"/>
      <w:divBdr>
        <w:top w:val="none" w:sz="0" w:space="0" w:color="auto"/>
        <w:left w:val="none" w:sz="0" w:space="0" w:color="auto"/>
        <w:bottom w:val="none" w:sz="0" w:space="0" w:color="auto"/>
        <w:right w:val="none" w:sz="0" w:space="0" w:color="auto"/>
      </w:divBdr>
    </w:div>
    <w:div w:id="86662285">
      <w:bodyDiv w:val="1"/>
      <w:marLeft w:val="0"/>
      <w:marRight w:val="0"/>
      <w:marTop w:val="0"/>
      <w:marBottom w:val="0"/>
      <w:divBdr>
        <w:top w:val="none" w:sz="0" w:space="0" w:color="auto"/>
        <w:left w:val="none" w:sz="0" w:space="0" w:color="auto"/>
        <w:bottom w:val="none" w:sz="0" w:space="0" w:color="auto"/>
        <w:right w:val="none" w:sz="0" w:space="0" w:color="auto"/>
      </w:divBdr>
    </w:div>
    <w:div w:id="110705062">
      <w:bodyDiv w:val="1"/>
      <w:marLeft w:val="0"/>
      <w:marRight w:val="0"/>
      <w:marTop w:val="0"/>
      <w:marBottom w:val="0"/>
      <w:divBdr>
        <w:top w:val="none" w:sz="0" w:space="0" w:color="auto"/>
        <w:left w:val="none" w:sz="0" w:space="0" w:color="auto"/>
        <w:bottom w:val="none" w:sz="0" w:space="0" w:color="auto"/>
        <w:right w:val="none" w:sz="0" w:space="0" w:color="auto"/>
      </w:divBdr>
    </w:div>
    <w:div w:id="112486262">
      <w:bodyDiv w:val="1"/>
      <w:marLeft w:val="0"/>
      <w:marRight w:val="0"/>
      <w:marTop w:val="0"/>
      <w:marBottom w:val="0"/>
      <w:divBdr>
        <w:top w:val="none" w:sz="0" w:space="0" w:color="auto"/>
        <w:left w:val="none" w:sz="0" w:space="0" w:color="auto"/>
        <w:bottom w:val="none" w:sz="0" w:space="0" w:color="auto"/>
        <w:right w:val="none" w:sz="0" w:space="0" w:color="auto"/>
      </w:divBdr>
    </w:div>
    <w:div w:id="125512880">
      <w:bodyDiv w:val="1"/>
      <w:marLeft w:val="0"/>
      <w:marRight w:val="0"/>
      <w:marTop w:val="0"/>
      <w:marBottom w:val="0"/>
      <w:divBdr>
        <w:top w:val="none" w:sz="0" w:space="0" w:color="auto"/>
        <w:left w:val="none" w:sz="0" w:space="0" w:color="auto"/>
        <w:bottom w:val="none" w:sz="0" w:space="0" w:color="auto"/>
        <w:right w:val="none" w:sz="0" w:space="0" w:color="auto"/>
      </w:divBdr>
    </w:div>
    <w:div w:id="127432451">
      <w:bodyDiv w:val="1"/>
      <w:marLeft w:val="0"/>
      <w:marRight w:val="0"/>
      <w:marTop w:val="0"/>
      <w:marBottom w:val="0"/>
      <w:divBdr>
        <w:top w:val="none" w:sz="0" w:space="0" w:color="auto"/>
        <w:left w:val="none" w:sz="0" w:space="0" w:color="auto"/>
        <w:bottom w:val="none" w:sz="0" w:space="0" w:color="auto"/>
        <w:right w:val="none" w:sz="0" w:space="0" w:color="auto"/>
      </w:divBdr>
    </w:div>
    <w:div w:id="137574464">
      <w:bodyDiv w:val="1"/>
      <w:marLeft w:val="0"/>
      <w:marRight w:val="0"/>
      <w:marTop w:val="0"/>
      <w:marBottom w:val="0"/>
      <w:divBdr>
        <w:top w:val="none" w:sz="0" w:space="0" w:color="auto"/>
        <w:left w:val="none" w:sz="0" w:space="0" w:color="auto"/>
        <w:bottom w:val="none" w:sz="0" w:space="0" w:color="auto"/>
        <w:right w:val="none" w:sz="0" w:space="0" w:color="auto"/>
      </w:divBdr>
    </w:div>
    <w:div w:id="181281999">
      <w:bodyDiv w:val="1"/>
      <w:marLeft w:val="0"/>
      <w:marRight w:val="0"/>
      <w:marTop w:val="0"/>
      <w:marBottom w:val="0"/>
      <w:divBdr>
        <w:top w:val="none" w:sz="0" w:space="0" w:color="auto"/>
        <w:left w:val="none" w:sz="0" w:space="0" w:color="auto"/>
        <w:bottom w:val="none" w:sz="0" w:space="0" w:color="auto"/>
        <w:right w:val="none" w:sz="0" w:space="0" w:color="auto"/>
      </w:divBdr>
    </w:div>
    <w:div w:id="184366290">
      <w:bodyDiv w:val="1"/>
      <w:marLeft w:val="0"/>
      <w:marRight w:val="0"/>
      <w:marTop w:val="0"/>
      <w:marBottom w:val="0"/>
      <w:divBdr>
        <w:top w:val="none" w:sz="0" w:space="0" w:color="auto"/>
        <w:left w:val="none" w:sz="0" w:space="0" w:color="auto"/>
        <w:bottom w:val="none" w:sz="0" w:space="0" w:color="auto"/>
        <w:right w:val="none" w:sz="0" w:space="0" w:color="auto"/>
      </w:divBdr>
    </w:div>
    <w:div w:id="190152493">
      <w:bodyDiv w:val="1"/>
      <w:marLeft w:val="0"/>
      <w:marRight w:val="0"/>
      <w:marTop w:val="0"/>
      <w:marBottom w:val="0"/>
      <w:divBdr>
        <w:top w:val="none" w:sz="0" w:space="0" w:color="auto"/>
        <w:left w:val="none" w:sz="0" w:space="0" w:color="auto"/>
        <w:bottom w:val="none" w:sz="0" w:space="0" w:color="auto"/>
        <w:right w:val="none" w:sz="0" w:space="0" w:color="auto"/>
      </w:divBdr>
    </w:div>
    <w:div w:id="231085196">
      <w:bodyDiv w:val="1"/>
      <w:marLeft w:val="0"/>
      <w:marRight w:val="0"/>
      <w:marTop w:val="0"/>
      <w:marBottom w:val="0"/>
      <w:divBdr>
        <w:top w:val="none" w:sz="0" w:space="0" w:color="auto"/>
        <w:left w:val="none" w:sz="0" w:space="0" w:color="auto"/>
        <w:bottom w:val="none" w:sz="0" w:space="0" w:color="auto"/>
        <w:right w:val="none" w:sz="0" w:space="0" w:color="auto"/>
      </w:divBdr>
    </w:div>
    <w:div w:id="262299859">
      <w:bodyDiv w:val="1"/>
      <w:marLeft w:val="0"/>
      <w:marRight w:val="0"/>
      <w:marTop w:val="0"/>
      <w:marBottom w:val="0"/>
      <w:divBdr>
        <w:top w:val="none" w:sz="0" w:space="0" w:color="auto"/>
        <w:left w:val="none" w:sz="0" w:space="0" w:color="auto"/>
        <w:bottom w:val="none" w:sz="0" w:space="0" w:color="auto"/>
        <w:right w:val="none" w:sz="0" w:space="0" w:color="auto"/>
      </w:divBdr>
    </w:div>
    <w:div w:id="284822167">
      <w:bodyDiv w:val="1"/>
      <w:marLeft w:val="0"/>
      <w:marRight w:val="0"/>
      <w:marTop w:val="0"/>
      <w:marBottom w:val="0"/>
      <w:divBdr>
        <w:top w:val="none" w:sz="0" w:space="0" w:color="auto"/>
        <w:left w:val="none" w:sz="0" w:space="0" w:color="auto"/>
        <w:bottom w:val="none" w:sz="0" w:space="0" w:color="auto"/>
        <w:right w:val="none" w:sz="0" w:space="0" w:color="auto"/>
      </w:divBdr>
    </w:div>
    <w:div w:id="330986357">
      <w:bodyDiv w:val="1"/>
      <w:marLeft w:val="0"/>
      <w:marRight w:val="0"/>
      <w:marTop w:val="0"/>
      <w:marBottom w:val="0"/>
      <w:divBdr>
        <w:top w:val="none" w:sz="0" w:space="0" w:color="auto"/>
        <w:left w:val="none" w:sz="0" w:space="0" w:color="auto"/>
        <w:bottom w:val="none" w:sz="0" w:space="0" w:color="auto"/>
        <w:right w:val="none" w:sz="0" w:space="0" w:color="auto"/>
      </w:divBdr>
    </w:div>
    <w:div w:id="347754333">
      <w:bodyDiv w:val="1"/>
      <w:marLeft w:val="0"/>
      <w:marRight w:val="0"/>
      <w:marTop w:val="0"/>
      <w:marBottom w:val="0"/>
      <w:divBdr>
        <w:top w:val="none" w:sz="0" w:space="0" w:color="auto"/>
        <w:left w:val="none" w:sz="0" w:space="0" w:color="auto"/>
        <w:bottom w:val="none" w:sz="0" w:space="0" w:color="auto"/>
        <w:right w:val="none" w:sz="0" w:space="0" w:color="auto"/>
      </w:divBdr>
    </w:div>
    <w:div w:id="350567028">
      <w:bodyDiv w:val="1"/>
      <w:marLeft w:val="0"/>
      <w:marRight w:val="0"/>
      <w:marTop w:val="0"/>
      <w:marBottom w:val="0"/>
      <w:divBdr>
        <w:top w:val="none" w:sz="0" w:space="0" w:color="auto"/>
        <w:left w:val="none" w:sz="0" w:space="0" w:color="auto"/>
        <w:bottom w:val="none" w:sz="0" w:space="0" w:color="auto"/>
        <w:right w:val="none" w:sz="0" w:space="0" w:color="auto"/>
      </w:divBdr>
    </w:div>
    <w:div w:id="359745806">
      <w:bodyDiv w:val="1"/>
      <w:marLeft w:val="0"/>
      <w:marRight w:val="0"/>
      <w:marTop w:val="0"/>
      <w:marBottom w:val="0"/>
      <w:divBdr>
        <w:top w:val="none" w:sz="0" w:space="0" w:color="auto"/>
        <w:left w:val="none" w:sz="0" w:space="0" w:color="auto"/>
        <w:bottom w:val="none" w:sz="0" w:space="0" w:color="auto"/>
        <w:right w:val="none" w:sz="0" w:space="0" w:color="auto"/>
      </w:divBdr>
    </w:div>
    <w:div w:id="369914905">
      <w:bodyDiv w:val="1"/>
      <w:marLeft w:val="0"/>
      <w:marRight w:val="0"/>
      <w:marTop w:val="0"/>
      <w:marBottom w:val="0"/>
      <w:divBdr>
        <w:top w:val="none" w:sz="0" w:space="0" w:color="auto"/>
        <w:left w:val="none" w:sz="0" w:space="0" w:color="auto"/>
        <w:bottom w:val="none" w:sz="0" w:space="0" w:color="auto"/>
        <w:right w:val="none" w:sz="0" w:space="0" w:color="auto"/>
      </w:divBdr>
    </w:div>
    <w:div w:id="393117285">
      <w:bodyDiv w:val="1"/>
      <w:marLeft w:val="0"/>
      <w:marRight w:val="0"/>
      <w:marTop w:val="0"/>
      <w:marBottom w:val="0"/>
      <w:divBdr>
        <w:top w:val="none" w:sz="0" w:space="0" w:color="auto"/>
        <w:left w:val="none" w:sz="0" w:space="0" w:color="auto"/>
        <w:bottom w:val="none" w:sz="0" w:space="0" w:color="auto"/>
        <w:right w:val="none" w:sz="0" w:space="0" w:color="auto"/>
      </w:divBdr>
    </w:div>
    <w:div w:id="394282634">
      <w:bodyDiv w:val="1"/>
      <w:marLeft w:val="0"/>
      <w:marRight w:val="0"/>
      <w:marTop w:val="0"/>
      <w:marBottom w:val="0"/>
      <w:divBdr>
        <w:top w:val="none" w:sz="0" w:space="0" w:color="auto"/>
        <w:left w:val="none" w:sz="0" w:space="0" w:color="auto"/>
        <w:bottom w:val="none" w:sz="0" w:space="0" w:color="auto"/>
        <w:right w:val="none" w:sz="0" w:space="0" w:color="auto"/>
      </w:divBdr>
    </w:div>
    <w:div w:id="403069448">
      <w:bodyDiv w:val="1"/>
      <w:marLeft w:val="0"/>
      <w:marRight w:val="0"/>
      <w:marTop w:val="0"/>
      <w:marBottom w:val="0"/>
      <w:divBdr>
        <w:top w:val="none" w:sz="0" w:space="0" w:color="auto"/>
        <w:left w:val="none" w:sz="0" w:space="0" w:color="auto"/>
        <w:bottom w:val="none" w:sz="0" w:space="0" w:color="auto"/>
        <w:right w:val="none" w:sz="0" w:space="0" w:color="auto"/>
      </w:divBdr>
    </w:div>
    <w:div w:id="441340292">
      <w:bodyDiv w:val="1"/>
      <w:marLeft w:val="0"/>
      <w:marRight w:val="0"/>
      <w:marTop w:val="0"/>
      <w:marBottom w:val="0"/>
      <w:divBdr>
        <w:top w:val="none" w:sz="0" w:space="0" w:color="auto"/>
        <w:left w:val="none" w:sz="0" w:space="0" w:color="auto"/>
        <w:bottom w:val="none" w:sz="0" w:space="0" w:color="auto"/>
        <w:right w:val="none" w:sz="0" w:space="0" w:color="auto"/>
      </w:divBdr>
    </w:div>
    <w:div w:id="443111773">
      <w:bodyDiv w:val="1"/>
      <w:marLeft w:val="0"/>
      <w:marRight w:val="0"/>
      <w:marTop w:val="0"/>
      <w:marBottom w:val="0"/>
      <w:divBdr>
        <w:top w:val="none" w:sz="0" w:space="0" w:color="auto"/>
        <w:left w:val="none" w:sz="0" w:space="0" w:color="auto"/>
        <w:bottom w:val="none" w:sz="0" w:space="0" w:color="auto"/>
        <w:right w:val="none" w:sz="0" w:space="0" w:color="auto"/>
      </w:divBdr>
    </w:div>
    <w:div w:id="467284081">
      <w:bodyDiv w:val="1"/>
      <w:marLeft w:val="0"/>
      <w:marRight w:val="0"/>
      <w:marTop w:val="0"/>
      <w:marBottom w:val="0"/>
      <w:divBdr>
        <w:top w:val="none" w:sz="0" w:space="0" w:color="auto"/>
        <w:left w:val="none" w:sz="0" w:space="0" w:color="auto"/>
        <w:bottom w:val="none" w:sz="0" w:space="0" w:color="auto"/>
        <w:right w:val="none" w:sz="0" w:space="0" w:color="auto"/>
      </w:divBdr>
    </w:div>
    <w:div w:id="467354892">
      <w:bodyDiv w:val="1"/>
      <w:marLeft w:val="0"/>
      <w:marRight w:val="0"/>
      <w:marTop w:val="0"/>
      <w:marBottom w:val="0"/>
      <w:divBdr>
        <w:top w:val="none" w:sz="0" w:space="0" w:color="auto"/>
        <w:left w:val="none" w:sz="0" w:space="0" w:color="auto"/>
        <w:bottom w:val="none" w:sz="0" w:space="0" w:color="auto"/>
        <w:right w:val="none" w:sz="0" w:space="0" w:color="auto"/>
      </w:divBdr>
    </w:div>
    <w:div w:id="469052475">
      <w:bodyDiv w:val="1"/>
      <w:marLeft w:val="0"/>
      <w:marRight w:val="0"/>
      <w:marTop w:val="0"/>
      <w:marBottom w:val="0"/>
      <w:divBdr>
        <w:top w:val="none" w:sz="0" w:space="0" w:color="auto"/>
        <w:left w:val="none" w:sz="0" w:space="0" w:color="auto"/>
        <w:bottom w:val="none" w:sz="0" w:space="0" w:color="auto"/>
        <w:right w:val="none" w:sz="0" w:space="0" w:color="auto"/>
      </w:divBdr>
    </w:div>
    <w:div w:id="476654679">
      <w:bodyDiv w:val="1"/>
      <w:marLeft w:val="0"/>
      <w:marRight w:val="0"/>
      <w:marTop w:val="0"/>
      <w:marBottom w:val="0"/>
      <w:divBdr>
        <w:top w:val="none" w:sz="0" w:space="0" w:color="auto"/>
        <w:left w:val="none" w:sz="0" w:space="0" w:color="auto"/>
        <w:bottom w:val="none" w:sz="0" w:space="0" w:color="auto"/>
        <w:right w:val="none" w:sz="0" w:space="0" w:color="auto"/>
      </w:divBdr>
    </w:div>
    <w:div w:id="478614842">
      <w:bodyDiv w:val="1"/>
      <w:marLeft w:val="0"/>
      <w:marRight w:val="0"/>
      <w:marTop w:val="0"/>
      <w:marBottom w:val="0"/>
      <w:divBdr>
        <w:top w:val="none" w:sz="0" w:space="0" w:color="auto"/>
        <w:left w:val="none" w:sz="0" w:space="0" w:color="auto"/>
        <w:bottom w:val="none" w:sz="0" w:space="0" w:color="auto"/>
        <w:right w:val="none" w:sz="0" w:space="0" w:color="auto"/>
      </w:divBdr>
    </w:div>
    <w:div w:id="507642541">
      <w:bodyDiv w:val="1"/>
      <w:marLeft w:val="0"/>
      <w:marRight w:val="0"/>
      <w:marTop w:val="0"/>
      <w:marBottom w:val="0"/>
      <w:divBdr>
        <w:top w:val="none" w:sz="0" w:space="0" w:color="auto"/>
        <w:left w:val="none" w:sz="0" w:space="0" w:color="auto"/>
        <w:bottom w:val="none" w:sz="0" w:space="0" w:color="auto"/>
        <w:right w:val="none" w:sz="0" w:space="0" w:color="auto"/>
      </w:divBdr>
    </w:div>
    <w:div w:id="534195469">
      <w:bodyDiv w:val="1"/>
      <w:marLeft w:val="0"/>
      <w:marRight w:val="0"/>
      <w:marTop w:val="0"/>
      <w:marBottom w:val="0"/>
      <w:divBdr>
        <w:top w:val="none" w:sz="0" w:space="0" w:color="auto"/>
        <w:left w:val="none" w:sz="0" w:space="0" w:color="auto"/>
        <w:bottom w:val="none" w:sz="0" w:space="0" w:color="auto"/>
        <w:right w:val="none" w:sz="0" w:space="0" w:color="auto"/>
      </w:divBdr>
    </w:div>
    <w:div w:id="539364964">
      <w:bodyDiv w:val="1"/>
      <w:marLeft w:val="0"/>
      <w:marRight w:val="0"/>
      <w:marTop w:val="0"/>
      <w:marBottom w:val="0"/>
      <w:divBdr>
        <w:top w:val="none" w:sz="0" w:space="0" w:color="auto"/>
        <w:left w:val="none" w:sz="0" w:space="0" w:color="auto"/>
        <w:bottom w:val="none" w:sz="0" w:space="0" w:color="auto"/>
        <w:right w:val="none" w:sz="0" w:space="0" w:color="auto"/>
      </w:divBdr>
    </w:div>
    <w:div w:id="542718779">
      <w:bodyDiv w:val="1"/>
      <w:marLeft w:val="0"/>
      <w:marRight w:val="0"/>
      <w:marTop w:val="0"/>
      <w:marBottom w:val="0"/>
      <w:divBdr>
        <w:top w:val="none" w:sz="0" w:space="0" w:color="auto"/>
        <w:left w:val="none" w:sz="0" w:space="0" w:color="auto"/>
        <w:bottom w:val="none" w:sz="0" w:space="0" w:color="auto"/>
        <w:right w:val="none" w:sz="0" w:space="0" w:color="auto"/>
      </w:divBdr>
    </w:div>
    <w:div w:id="625309898">
      <w:bodyDiv w:val="1"/>
      <w:marLeft w:val="0"/>
      <w:marRight w:val="0"/>
      <w:marTop w:val="0"/>
      <w:marBottom w:val="0"/>
      <w:divBdr>
        <w:top w:val="none" w:sz="0" w:space="0" w:color="auto"/>
        <w:left w:val="none" w:sz="0" w:space="0" w:color="auto"/>
        <w:bottom w:val="none" w:sz="0" w:space="0" w:color="auto"/>
        <w:right w:val="none" w:sz="0" w:space="0" w:color="auto"/>
      </w:divBdr>
    </w:div>
    <w:div w:id="643507628">
      <w:bodyDiv w:val="1"/>
      <w:marLeft w:val="0"/>
      <w:marRight w:val="0"/>
      <w:marTop w:val="0"/>
      <w:marBottom w:val="0"/>
      <w:divBdr>
        <w:top w:val="none" w:sz="0" w:space="0" w:color="auto"/>
        <w:left w:val="none" w:sz="0" w:space="0" w:color="auto"/>
        <w:bottom w:val="none" w:sz="0" w:space="0" w:color="auto"/>
        <w:right w:val="none" w:sz="0" w:space="0" w:color="auto"/>
      </w:divBdr>
    </w:div>
    <w:div w:id="661541082">
      <w:bodyDiv w:val="1"/>
      <w:marLeft w:val="0"/>
      <w:marRight w:val="0"/>
      <w:marTop w:val="0"/>
      <w:marBottom w:val="0"/>
      <w:divBdr>
        <w:top w:val="none" w:sz="0" w:space="0" w:color="auto"/>
        <w:left w:val="none" w:sz="0" w:space="0" w:color="auto"/>
        <w:bottom w:val="none" w:sz="0" w:space="0" w:color="auto"/>
        <w:right w:val="none" w:sz="0" w:space="0" w:color="auto"/>
      </w:divBdr>
    </w:div>
    <w:div w:id="685862182">
      <w:bodyDiv w:val="1"/>
      <w:marLeft w:val="0"/>
      <w:marRight w:val="0"/>
      <w:marTop w:val="0"/>
      <w:marBottom w:val="0"/>
      <w:divBdr>
        <w:top w:val="none" w:sz="0" w:space="0" w:color="auto"/>
        <w:left w:val="none" w:sz="0" w:space="0" w:color="auto"/>
        <w:bottom w:val="none" w:sz="0" w:space="0" w:color="auto"/>
        <w:right w:val="none" w:sz="0" w:space="0" w:color="auto"/>
      </w:divBdr>
    </w:div>
    <w:div w:id="688338048">
      <w:bodyDiv w:val="1"/>
      <w:marLeft w:val="0"/>
      <w:marRight w:val="0"/>
      <w:marTop w:val="0"/>
      <w:marBottom w:val="0"/>
      <w:divBdr>
        <w:top w:val="none" w:sz="0" w:space="0" w:color="auto"/>
        <w:left w:val="none" w:sz="0" w:space="0" w:color="auto"/>
        <w:bottom w:val="none" w:sz="0" w:space="0" w:color="auto"/>
        <w:right w:val="none" w:sz="0" w:space="0" w:color="auto"/>
      </w:divBdr>
    </w:div>
    <w:div w:id="698355805">
      <w:bodyDiv w:val="1"/>
      <w:marLeft w:val="0"/>
      <w:marRight w:val="0"/>
      <w:marTop w:val="0"/>
      <w:marBottom w:val="0"/>
      <w:divBdr>
        <w:top w:val="none" w:sz="0" w:space="0" w:color="auto"/>
        <w:left w:val="none" w:sz="0" w:space="0" w:color="auto"/>
        <w:bottom w:val="none" w:sz="0" w:space="0" w:color="auto"/>
        <w:right w:val="none" w:sz="0" w:space="0" w:color="auto"/>
      </w:divBdr>
    </w:div>
    <w:div w:id="735208229">
      <w:bodyDiv w:val="1"/>
      <w:marLeft w:val="0"/>
      <w:marRight w:val="0"/>
      <w:marTop w:val="0"/>
      <w:marBottom w:val="0"/>
      <w:divBdr>
        <w:top w:val="none" w:sz="0" w:space="0" w:color="auto"/>
        <w:left w:val="none" w:sz="0" w:space="0" w:color="auto"/>
        <w:bottom w:val="none" w:sz="0" w:space="0" w:color="auto"/>
        <w:right w:val="none" w:sz="0" w:space="0" w:color="auto"/>
      </w:divBdr>
    </w:div>
    <w:div w:id="741681838">
      <w:bodyDiv w:val="1"/>
      <w:marLeft w:val="0"/>
      <w:marRight w:val="0"/>
      <w:marTop w:val="0"/>
      <w:marBottom w:val="0"/>
      <w:divBdr>
        <w:top w:val="none" w:sz="0" w:space="0" w:color="auto"/>
        <w:left w:val="none" w:sz="0" w:space="0" w:color="auto"/>
        <w:bottom w:val="none" w:sz="0" w:space="0" w:color="auto"/>
        <w:right w:val="none" w:sz="0" w:space="0" w:color="auto"/>
      </w:divBdr>
    </w:div>
    <w:div w:id="748041699">
      <w:bodyDiv w:val="1"/>
      <w:marLeft w:val="0"/>
      <w:marRight w:val="0"/>
      <w:marTop w:val="0"/>
      <w:marBottom w:val="0"/>
      <w:divBdr>
        <w:top w:val="none" w:sz="0" w:space="0" w:color="auto"/>
        <w:left w:val="none" w:sz="0" w:space="0" w:color="auto"/>
        <w:bottom w:val="none" w:sz="0" w:space="0" w:color="auto"/>
        <w:right w:val="none" w:sz="0" w:space="0" w:color="auto"/>
      </w:divBdr>
    </w:div>
    <w:div w:id="766658149">
      <w:bodyDiv w:val="1"/>
      <w:marLeft w:val="0"/>
      <w:marRight w:val="0"/>
      <w:marTop w:val="0"/>
      <w:marBottom w:val="0"/>
      <w:divBdr>
        <w:top w:val="none" w:sz="0" w:space="0" w:color="auto"/>
        <w:left w:val="none" w:sz="0" w:space="0" w:color="auto"/>
        <w:bottom w:val="none" w:sz="0" w:space="0" w:color="auto"/>
        <w:right w:val="none" w:sz="0" w:space="0" w:color="auto"/>
      </w:divBdr>
    </w:div>
    <w:div w:id="802117006">
      <w:bodyDiv w:val="1"/>
      <w:marLeft w:val="0"/>
      <w:marRight w:val="0"/>
      <w:marTop w:val="0"/>
      <w:marBottom w:val="0"/>
      <w:divBdr>
        <w:top w:val="none" w:sz="0" w:space="0" w:color="auto"/>
        <w:left w:val="none" w:sz="0" w:space="0" w:color="auto"/>
        <w:bottom w:val="none" w:sz="0" w:space="0" w:color="auto"/>
        <w:right w:val="none" w:sz="0" w:space="0" w:color="auto"/>
      </w:divBdr>
    </w:div>
    <w:div w:id="834371391">
      <w:bodyDiv w:val="1"/>
      <w:marLeft w:val="0"/>
      <w:marRight w:val="0"/>
      <w:marTop w:val="0"/>
      <w:marBottom w:val="0"/>
      <w:divBdr>
        <w:top w:val="none" w:sz="0" w:space="0" w:color="auto"/>
        <w:left w:val="none" w:sz="0" w:space="0" w:color="auto"/>
        <w:bottom w:val="none" w:sz="0" w:space="0" w:color="auto"/>
        <w:right w:val="none" w:sz="0" w:space="0" w:color="auto"/>
      </w:divBdr>
    </w:div>
    <w:div w:id="840703595">
      <w:bodyDiv w:val="1"/>
      <w:marLeft w:val="0"/>
      <w:marRight w:val="0"/>
      <w:marTop w:val="0"/>
      <w:marBottom w:val="0"/>
      <w:divBdr>
        <w:top w:val="none" w:sz="0" w:space="0" w:color="auto"/>
        <w:left w:val="none" w:sz="0" w:space="0" w:color="auto"/>
        <w:bottom w:val="none" w:sz="0" w:space="0" w:color="auto"/>
        <w:right w:val="none" w:sz="0" w:space="0" w:color="auto"/>
      </w:divBdr>
    </w:div>
    <w:div w:id="904493918">
      <w:bodyDiv w:val="1"/>
      <w:marLeft w:val="0"/>
      <w:marRight w:val="0"/>
      <w:marTop w:val="0"/>
      <w:marBottom w:val="0"/>
      <w:divBdr>
        <w:top w:val="none" w:sz="0" w:space="0" w:color="auto"/>
        <w:left w:val="none" w:sz="0" w:space="0" w:color="auto"/>
        <w:bottom w:val="none" w:sz="0" w:space="0" w:color="auto"/>
        <w:right w:val="none" w:sz="0" w:space="0" w:color="auto"/>
      </w:divBdr>
    </w:div>
    <w:div w:id="919753617">
      <w:bodyDiv w:val="1"/>
      <w:marLeft w:val="0"/>
      <w:marRight w:val="0"/>
      <w:marTop w:val="0"/>
      <w:marBottom w:val="0"/>
      <w:divBdr>
        <w:top w:val="none" w:sz="0" w:space="0" w:color="auto"/>
        <w:left w:val="none" w:sz="0" w:space="0" w:color="auto"/>
        <w:bottom w:val="none" w:sz="0" w:space="0" w:color="auto"/>
        <w:right w:val="none" w:sz="0" w:space="0" w:color="auto"/>
      </w:divBdr>
    </w:div>
    <w:div w:id="955410668">
      <w:bodyDiv w:val="1"/>
      <w:marLeft w:val="0"/>
      <w:marRight w:val="0"/>
      <w:marTop w:val="0"/>
      <w:marBottom w:val="0"/>
      <w:divBdr>
        <w:top w:val="none" w:sz="0" w:space="0" w:color="auto"/>
        <w:left w:val="none" w:sz="0" w:space="0" w:color="auto"/>
        <w:bottom w:val="none" w:sz="0" w:space="0" w:color="auto"/>
        <w:right w:val="none" w:sz="0" w:space="0" w:color="auto"/>
      </w:divBdr>
    </w:div>
    <w:div w:id="958224515">
      <w:bodyDiv w:val="1"/>
      <w:marLeft w:val="0"/>
      <w:marRight w:val="0"/>
      <w:marTop w:val="0"/>
      <w:marBottom w:val="0"/>
      <w:divBdr>
        <w:top w:val="none" w:sz="0" w:space="0" w:color="auto"/>
        <w:left w:val="none" w:sz="0" w:space="0" w:color="auto"/>
        <w:bottom w:val="none" w:sz="0" w:space="0" w:color="auto"/>
        <w:right w:val="none" w:sz="0" w:space="0" w:color="auto"/>
      </w:divBdr>
    </w:div>
    <w:div w:id="975531424">
      <w:bodyDiv w:val="1"/>
      <w:marLeft w:val="0"/>
      <w:marRight w:val="0"/>
      <w:marTop w:val="0"/>
      <w:marBottom w:val="0"/>
      <w:divBdr>
        <w:top w:val="none" w:sz="0" w:space="0" w:color="auto"/>
        <w:left w:val="none" w:sz="0" w:space="0" w:color="auto"/>
        <w:bottom w:val="none" w:sz="0" w:space="0" w:color="auto"/>
        <w:right w:val="none" w:sz="0" w:space="0" w:color="auto"/>
      </w:divBdr>
    </w:div>
    <w:div w:id="1002929929">
      <w:bodyDiv w:val="1"/>
      <w:marLeft w:val="0"/>
      <w:marRight w:val="0"/>
      <w:marTop w:val="0"/>
      <w:marBottom w:val="0"/>
      <w:divBdr>
        <w:top w:val="none" w:sz="0" w:space="0" w:color="auto"/>
        <w:left w:val="none" w:sz="0" w:space="0" w:color="auto"/>
        <w:bottom w:val="none" w:sz="0" w:space="0" w:color="auto"/>
        <w:right w:val="none" w:sz="0" w:space="0" w:color="auto"/>
      </w:divBdr>
    </w:div>
    <w:div w:id="1016810343">
      <w:bodyDiv w:val="1"/>
      <w:marLeft w:val="0"/>
      <w:marRight w:val="0"/>
      <w:marTop w:val="0"/>
      <w:marBottom w:val="0"/>
      <w:divBdr>
        <w:top w:val="none" w:sz="0" w:space="0" w:color="auto"/>
        <w:left w:val="none" w:sz="0" w:space="0" w:color="auto"/>
        <w:bottom w:val="none" w:sz="0" w:space="0" w:color="auto"/>
        <w:right w:val="none" w:sz="0" w:space="0" w:color="auto"/>
      </w:divBdr>
    </w:div>
    <w:div w:id="1017846292">
      <w:bodyDiv w:val="1"/>
      <w:marLeft w:val="0"/>
      <w:marRight w:val="0"/>
      <w:marTop w:val="0"/>
      <w:marBottom w:val="0"/>
      <w:divBdr>
        <w:top w:val="none" w:sz="0" w:space="0" w:color="auto"/>
        <w:left w:val="none" w:sz="0" w:space="0" w:color="auto"/>
        <w:bottom w:val="none" w:sz="0" w:space="0" w:color="auto"/>
        <w:right w:val="none" w:sz="0" w:space="0" w:color="auto"/>
      </w:divBdr>
    </w:div>
    <w:div w:id="1039013410">
      <w:bodyDiv w:val="1"/>
      <w:marLeft w:val="0"/>
      <w:marRight w:val="0"/>
      <w:marTop w:val="0"/>
      <w:marBottom w:val="0"/>
      <w:divBdr>
        <w:top w:val="none" w:sz="0" w:space="0" w:color="auto"/>
        <w:left w:val="none" w:sz="0" w:space="0" w:color="auto"/>
        <w:bottom w:val="none" w:sz="0" w:space="0" w:color="auto"/>
        <w:right w:val="none" w:sz="0" w:space="0" w:color="auto"/>
      </w:divBdr>
    </w:div>
    <w:div w:id="1039817960">
      <w:bodyDiv w:val="1"/>
      <w:marLeft w:val="0"/>
      <w:marRight w:val="0"/>
      <w:marTop w:val="0"/>
      <w:marBottom w:val="0"/>
      <w:divBdr>
        <w:top w:val="none" w:sz="0" w:space="0" w:color="auto"/>
        <w:left w:val="none" w:sz="0" w:space="0" w:color="auto"/>
        <w:bottom w:val="none" w:sz="0" w:space="0" w:color="auto"/>
        <w:right w:val="none" w:sz="0" w:space="0" w:color="auto"/>
      </w:divBdr>
    </w:div>
    <w:div w:id="1078552960">
      <w:bodyDiv w:val="1"/>
      <w:marLeft w:val="0"/>
      <w:marRight w:val="0"/>
      <w:marTop w:val="0"/>
      <w:marBottom w:val="0"/>
      <w:divBdr>
        <w:top w:val="none" w:sz="0" w:space="0" w:color="auto"/>
        <w:left w:val="none" w:sz="0" w:space="0" w:color="auto"/>
        <w:bottom w:val="none" w:sz="0" w:space="0" w:color="auto"/>
        <w:right w:val="none" w:sz="0" w:space="0" w:color="auto"/>
      </w:divBdr>
    </w:div>
    <w:div w:id="1083064414">
      <w:bodyDiv w:val="1"/>
      <w:marLeft w:val="0"/>
      <w:marRight w:val="0"/>
      <w:marTop w:val="0"/>
      <w:marBottom w:val="0"/>
      <w:divBdr>
        <w:top w:val="none" w:sz="0" w:space="0" w:color="auto"/>
        <w:left w:val="none" w:sz="0" w:space="0" w:color="auto"/>
        <w:bottom w:val="none" w:sz="0" w:space="0" w:color="auto"/>
        <w:right w:val="none" w:sz="0" w:space="0" w:color="auto"/>
      </w:divBdr>
    </w:div>
    <w:div w:id="1083451234">
      <w:bodyDiv w:val="1"/>
      <w:marLeft w:val="0"/>
      <w:marRight w:val="0"/>
      <w:marTop w:val="0"/>
      <w:marBottom w:val="0"/>
      <w:divBdr>
        <w:top w:val="none" w:sz="0" w:space="0" w:color="auto"/>
        <w:left w:val="none" w:sz="0" w:space="0" w:color="auto"/>
        <w:bottom w:val="none" w:sz="0" w:space="0" w:color="auto"/>
        <w:right w:val="none" w:sz="0" w:space="0" w:color="auto"/>
      </w:divBdr>
    </w:div>
    <w:div w:id="1101223172">
      <w:bodyDiv w:val="1"/>
      <w:marLeft w:val="0"/>
      <w:marRight w:val="0"/>
      <w:marTop w:val="0"/>
      <w:marBottom w:val="0"/>
      <w:divBdr>
        <w:top w:val="none" w:sz="0" w:space="0" w:color="auto"/>
        <w:left w:val="none" w:sz="0" w:space="0" w:color="auto"/>
        <w:bottom w:val="none" w:sz="0" w:space="0" w:color="auto"/>
        <w:right w:val="none" w:sz="0" w:space="0" w:color="auto"/>
      </w:divBdr>
    </w:div>
    <w:div w:id="1115708785">
      <w:bodyDiv w:val="1"/>
      <w:marLeft w:val="0"/>
      <w:marRight w:val="0"/>
      <w:marTop w:val="0"/>
      <w:marBottom w:val="0"/>
      <w:divBdr>
        <w:top w:val="none" w:sz="0" w:space="0" w:color="auto"/>
        <w:left w:val="none" w:sz="0" w:space="0" w:color="auto"/>
        <w:bottom w:val="none" w:sz="0" w:space="0" w:color="auto"/>
        <w:right w:val="none" w:sz="0" w:space="0" w:color="auto"/>
      </w:divBdr>
    </w:div>
    <w:div w:id="1122963074">
      <w:bodyDiv w:val="1"/>
      <w:marLeft w:val="0"/>
      <w:marRight w:val="0"/>
      <w:marTop w:val="0"/>
      <w:marBottom w:val="0"/>
      <w:divBdr>
        <w:top w:val="none" w:sz="0" w:space="0" w:color="auto"/>
        <w:left w:val="none" w:sz="0" w:space="0" w:color="auto"/>
        <w:bottom w:val="none" w:sz="0" w:space="0" w:color="auto"/>
        <w:right w:val="none" w:sz="0" w:space="0" w:color="auto"/>
      </w:divBdr>
    </w:div>
    <w:div w:id="1123689832">
      <w:bodyDiv w:val="1"/>
      <w:marLeft w:val="0"/>
      <w:marRight w:val="0"/>
      <w:marTop w:val="0"/>
      <w:marBottom w:val="0"/>
      <w:divBdr>
        <w:top w:val="none" w:sz="0" w:space="0" w:color="auto"/>
        <w:left w:val="none" w:sz="0" w:space="0" w:color="auto"/>
        <w:bottom w:val="none" w:sz="0" w:space="0" w:color="auto"/>
        <w:right w:val="none" w:sz="0" w:space="0" w:color="auto"/>
      </w:divBdr>
    </w:div>
    <w:div w:id="1130324086">
      <w:bodyDiv w:val="1"/>
      <w:marLeft w:val="0"/>
      <w:marRight w:val="0"/>
      <w:marTop w:val="0"/>
      <w:marBottom w:val="0"/>
      <w:divBdr>
        <w:top w:val="none" w:sz="0" w:space="0" w:color="auto"/>
        <w:left w:val="none" w:sz="0" w:space="0" w:color="auto"/>
        <w:bottom w:val="none" w:sz="0" w:space="0" w:color="auto"/>
        <w:right w:val="none" w:sz="0" w:space="0" w:color="auto"/>
      </w:divBdr>
    </w:div>
    <w:div w:id="1160655587">
      <w:bodyDiv w:val="1"/>
      <w:marLeft w:val="0"/>
      <w:marRight w:val="0"/>
      <w:marTop w:val="0"/>
      <w:marBottom w:val="0"/>
      <w:divBdr>
        <w:top w:val="none" w:sz="0" w:space="0" w:color="auto"/>
        <w:left w:val="none" w:sz="0" w:space="0" w:color="auto"/>
        <w:bottom w:val="none" w:sz="0" w:space="0" w:color="auto"/>
        <w:right w:val="none" w:sz="0" w:space="0" w:color="auto"/>
      </w:divBdr>
    </w:div>
    <w:div w:id="1179196137">
      <w:bodyDiv w:val="1"/>
      <w:marLeft w:val="0"/>
      <w:marRight w:val="0"/>
      <w:marTop w:val="0"/>
      <w:marBottom w:val="0"/>
      <w:divBdr>
        <w:top w:val="none" w:sz="0" w:space="0" w:color="auto"/>
        <w:left w:val="none" w:sz="0" w:space="0" w:color="auto"/>
        <w:bottom w:val="none" w:sz="0" w:space="0" w:color="auto"/>
        <w:right w:val="none" w:sz="0" w:space="0" w:color="auto"/>
      </w:divBdr>
    </w:div>
    <w:div w:id="1193034280">
      <w:bodyDiv w:val="1"/>
      <w:marLeft w:val="0"/>
      <w:marRight w:val="0"/>
      <w:marTop w:val="0"/>
      <w:marBottom w:val="0"/>
      <w:divBdr>
        <w:top w:val="none" w:sz="0" w:space="0" w:color="auto"/>
        <w:left w:val="none" w:sz="0" w:space="0" w:color="auto"/>
        <w:bottom w:val="none" w:sz="0" w:space="0" w:color="auto"/>
        <w:right w:val="none" w:sz="0" w:space="0" w:color="auto"/>
      </w:divBdr>
    </w:div>
    <w:div w:id="1209029447">
      <w:bodyDiv w:val="1"/>
      <w:marLeft w:val="0"/>
      <w:marRight w:val="0"/>
      <w:marTop w:val="0"/>
      <w:marBottom w:val="0"/>
      <w:divBdr>
        <w:top w:val="none" w:sz="0" w:space="0" w:color="auto"/>
        <w:left w:val="none" w:sz="0" w:space="0" w:color="auto"/>
        <w:bottom w:val="none" w:sz="0" w:space="0" w:color="auto"/>
        <w:right w:val="none" w:sz="0" w:space="0" w:color="auto"/>
      </w:divBdr>
    </w:div>
    <w:div w:id="1245261531">
      <w:bodyDiv w:val="1"/>
      <w:marLeft w:val="0"/>
      <w:marRight w:val="0"/>
      <w:marTop w:val="0"/>
      <w:marBottom w:val="0"/>
      <w:divBdr>
        <w:top w:val="none" w:sz="0" w:space="0" w:color="auto"/>
        <w:left w:val="none" w:sz="0" w:space="0" w:color="auto"/>
        <w:bottom w:val="none" w:sz="0" w:space="0" w:color="auto"/>
        <w:right w:val="none" w:sz="0" w:space="0" w:color="auto"/>
      </w:divBdr>
    </w:div>
    <w:div w:id="1250963903">
      <w:bodyDiv w:val="1"/>
      <w:marLeft w:val="0"/>
      <w:marRight w:val="0"/>
      <w:marTop w:val="0"/>
      <w:marBottom w:val="0"/>
      <w:divBdr>
        <w:top w:val="none" w:sz="0" w:space="0" w:color="auto"/>
        <w:left w:val="none" w:sz="0" w:space="0" w:color="auto"/>
        <w:bottom w:val="none" w:sz="0" w:space="0" w:color="auto"/>
        <w:right w:val="none" w:sz="0" w:space="0" w:color="auto"/>
      </w:divBdr>
    </w:div>
    <w:div w:id="1257012558">
      <w:bodyDiv w:val="1"/>
      <w:marLeft w:val="0"/>
      <w:marRight w:val="0"/>
      <w:marTop w:val="0"/>
      <w:marBottom w:val="0"/>
      <w:divBdr>
        <w:top w:val="none" w:sz="0" w:space="0" w:color="auto"/>
        <w:left w:val="none" w:sz="0" w:space="0" w:color="auto"/>
        <w:bottom w:val="none" w:sz="0" w:space="0" w:color="auto"/>
        <w:right w:val="none" w:sz="0" w:space="0" w:color="auto"/>
      </w:divBdr>
    </w:div>
    <w:div w:id="1291859981">
      <w:bodyDiv w:val="1"/>
      <w:marLeft w:val="0"/>
      <w:marRight w:val="0"/>
      <w:marTop w:val="0"/>
      <w:marBottom w:val="0"/>
      <w:divBdr>
        <w:top w:val="none" w:sz="0" w:space="0" w:color="auto"/>
        <w:left w:val="none" w:sz="0" w:space="0" w:color="auto"/>
        <w:bottom w:val="none" w:sz="0" w:space="0" w:color="auto"/>
        <w:right w:val="none" w:sz="0" w:space="0" w:color="auto"/>
      </w:divBdr>
    </w:div>
    <w:div w:id="1302728843">
      <w:bodyDiv w:val="1"/>
      <w:marLeft w:val="0"/>
      <w:marRight w:val="0"/>
      <w:marTop w:val="0"/>
      <w:marBottom w:val="0"/>
      <w:divBdr>
        <w:top w:val="none" w:sz="0" w:space="0" w:color="auto"/>
        <w:left w:val="none" w:sz="0" w:space="0" w:color="auto"/>
        <w:bottom w:val="none" w:sz="0" w:space="0" w:color="auto"/>
        <w:right w:val="none" w:sz="0" w:space="0" w:color="auto"/>
      </w:divBdr>
    </w:div>
    <w:div w:id="1312903684">
      <w:bodyDiv w:val="1"/>
      <w:marLeft w:val="0"/>
      <w:marRight w:val="0"/>
      <w:marTop w:val="0"/>
      <w:marBottom w:val="0"/>
      <w:divBdr>
        <w:top w:val="none" w:sz="0" w:space="0" w:color="auto"/>
        <w:left w:val="none" w:sz="0" w:space="0" w:color="auto"/>
        <w:bottom w:val="none" w:sz="0" w:space="0" w:color="auto"/>
        <w:right w:val="none" w:sz="0" w:space="0" w:color="auto"/>
      </w:divBdr>
    </w:div>
    <w:div w:id="1334987868">
      <w:bodyDiv w:val="1"/>
      <w:marLeft w:val="0"/>
      <w:marRight w:val="0"/>
      <w:marTop w:val="0"/>
      <w:marBottom w:val="0"/>
      <w:divBdr>
        <w:top w:val="none" w:sz="0" w:space="0" w:color="auto"/>
        <w:left w:val="none" w:sz="0" w:space="0" w:color="auto"/>
        <w:bottom w:val="none" w:sz="0" w:space="0" w:color="auto"/>
        <w:right w:val="none" w:sz="0" w:space="0" w:color="auto"/>
      </w:divBdr>
    </w:div>
    <w:div w:id="1338116840">
      <w:bodyDiv w:val="1"/>
      <w:marLeft w:val="0"/>
      <w:marRight w:val="0"/>
      <w:marTop w:val="0"/>
      <w:marBottom w:val="0"/>
      <w:divBdr>
        <w:top w:val="none" w:sz="0" w:space="0" w:color="auto"/>
        <w:left w:val="none" w:sz="0" w:space="0" w:color="auto"/>
        <w:bottom w:val="none" w:sz="0" w:space="0" w:color="auto"/>
        <w:right w:val="none" w:sz="0" w:space="0" w:color="auto"/>
      </w:divBdr>
    </w:div>
    <w:div w:id="1341354438">
      <w:bodyDiv w:val="1"/>
      <w:marLeft w:val="0"/>
      <w:marRight w:val="0"/>
      <w:marTop w:val="0"/>
      <w:marBottom w:val="0"/>
      <w:divBdr>
        <w:top w:val="none" w:sz="0" w:space="0" w:color="auto"/>
        <w:left w:val="none" w:sz="0" w:space="0" w:color="auto"/>
        <w:bottom w:val="none" w:sz="0" w:space="0" w:color="auto"/>
        <w:right w:val="none" w:sz="0" w:space="0" w:color="auto"/>
      </w:divBdr>
    </w:div>
    <w:div w:id="1346403965">
      <w:bodyDiv w:val="1"/>
      <w:marLeft w:val="0"/>
      <w:marRight w:val="0"/>
      <w:marTop w:val="0"/>
      <w:marBottom w:val="0"/>
      <w:divBdr>
        <w:top w:val="none" w:sz="0" w:space="0" w:color="auto"/>
        <w:left w:val="none" w:sz="0" w:space="0" w:color="auto"/>
        <w:bottom w:val="none" w:sz="0" w:space="0" w:color="auto"/>
        <w:right w:val="none" w:sz="0" w:space="0" w:color="auto"/>
      </w:divBdr>
    </w:div>
    <w:div w:id="1358236908">
      <w:bodyDiv w:val="1"/>
      <w:marLeft w:val="0"/>
      <w:marRight w:val="0"/>
      <w:marTop w:val="0"/>
      <w:marBottom w:val="0"/>
      <w:divBdr>
        <w:top w:val="none" w:sz="0" w:space="0" w:color="auto"/>
        <w:left w:val="none" w:sz="0" w:space="0" w:color="auto"/>
        <w:bottom w:val="none" w:sz="0" w:space="0" w:color="auto"/>
        <w:right w:val="none" w:sz="0" w:space="0" w:color="auto"/>
      </w:divBdr>
    </w:div>
    <w:div w:id="1362247914">
      <w:bodyDiv w:val="1"/>
      <w:marLeft w:val="0"/>
      <w:marRight w:val="0"/>
      <w:marTop w:val="0"/>
      <w:marBottom w:val="0"/>
      <w:divBdr>
        <w:top w:val="none" w:sz="0" w:space="0" w:color="auto"/>
        <w:left w:val="none" w:sz="0" w:space="0" w:color="auto"/>
        <w:bottom w:val="none" w:sz="0" w:space="0" w:color="auto"/>
        <w:right w:val="none" w:sz="0" w:space="0" w:color="auto"/>
      </w:divBdr>
    </w:div>
    <w:div w:id="1366563671">
      <w:bodyDiv w:val="1"/>
      <w:marLeft w:val="0"/>
      <w:marRight w:val="0"/>
      <w:marTop w:val="0"/>
      <w:marBottom w:val="0"/>
      <w:divBdr>
        <w:top w:val="none" w:sz="0" w:space="0" w:color="auto"/>
        <w:left w:val="none" w:sz="0" w:space="0" w:color="auto"/>
        <w:bottom w:val="none" w:sz="0" w:space="0" w:color="auto"/>
        <w:right w:val="none" w:sz="0" w:space="0" w:color="auto"/>
      </w:divBdr>
    </w:div>
    <w:div w:id="1393504898">
      <w:bodyDiv w:val="1"/>
      <w:marLeft w:val="0"/>
      <w:marRight w:val="0"/>
      <w:marTop w:val="0"/>
      <w:marBottom w:val="0"/>
      <w:divBdr>
        <w:top w:val="none" w:sz="0" w:space="0" w:color="auto"/>
        <w:left w:val="none" w:sz="0" w:space="0" w:color="auto"/>
        <w:bottom w:val="none" w:sz="0" w:space="0" w:color="auto"/>
        <w:right w:val="none" w:sz="0" w:space="0" w:color="auto"/>
      </w:divBdr>
    </w:div>
    <w:div w:id="1395352150">
      <w:bodyDiv w:val="1"/>
      <w:marLeft w:val="0"/>
      <w:marRight w:val="0"/>
      <w:marTop w:val="0"/>
      <w:marBottom w:val="0"/>
      <w:divBdr>
        <w:top w:val="none" w:sz="0" w:space="0" w:color="auto"/>
        <w:left w:val="none" w:sz="0" w:space="0" w:color="auto"/>
        <w:bottom w:val="none" w:sz="0" w:space="0" w:color="auto"/>
        <w:right w:val="none" w:sz="0" w:space="0" w:color="auto"/>
      </w:divBdr>
    </w:div>
    <w:div w:id="1421637351">
      <w:bodyDiv w:val="1"/>
      <w:marLeft w:val="0"/>
      <w:marRight w:val="0"/>
      <w:marTop w:val="0"/>
      <w:marBottom w:val="0"/>
      <w:divBdr>
        <w:top w:val="none" w:sz="0" w:space="0" w:color="auto"/>
        <w:left w:val="none" w:sz="0" w:space="0" w:color="auto"/>
        <w:bottom w:val="none" w:sz="0" w:space="0" w:color="auto"/>
        <w:right w:val="none" w:sz="0" w:space="0" w:color="auto"/>
      </w:divBdr>
    </w:div>
    <w:div w:id="1476684341">
      <w:bodyDiv w:val="1"/>
      <w:marLeft w:val="0"/>
      <w:marRight w:val="0"/>
      <w:marTop w:val="0"/>
      <w:marBottom w:val="0"/>
      <w:divBdr>
        <w:top w:val="none" w:sz="0" w:space="0" w:color="auto"/>
        <w:left w:val="none" w:sz="0" w:space="0" w:color="auto"/>
        <w:bottom w:val="none" w:sz="0" w:space="0" w:color="auto"/>
        <w:right w:val="none" w:sz="0" w:space="0" w:color="auto"/>
      </w:divBdr>
    </w:div>
    <w:div w:id="1482040035">
      <w:bodyDiv w:val="1"/>
      <w:marLeft w:val="0"/>
      <w:marRight w:val="0"/>
      <w:marTop w:val="0"/>
      <w:marBottom w:val="0"/>
      <w:divBdr>
        <w:top w:val="none" w:sz="0" w:space="0" w:color="auto"/>
        <w:left w:val="none" w:sz="0" w:space="0" w:color="auto"/>
        <w:bottom w:val="none" w:sz="0" w:space="0" w:color="auto"/>
        <w:right w:val="none" w:sz="0" w:space="0" w:color="auto"/>
      </w:divBdr>
    </w:div>
    <w:div w:id="1532302992">
      <w:bodyDiv w:val="1"/>
      <w:marLeft w:val="0"/>
      <w:marRight w:val="0"/>
      <w:marTop w:val="0"/>
      <w:marBottom w:val="0"/>
      <w:divBdr>
        <w:top w:val="none" w:sz="0" w:space="0" w:color="auto"/>
        <w:left w:val="none" w:sz="0" w:space="0" w:color="auto"/>
        <w:bottom w:val="none" w:sz="0" w:space="0" w:color="auto"/>
        <w:right w:val="none" w:sz="0" w:space="0" w:color="auto"/>
      </w:divBdr>
    </w:div>
    <w:div w:id="1547988407">
      <w:bodyDiv w:val="1"/>
      <w:marLeft w:val="0"/>
      <w:marRight w:val="0"/>
      <w:marTop w:val="0"/>
      <w:marBottom w:val="0"/>
      <w:divBdr>
        <w:top w:val="none" w:sz="0" w:space="0" w:color="auto"/>
        <w:left w:val="none" w:sz="0" w:space="0" w:color="auto"/>
        <w:bottom w:val="none" w:sz="0" w:space="0" w:color="auto"/>
        <w:right w:val="none" w:sz="0" w:space="0" w:color="auto"/>
      </w:divBdr>
    </w:div>
    <w:div w:id="1567035101">
      <w:bodyDiv w:val="1"/>
      <w:marLeft w:val="0"/>
      <w:marRight w:val="0"/>
      <w:marTop w:val="0"/>
      <w:marBottom w:val="0"/>
      <w:divBdr>
        <w:top w:val="none" w:sz="0" w:space="0" w:color="auto"/>
        <w:left w:val="none" w:sz="0" w:space="0" w:color="auto"/>
        <w:bottom w:val="none" w:sz="0" w:space="0" w:color="auto"/>
        <w:right w:val="none" w:sz="0" w:space="0" w:color="auto"/>
      </w:divBdr>
    </w:div>
    <w:div w:id="1568034475">
      <w:bodyDiv w:val="1"/>
      <w:marLeft w:val="0"/>
      <w:marRight w:val="0"/>
      <w:marTop w:val="0"/>
      <w:marBottom w:val="0"/>
      <w:divBdr>
        <w:top w:val="none" w:sz="0" w:space="0" w:color="auto"/>
        <w:left w:val="none" w:sz="0" w:space="0" w:color="auto"/>
        <w:bottom w:val="none" w:sz="0" w:space="0" w:color="auto"/>
        <w:right w:val="none" w:sz="0" w:space="0" w:color="auto"/>
      </w:divBdr>
    </w:div>
    <w:div w:id="1578859957">
      <w:bodyDiv w:val="1"/>
      <w:marLeft w:val="0"/>
      <w:marRight w:val="0"/>
      <w:marTop w:val="0"/>
      <w:marBottom w:val="0"/>
      <w:divBdr>
        <w:top w:val="none" w:sz="0" w:space="0" w:color="auto"/>
        <w:left w:val="none" w:sz="0" w:space="0" w:color="auto"/>
        <w:bottom w:val="none" w:sz="0" w:space="0" w:color="auto"/>
        <w:right w:val="none" w:sz="0" w:space="0" w:color="auto"/>
      </w:divBdr>
    </w:div>
    <w:div w:id="1605920133">
      <w:bodyDiv w:val="1"/>
      <w:marLeft w:val="0"/>
      <w:marRight w:val="0"/>
      <w:marTop w:val="0"/>
      <w:marBottom w:val="0"/>
      <w:divBdr>
        <w:top w:val="none" w:sz="0" w:space="0" w:color="auto"/>
        <w:left w:val="none" w:sz="0" w:space="0" w:color="auto"/>
        <w:bottom w:val="none" w:sz="0" w:space="0" w:color="auto"/>
        <w:right w:val="none" w:sz="0" w:space="0" w:color="auto"/>
      </w:divBdr>
    </w:div>
    <w:div w:id="1636637286">
      <w:bodyDiv w:val="1"/>
      <w:marLeft w:val="0"/>
      <w:marRight w:val="0"/>
      <w:marTop w:val="0"/>
      <w:marBottom w:val="0"/>
      <w:divBdr>
        <w:top w:val="none" w:sz="0" w:space="0" w:color="auto"/>
        <w:left w:val="none" w:sz="0" w:space="0" w:color="auto"/>
        <w:bottom w:val="none" w:sz="0" w:space="0" w:color="auto"/>
        <w:right w:val="none" w:sz="0" w:space="0" w:color="auto"/>
      </w:divBdr>
    </w:div>
    <w:div w:id="1638025958">
      <w:bodyDiv w:val="1"/>
      <w:marLeft w:val="0"/>
      <w:marRight w:val="0"/>
      <w:marTop w:val="0"/>
      <w:marBottom w:val="0"/>
      <w:divBdr>
        <w:top w:val="none" w:sz="0" w:space="0" w:color="auto"/>
        <w:left w:val="none" w:sz="0" w:space="0" w:color="auto"/>
        <w:bottom w:val="none" w:sz="0" w:space="0" w:color="auto"/>
        <w:right w:val="none" w:sz="0" w:space="0" w:color="auto"/>
      </w:divBdr>
    </w:div>
    <w:div w:id="1644236322">
      <w:bodyDiv w:val="1"/>
      <w:marLeft w:val="0"/>
      <w:marRight w:val="0"/>
      <w:marTop w:val="0"/>
      <w:marBottom w:val="0"/>
      <w:divBdr>
        <w:top w:val="none" w:sz="0" w:space="0" w:color="auto"/>
        <w:left w:val="none" w:sz="0" w:space="0" w:color="auto"/>
        <w:bottom w:val="none" w:sz="0" w:space="0" w:color="auto"/>
        <w:right w:val="none" w:sz="0" w:space="0" w:color="auto"/>
      </w:divBdr>
    </w:div>
    <w:div w:id="1648129157">
      <w:bodyDiv w:val="1"/>
      <w:marLeft w:val="0"/>
      <w:marRight w:val="0"/>
      <w:marTop w:val="0"/>
      <w:marBottom w:val="0"/>
      <w:divBdr>
        <w:top w:val="none" w:sz="0" w:space="0" w:color="auto"/>
        <w:left w:val="none" w:sz="0" w:space="0" w:color="auto"/>
        <w:bottom w:val="none" w:sz="0" w:space="0" w:color="auto"/>
        <w:right w:val="none" w:sz="0" w:space="0" w:color="auto"/>
      </w:divBdr>
    </w:div>
    <w:div w:id="1656760094">
      <w:bodyDiv w:val="1"/>
      <w:marLeft w:val="0"/>
      <w:marRight w:val="0"/>
      <w:marTop w:val="0"/>
      <w:marBottom w:val="0"/>
      <w:divBdr>
        <w:top w:val="none" w:sz="0" w:space="0" w:color="auto"/>
        <w:left w:val="none" w:sz="0" w:space="0" w:color="auto"/>
        <w:bottom w:val="none" w:sz="0" w:space="0" w:color="auto"/>
        <w:right w:val="none" w:sz="0" w:space="0" w:color="auto"/>
      </w:divBdr>
    </w:div>
    <w:div w:id="1668174058">
      <w:bodyDiv w:val="1"/>
      <w:marLeft w:val="0"/>
      <w:marRight w:val="0"/>
      <w:marTop w:val="0"/>
      <w:marBottom w:val="0"/>
      <w:divBdr>
        <w:top w:val="none" w:sz="0" w:space="0" w:color="auto"/>
        <w:left w:val="none" w:sz="0" w:space="0" w:color="auto"/>
        <w:bottom w:val="none" w:sz="0" w:space="0" w:color="auto"/>
        <w:right w:val="none" w:sz="0" w:space="0" w:color="auto"/>
      </w:divBdr>
    </w:div>
    <w:div w:id="1669480737">
      <w:bodyDiv w:val="1"/>
      <w:marLeft w:val="0"/>
      <w:marRight w:val="0"/>
      <w:marTop w:val="0"/>
      <w:marBottom w:val="0"/>
      <w:divBdr>
        <w:top w:val="none" w:sz="0" w:space="0" w:color="auto"/>
        <w:left w:val="none" w:sz="0" w:space="0" w:color="auto"/>
        <w:bottom w:val="none" w:sz="0" w:space="0" w:color="auto"/>
        <w:right w:val="none" w:sz="0" w:space="0" w:color="auto"/>
      </w:divBdr>
    </w:div>
    <w:div w:id="1674257741">
      <w:bodyDiv w:val="1"/>
      <w:marLeft w:val="0"/>
      <w:marRight w:val="0"/>
      <w:marTop w:val="0"/>
      <w:marBottom w:val="0"/>
      <w:divBdr>
        <w:top w:val="none" w:sz="0" w:space="0" w:color="auto"/>
        <w:left w:val="none" w:sz="0" w:space="0" w:color="auto"/>
        <w:bottom w:val="none" w:sz="0" w:space="0" w:color="auto"/>
        <w:right w:val="none" w:sz="0" w:space="0" w:color="auto"/>
      </w:divBdr>
    </w:div>
    <w:div w:id="1691029721">
      <w:bodyDiv w:val="1"/>
      <w:marLeft w:val="0"/>
      <w:marRight w:val="0"/>
      <w:marTop w:val="0"/>
      <w:marBottom w:val="0"/>
      <w:divBdr>
        <w:top w:val="none" w:sz="0" w:space="0" w:color="auto"/>
        <w:left w:val="none" w:sz="0" w:space="0" w:color="auto"/>
        <w:bottom w:val="none" w:sz="0" w:space="0" w:color="auto"/>
        <w:right w:val="none" w:sz="0" w:space="0" w:color="auto"/>
      </w:divBdr>
    </w:div>
    <w:div w:id="1753970137">
      <w:bodyDiv w:val="1"/>
      <w:marLeft w:val="0"/>
      <w:marRight w:val="0"/>
      <w:marTop w:val="0"/>
      <w:marBottom w:val="0"/>
      <w:divBdr>
        <w:top w:val="none" w:sz="0" w:space="0" w:color="auto"/>
        <w:left w:val="none" w:sz="0" w:space="0" w:color="auto"/>
        <w:bottom w:val="none" w:sz="0" w:space="0" w:color="auto"/>
        <w:right w:val="none" w:sz="0" w:space="0" w:color="auto"/>
      </w:divBdr>
    </w:div>
    <w:div w:id="1774206835">
      <w:bodyDiv w:val="1"/>
      <w:marLeft w:val="0"/>
      <w:marRight w:val="0"/>
      <w:marTop w:val="0"/>
      <w:marBottom w:val="0"/>
      <w:divBdr>
        <w:top w:val="none" w:sz="0" w:space="0" w:color="auto"/>
        <w:left w:val="none" w:sz="0" w:space="0" w:color="auto"/>
        <w:bottom w:val="none" w:sz="0" w:space="0" w:color="auto"/>
        <w:right w:val="none" w:sz="0" w:space="0" w:color="auto"/>
      </w:divBdr>
    </w:div>
    <w:div w:id="1804493759">
      <w:bodyDiv w:val="1"/>
      <w:marLeft w:val="0"/>
      <w:marRight w:val="0"/>
      <w:marTop w:val="0"/>
      <w:marBottom w:val="0"/>
      <w:divBdr>
        <w:top w:val="none" w:sz="0" w:space="0" w:color="auto"/>
        <w:left w:val="none" w:sz="0" w:space="0" w:color="auto"/>
        <w:bottom w:val="none" w:sz="0" w:space="0" w:color="auto"/>
        <w:right w:val="none" w:sz="0" w:space="0" w:color="auto"/>
      </w:divBdr>
    </w:div>
    <w:div w:id="1807773196">
      <w:bodyDiv w:val="1"/>
      <w:marLeft w:val="0"/>
      <w:marRight w:val="0"/>
      <w:marTop w:val="0"/>
      <w:marBottom w:val="0"/>
      <w:divBdr>
        <w:top w:val="none" w:sz="0" w:space="0" w:color="auto"/>
        <w:left w:val="none" w:sz="0" w:space="0" w:color="auto"/>
        <w:bottom w:val="none" w:sz="0" w:space="0" w:color="auto"/>
        <w:right w:val="none" w:sz="0" w:space="0" w:color="auto"/>
      </w:divBdr>
    </w:div>
    <w:div w:id="1817333682">
      <w:bodyDiv w:val="1"/>
      <w:marLeft w:val="0"/>
      <w:marRight w:val="0"/>
      <w:marTop w:val="0"/>
      <w:marBottom w:val="0"/>
      <w:divBdr>
        <w:top w:val="none" w:sz="0" w:space="0" w:color="auto"/>
        <w:left w:val="none" w:sz="0" w:space="0" w:color="auto"/>
        <w:bottom w:val="none" w:sz="0" w:space="0" w:color="auto"/>
        <w:right w:val="none" w:sz="0" w:space="0" w:color="auto"/>
      </w:divBdr>
    </w:div>
    <w:div w:id="1823547231">
      <w:bodyDiv w:val="1"/>
      <w:marLeft w:val="0"/>
      <w:marRight w:val="0"/>
      <w:marTop w:val="0"/>
      <w:marBottom w:val="0"/>
      <w:divBdr>
        <w:top w:val="none" w:sz="0" w:space="0" w:color="auto"/>
        <w:left w:val="none" w:sz="0" w:space="0" w:color="auto"/>
        <w:bottom w:val="none" w:sz="0" w:space="0" w:color="auto"/>
        <w:right w:val="none" w:sz="0" w:space="0" w:color="auto"/>
      </w:divBdr>
    </w:div>
    <w:div w:id="1827547297">
      <w:bodyDiv w:val="1"/>
      <w:marLeft w:val="0"/>
      <w:marRight w:val="0"/>
      <w:marTop w:val="0"/>
      <w:marBottom w:val="0"/>
      <w:divBdr>
        <w:top w:val="none" w:sz="0" w:space="0" w:color="auto"/>
        <w:left w:val="none" w:sz="0" w:space="0" w:color="auto"/>
        <w:bottom w:val="none" w:sz="0" w:space="0" w:color="auto"/>
        <w:right w:val="none" w:sz="0" w:space="0" w:color="auto"/>
      </w:divBdr>
    </w:div>
    <w:div w:id="1841118316">
      <w:bodyDiv w:val="1"/>
      <w:marLeft w:val="0"/>
      <w:marRight w:val="0"/>
      <w:marTop w:val="0"/>
      <w:marBottom w:val="0"/>
      <w:divBdr>
        <w:top w:val="none" w:sz="0" w:space="0" w:color="auto"/>
        <w:left w:val="none" w:sz="0" w:space="0" w:color="auto"/>
        <w:bottom w:val="none" w:sz="0" w:space="0" w:color="auto"/>
        <w:right w:val="none" w:sz="0" w:space="0" w:color="auto"/>
      </w:divBdr>
    </w:div>
    <w:div w:id="1843428777">
      <w:bodyDiv w:val="1"/>
      <w:marLeft w:val="0"/>
      <w:marRight w:val="0"/>
      <w:marTop w:val="0"/>
      <w:marBottom w:val="0"/>
      <w:divBdr>
        <w:top w:val="none" w:sz="0" w:space="0" w:color="auto"/>
        <w:left w:val="none" w:sz="0" w:space="0" w:color="auto"/>
        <w:bottom w:val="none" w:sz="0" w:space="0" w:color="auto"/>
        <w:right w:val="none" w:sz="0" w:space="0" w:color="auto"/>
      </w:divBdr>
    </w:div>
    <w:div w:id="1848909783">
      <w:bodyDiv w:val="1"/>
      <w:marLeft w:val="0"/>
      <w:marRight w:val="0"/>
      <w:marTop w:val="0"/>
      <w:marBottom w:val="0"/>
      <w:divBdr>
        <w:top w:val="none" w:sz="0" w:space="0" w:color="auto"/>
        <w:left w:val="none" w:sz="0" w:space="0" w:color="auto"/>
        <w:bottom w:val="none" w:sz="0" w:space="0" w:color="auto"/>
        <w:right w:val="none" w:sz="0" w:space="0" w:color="auto"/>
      </w:divBdr>
    </w:div>
    <w:div w:id="1849363107">
      <w:bodyDiv w:val="1"/>
      <w:marLeft w:val="0"/>
      <w:marRight w:val="0"/>
      <w:marTop w:val="0"/>
      <w:marBottom w:val="0"/>
      <w:divBdr>
        <w:top w:val="none" w:sz="0" w:space="0" w:color="auto"/>
        <w:left w:val="none" w:sz="0" w:space="0" w:color="auto"/>
        <w:bottom w:val="none" w:sz="0" w:space="0" w:color="auto"/>
        <w:right w:val="none" w:sz="0" w:space="0" w:color="auto"/>
      </w:divBdr>
    </w:div>
    <w:div w:id="1856335117">
      <w:bodyDiv w:val="1"/>
      <w:marLeft w:val="0"/>
      <w:marRight w:val="0"/>
      <w:marTop w:val="0"/>
      <w:marBottom w:val="0"/>
      <w:divBdr>
        <w:top w:val="none" w:sz="0" w:space="0" w:color="auto"/>
        <w:left w:val="none" w:sz="0" w:space="0" w:color="auto"/>
        <w:bottom w:val="none" w:sz="0" w:space="0" w:color="auto"/>
        <w:right w:val="none" w:sz="0" w:space="0" w:color="auto"/>
      </w:divBdr>
    </w:div>
    <w:div w:id="1885016336">
      <w:bodyDiv w:val="1"/>
      <w:marLeft w:val="0"/>
      <w:marRight w:val="0"/>
      <w:marTop w:val="0"/>
      <w:marBottom w:val="0"/>
      <w:divBdr>
        <w:top w:val="none" w:sz="0" w:space="0" w:color="auto"/>
        <w:left w:val="none" w:sz="0" w:space="0" w:color="auto"/>
        <w:bottom w:val="none" w:sz="0" w:space="0" w:color="auto"/>
        <w:right w:val="none" w:sz="0" w:space="0" w:color="auto"/>
      </w:divBdr>
    </w:div>
    <w:div w:id="1902520874">
      <w:bodyDiv w:val="1"/>
      <w:marLeft w:val="0"/>
      <w:marRight w:val="0"/>
      <w:marTop w:val="0"/>
      <w:marBottom w:val="0"/>
      <w:divBdr>
        <w:top w:val="none" w:sz="0" w:space="0" w:color="auto"/>
        <w:left w:val="none" w:sz="0" w:space="0" w:color="auto"/>
        <w:bottom w:val="none" w:sz="0" w:space="0" w:color="auto"/>
        <w:right w:val="none" w:sz="0" w:space="0" w:color="auto"/>
      </w:divBdr>
    </w:div>
    <w:div w:id="1908802525">
      <w:bodyDiv w:val="1"/>
      <w:marLeft w:val="0"/>
      <w:marRight w:val="0"/>
      <w:marTop w:val="0"/>
      <w:marBottom w:val="0"/>
      <w:divBdr>
        <w:top w:val="none" w:sz="0" w:space="0" w:color="auto"/>
        <w:left w:val="none" w:sz="0" w:space="0" w:color="auto"/>
        <w:bottom w:val="none" w:sz="0" w:space="0" w:color="auto"/>
        <w:right w:val="none" w:sz="0" w:space="0" w:color="auto"/>
      </w:divBdr>
    </w:div>
    <w:div w:id="1923294405">
      <w:bodyDiv w:val="1"/>
      <w:marLeft w:val="0"/>
      <w:marRight w:val="0"/>
      <w:marTop w:val="0"/>
      <w:marBottom w:val="0"/>
      <w:divBdr>
        <w:top w:val="none" w:sz="0" w:space="0" w:color="auto"/>
        <w:left w:val="none" w:sz="0" w:space="0" w:color="auto"/>
        <w:bottom w:val="none" w:sz="0" w:space="0" w:color="auto"/>
        <w:right w:val="none" w:sz="0" w:space="0" w:color="auto"/>
      </w:divBdr>
    </w:div>
    <w:div w:id="1941258595">
      <w:bodyDiv w:val="1"/>
      <w:marLeft w:val="0"/>
      <w:marRight w:val="0"/>
      <w:marTop w:val="0"/>
      <w:marBottom w:val="0"/>
      <w:divBdr>
        <w:top w:val="none" w:sz="0" w:space="0" w:color="auto"/>
        <w:left w:val="none" w:sz="0" w:space="0" w:color="auto"/>
        <w:bottom w:val="none" w:sz="0" w:space="0" w:color="auto"/>
        <w:right w:val="none" w:sz="0" w:space="0" w:color="auto"/>
      </w:divBdr>
    </w:div>
    <w:div w:id="1995068129">
      <w:bodyDiv w:val="1"/>
      <w:marLeft w:val="0"/>
      <w:marRight w:val="0"/>
      <w:marTop w:val="0"/>
      <w:marBottom w:val="0"/>
      <w:divBdr>
        <w:top w:val="none" w:sz="0" w:space="0" w:color="auto"/>
        <w:left w:val="none" w:sz="0" w:space="0" w:color="auto"/>
        <w:bottom w:val="none" w:sz="0" w:space="0" w:color="auto"/>
        <w:right w:val="none" w:sz="0" w:space="0" w:color="auto"/>
      </w:divBdr>
    </w:div>
    <w:div w:id="1998259810">
      <w:bodyDiv w:val="1"/>
      <w:marLeft w:val="0"/>
      <w:marRight w:val="0"/>
      <w:marTop w:val="0"/>
      <w:marBottom w:val="0"/>
      <w:divBdr>
        <w:top w:val="none" w:sz="0" w:space="0" w:color="auto"/>
        <w:left w:val="none" w:sz="0" w:space="0" w:color="auto"/>
        <w:bottom w:val="none" w:sz="0" w:space="0" w:color="auto"/>
        <w:right w:val="none" w:sz="0" w:space="0" w:color="auto"/>
      </w:divBdr>
    </w:div>
    <w:div w:id="2000688893">
      <w:bodyDiv w:val="1"/>
      <w:marLeft w:val="0"/>
      <w:marRight w:val="0"/>
      <w:marTop w:val="0"/>
      <w:marBottom w:val="0"/>
      <w:divBdr>
        <w:top w:val="none" w:sz="0" w:space="0" w:color="auto"/>
        <w:left w:val="none" w:sz="0" w:space="0" w:color="auto"/>
        <w:bottom w:val="none" w:sz="0" w:space="0" w:color="auto"/>
        <w:right w:val="none" w:sz="0" w:space="0" w:color="auto"/>
      </w:divBdr>
    </w:div>
    <w:div w:id="2003773334">
      <w:bodyDiv w:val="1"/>
      <w:marLeft w:val="0"/>
      <w:marRight w:val="0"/>
      <w:marTop w:val="0"/>
      <w:marBottom w:val="0"/>
      <w:divBdr>
        <w:top w:val="none" w:sz="0" w:space="0" w:color="auto"/>
        <w:left w:val="none" w:sz="0" w:space="0" w:color="auto"/>
        <w:bottom w:val="none" w:sz="0" w:space="0" w:color="auto"/>
        <w:right w:val="none" w:sz="0" w:space="0" w:color="auto"/>
      </w:divBdr>
    </w:div>
    <w:div w:id="2008052217">
      <w:bodyDiv w:val="1"/>
      <w:marLeft w:val="0"/>
      <w:marRight w:val="0"/>
      <w:marTop w:val="0"/>
      <w:marBottom w:val="0"/>
      <w:divBdr>
        <w:top w:val="none" w:sz="0" w:space="0" w:color="auto"/>
        <w:left w:val="none" w:sz="0" w:space="0" w:color="auto"/>
        <w:bottom w:val="none" w:sz="0" w:space="0" w:color="auto"/>
        <w:right w:val="none" w:sz="0" w:space="0" w:color="auto"/>
      </w:divBdr>
    </w:div>
    <w:div w:id="2025741621">
      <w:bodyDiv w:val="1"/>
      <w:marLeft w:val="0"/>
      <w:marRight w:val="0"/>
      <w:marTop w:val="0"/>
      <w:marBottom w:val="0"/>
      <w:divBdr>
        <w:top w:val="none" w:sz="0" w:space="0" w:color="auto"/>
        <w:left w:val="none" w:sz="0" w:space="0" w:color="auto"/>
        <w:bottom w:val="none" w:sz="0" w:space="0" w:color="auto"/>
        <w:right w:val="none" w:sz="0" w:space="0" w:color="auto"/>
      </w:divBdr>
    </w:div>
    <w:div w:id="2058360628">
      <w:bodyDiv w:val="1"/>
      <w:marLeft w:val="0"/>
      <w:marRight w:val="0"/>
      <w:marTop w:val="0"/>
      <w:marBottom w:val="0"/>
      <w:divBdr>
        <w:top w:val="none" w:sz="0" w:space="0" w:color="auto"/>
        <w:left w:val="none" w:sz="0" w:space="0" w:color="auto"/>
        <w:bottom w:val="none" w:sz="0" w:space="0" w:color="auto"/>
        <w:right w:val="none" w:sz="0" w:space="0" w:color="auto"/>
      </w:divBdr>
    </w:div>
    <w:div w:id="2063140220">
      <w:bodyDiv w:val="1"/>
      <w:marLeft w:val="0"/>
      <w:marRight w:val="0"/>
      <w:marTop w:val="0"/>
      <w:marBottom w:val="0"/>
      <w:divBdr>
        <w:top w:val="none" w:sz="0" w:space="0" w:color="auto"/>
        <w:left w:val="none" w:sz="0" w:space="0" w:color="auto"/>
        <w:bottom w:val="none" w:sz="0" w:space="0" w:color="auto"/>
        <w:right w:val="none" w:sz="0" w:space="0" w:color="auto"/>
      </w:divBdr>
    </w:div>
    <w:div w:id="2123836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CHICAGO.XSL" StyleName="Chicago" Version="16">
  <b:Source>
    <b:Tag>Mul05</b:Tag>
    <b:SourceType>Book</b:SourceType>
    <b:Guid>{9E013CAB-1D5B-4454-8030-4BA15E0E9CA2}</b:Guid>
    <b:Author>
      <b:Author>
        <b:NameList>
          <b:Person>
            <b:Last>Mulyana</b:Last>
          </b:Person>
        </b:NameList>
      </b:Author>
    </b:Author>
    <b:Title>Kajian Wacana: Teori, Metode, dan Aplikasi Prinsip-Prinsip Analisis Wacana</b:Title>
    <b:Year>2005</b:Year>
    <b:City>Yogyakarta</b:City>
    <b:Publisher>Tiara Wacana</b:Publisher>
    <b:RefOrder>1</b:RefOrder>
  </b:Source>
  <b:Source>
    <b:Tag>Hen09</b:Tag>
    <b:SourceType>Book</b:SourceType>
    <b:Guid>{E136AE96-29C8-4BB9-9245-A13A5F46F7E1}</b:Guid>
    <b:Author>
      <b:Author>
        <b:NameList>
          <b:Person>
            <b:Last>Tarigan</b:Last>
            <b:First>Henry</b:First>
            <b:Middle>Guntur</b:Middle>
          </b:Person>
        </b:NameList>
      </b:Author>
    </b:Author>
    <b:Title>Pengajaran Wacana</b:Title>
    <b:Year>2009</b:Year>
    <b:City>Bandung</b:City>
    <b:Publisher>Angkasa</b:Publisher>
    <b:RefOrder>2</b:RefOrder>
  </b:Source>
  <b:Source>
    <b:Tag>Sum08</b:Tag>
    <b:SourceType>Book</b:SourceType>
    <b:Guid>{D31D0AF4-DE57-491B-86B7-E1762CD09C1A}</b:Guid>
    <b:Author>
      <b:Author>
        <b:NameList>
          <b:Person>
            <b:Last>Sumarlam</b:Last>
          </b:Person>
        </b:NameList>
      </b:Author>
    </b:Author>
    <b:Title>Teori dan Praktik Analisis Wacana</b:Title>
    <b:Year>2008</b:Year>
    <b:City>Surakarta</b:City>
    <b:Publisher>Pustaka Cakra</b:Publisher>
    <b:RefOrder>3</b:RefOrder>
  </b:Source>
  <b:Source>
    <b:Tag>Sen09</b:Tag>
    <b:SourceType>Book</b:SourceType>
    <b:Guid>{C88A42D5-9623-4576-833F-9267BD69C3B8}</b:Guid>
    <b:Author>
      <b:Author>
        <b:NameList>
          <b:Person>
            <b:Last>Maynard</b:Last>
            <b:First>Senko</b:First>
            <b:Middle>K.</b:Middle>
          </b:Person>
        </b:NameList>
      </b:Author>
    </b:Author>
    <b:Title>Principles of Japanese Discourse</b:Title>
    <b:Year>2009</b:Year>
    <b:City>New York</b:City>
    <b:Publisher>Cambridge University Press</b:Publisher>
    <b:RefOrder>4</b:RefOrder>
  </b:Source>
  <b:Source>
    <b:Tag>Sud931</b:Tag>
    <b:SourceType>Book</b:SourceType>
    <b:Guid>{C1A35858-EB0B-4816-958C-56E0DB918028}</b:Guid>
    <b:Author>
      <b:Author>
        <b:NameList>
          <b:Person>
            <b:Last>Sudaryanto</b:Last>
          </b:Person>
        </b:NameList>
      </b:Author>
    </b:Author>
    <b:Title>Metode dan Aneka Teknik Analisis Bahasa: Pengantar Penelitian Wahana Kebudayaan secara Linguistik</b:Title>
    <b:Year>1993</b:Year>
    <b:City>Yogyakarta</b:City>
    <b:Publisher>Duta Wacana University Press</b:Publisher>
    <b:RefOrder>5</b:RefOrder>
  </b:Source>
  <b:Source>
    <b:Tag>MZa14</b:Tag>
    <b:SourceType>Book</b:SourceType>
    <b:Guid>{4D9B0F5A-5073-4F26-B28B-C0C7B0E58B27}</b:Guid>
    <b:Author>
      <b:Author>
        <b:NameList>
          <b:Person>
            <b:Last>Zaim</b:Last>
            <b:First>M.</b:First>
          </b:Person>
        </b:NameList>
      </b:Author>
    </b:Author>
    <b:Title>Metode Penelitian Bahasa: Pendekatan Struktural</b:Title>
    <b:Year>2014</b:Year>
    <b:City>Padang</b:City>
    <b:Publisher>FBS UNP Press</b:Publisher>
    <b:RefOrder>6</b:RefOrder>
  </b:Source>
  <b:Source>
    <b:Tag>Yos13</b:Tag>
    <b:SourceType>Book</b:SourceType>
    <b:Guid>{AEC9B5A5-362B-4E22-80E0-C202A0506A31}</b:Guid>
    <b:Author>
      <b:Author>
        <b:NameList>
          <b:Person>
            <b:Last>Saitou</b:Last>
            <b:First>Yoshio</b:First>
          </b:Person>
        </b:NameList>
      </b:Author>
    </b:Author>
    <b:Title>An introduction to linguistics: Gengogaku Nyuumon</b:Title>
    <b:Year>2013</b:Year>
    <b:City>Tokyo</b:City>
    <b:Publisher>Sanseido</b:Publisher>
    <b:RefOrder>7</b:RefOrder>
  </b:Source>
  <b:Source>
    <b:Tag>Yos09</b:Tag>
    <b:SourceType>Book</b:SourceType>
    <b:Guid>{5D6A4A6C-A2A6-44A0-931C-02F02B6D881D}</b:Guid>
    <b:Author>
      <b:Author>
        <b:NameList>
          <b:Person>
            <b:Last>Nitta</b:Last>
            <b:First>Yoshio</b:First>
          </b:Person>
        </b:NameList>
      </b:Author>
    </b:Author>
    <b:Title>Gendai Nihongo Bunpou 7</b:Title>
    <b:Year>2009</b:Year>
    <b:City>Tokyo</b:City>
    <b:Publisher>Kuroshio</b:Publisher>
    <b:RefOrder>8</b:RefOrder>
  </b:Source>
  <b:Source>
    <b:Tag>MAK76</b:Tag>
    <b:SourceType>Book</b:SourceType>
    <b:Guid>{B5217654-CD14-4C60-954F-F5B36ECA952B}</b:Guid>
    <b:Author>
      <b:Author>
        <b:NameList>
          <b:Person>
            <b:Last>Halliday</b:Last>
            <b:First>M.</b:First>
            <b:Middle>A. K.</b:Middle>
          </b:Person>
          <b:Person>
            <b:Last>Hasan</b:Last>
            <b:First>Ruqaiya</b:First>
          </b:Person>
        </b:NameList>
      </b:Author>
    </b:Author>
    <b:Title>Cohesion in English</b:Title>
    <b:Year>1976</b:Year>
    <b:City>Singapura</b:City>
    <b:Publisher>Longman</b:Publisher>
    <b:RefOrder>9</b:RefOrder>
  </b:Source>
  <b:Source>
    <b:Tag>Tam93</b:Tag>
    <b:SourceType>Book</b:SourceType>
    <b:Guid>{D2AE1F0C-2F1D-4EDD-AAEC-C2C69796C47B}</b:Guid>
    <b:Author>
      <b:Author>
        <b:NameList>
          <b:Person>
            <b:Last>Koizumi</b:Last>
            <b:First>Tamotsu</b:First>
          </b:Person>
        </b:NameList>
      </b:Author>
    </b:Author>
    <b:Title>Nihongo Kyoushi no Tame no Gengogaku Nyuumon</b:Title>
    <b:Year>1993</b:Year>
    <b:City>Tokyo</b:City>
    <b:Publisher>Daishuukan</b:Publisher>
    <b:RefOrder>10</b:RefOrder>
  </b:Source>
  <b:Source>
    <b:Tag>Sei93</b:Tag>
    <b:SourceType>Book</b:SourceType>
    <b:Guid>{25706DC1-13F7-4A69-89B7-15518FF8B46E}</b:Guid>
    <b:Author>
      <b:Author>
        <b:NameList>
          <b:Person>
            <b:Last>Makino</b:Last>
            <b:First>Seiichi</b:First>
          </b:Person>
          <b:Person>
            <b:Last>Tsutsui</b:Last>
            <b:First>Michio</b:First>
          </b:Person>
        </b:NameList>
      </b:Author>
    </b:Author>
    <b:Title>A Dictionary of Intermediate Japanese Grammar</b:Title>
    <b:Year>1993</b:Year>
    <b:City>Tokyo</b:City>
    <b:Publisher>The Japan Times</b:Publisher>
    <b:RefOrder>11</b:RefOrder>
  </b:Source>
  <b:Source>
    <b:Tag>Abd</b:Tag>
    <b:SourceType>Book</b:SourceType>
    <b:Guid>{6B67D68B-C6EA-4CAC-A816-8434BCAC4CEB}</b:Guid>
    <b:Author>
      <b:Author>
        <b:NameList>
          <b:Person>
            <b:Last>Chaer</b:Last>
            <b:First>Abdul</b:First>
          </b:Person>
        </b:NameList>
      </b:Author>
    </b:Author>
    <b:Title>Linguistik Umum</b:Title>
    <b:Year>2012</b:Year>
    <b:City>Jakarta</b:City>
    <b:Publisher>Rineka Cipta</b:Publisher>
    <b:RefOrder>12</b:RefOrder>
  </b:Source>
  <b:Source>
    <b:Tag>Mih02</b:Tag>
    <b:SourceType>Book</b:SourceType>
    <b:Guid>{BF5BEF73-929C-4E35-99B7-217F7C40CBAA}</b:Guid>
    <b:Author>
      <b:Author>
        <b:NameList>
          <b:Person>
            <b:Last>Akimoto</b:Last>
            <b:First>Miharu</b:First>
          </b:Person>
        </b:NameList>
      </b:Author>
    </b:Author>
    <b:Title>Yoku Wakaru Goi: Nihongo Kyouiku Kentei Shiken Taiou</b:Title>
    <b:Year>2002</b:Year>
    <b:City>Tokyo</b:City>
    <b:Publisher>Aruku</b:Publisher>
    <b:RefOrder>13</b:RefOrder>
  </b:Source>
  <b:Source>
    <b:Tag>Tam01</b:Tag>
    <b:SourceType>Book</b:SourceType>
    <b:Guid>{F44BEB7C-E3CA-4733-8FBF-4655BD9F38B9}</b:Guid>
    <b:Author>
      <b:Author>
        <b:NameList>
          <b:Person>
            <b:Last>Koizumi</b:Last>
            <b:First>Tamotsu</b:First>
          </b:Person>
        </b:NameList>
      </b:Author>
    </b:Author>
    <b:Title>Nyuumon Goyouron Kenkyuu</b:Title>
    <b:Year>2001</b:Year>
    <b:City>Tokyo</b:City>
    <b:Publisher>Kenkyusha</b:Publisher>
    <b:RefOrder>14</b:RefOrder>
  </b:Source>
  <b:Source>
    <b:Tag>Sud04</b:Tag>
    <b:SourceType>Book</b:SourceType>
    <b:Guid>{E42BB4A9-21F1-4106-AA00-F0D53D781B8C}</b:Guid>
    <b:Author>
      <b:Author>
        <b:NameList>
          <b:Person>
            <b:Last>Sudjianto</b:Last>
          </b:Person>
        </b:NameList>
      </b:Author>
    </b:Author>
    <b:Title>Gramatika Bahasa Jepang Modern</b:Title>
    <b:Year>2004</b:Year>
    <b:City>Jakarta</b:City>
    <b:Publisher>Kesaint Blanc</b:Publisher>
    <b:RefOrder>15</b:RefOrder>
  </b:Source>
  <b:Source>
    <b:Tag>Dah07</b:Tag>
    <b:SourceType>Book</b:SourceType>
    <b:Guid>{7756CDD5-C0EB-4A6F-B5BC-9D8D579A1AE6}</b:Guid>
    <b:Author>
      <b:Author>
        <b:NameList>
          <b:Person>
            <b:Last>Dahidi</b:Last>
            <b:First>Ahmad</b:First>
          </b:Person>
          <b:Person>
            <b:Last>Sudjianto</b:Last>
          </b:Person>
        </b:NameList>
      </b:Author>
    </b:Author>
    <b:Title>Pengantar Linguistik Bahasa Jepang</b:Title>
    <b:Year>2007</b:Year>
    <b:City>Jakarta</b:City>
    <b:Publisher>Kesaint Blanc</b:Publisher>
    <b:RefOrder>16</b:RefOrder>
  </b:Source>
</b:Sources>
</file>

<file path=customXml/item4.xml><?xml version="1.0" encoding="utf-8"?>
<ct:contentTypeSchema xmlns:ct="http://schemas.microsoft.com/office/2006/metadata/contentType" xmlns:ma="http://schemas.microsoft.com/office/2006/metadata/properties/metaAttributes" ct:_="" ma:_="" ma:contentTypeName="Dokumen" ma:contentTypeID="0x0101009CE444A352C311468A34BFE81BE1E9ED" ma:contentTypeVersion="7" ma:contentTypeDescription="Buat sebuah dokumen baru." ma:contentTypeScope="" ma:versionID="affe3fd5702f27bbf655913226894f34">
  <xsd:schema xmlns:xsd="http://www.w3.org/2001/XMLSchema" xmlns:xs="http://www.w3.org/2001/XMLSchema" xmlns:p="http://schemas.microsoft.com/office/2006/metadata/properties" xmlns:ns2="9adb3079-2754-4781-822d-5d08d7aa9ada" xmlns:ns3="0a6e9c2d-7d04-4738-af0c-272ddf98a493" targetNamespace="http://schemas.microsoft.com/office/2006/metadata/properties" ma:root="true" ma:fieldsID="fb3638b920d14cd1f9533f0d78cac6f5" ns2:_="" ns3:_="">
    <xsd:import namespace="9adb3079-2754-4781-822d-5d08d7aa9ada"/>
    <xsd:import namespace="0a6e9c2d-7d04-4738-af0c-272ddf98a493"/>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db3079-2754-4781-822d-5d08d7aa9a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a6e9c2d-7d04-4738-af0c-272ddf98a493" elementFormDefault="qualified">
    <xsd:import namespace="http://schemas.microsoft.com/office/2006/documentManagement/types"/>
    <xsd:import namespace="http://schemas.microsoft.com/office/infopath/2007/PartnerControls"/>
    <xsd:element name="SharedWithUsers" ma:index="12"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ibagikan Dengan Detail"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B646E69-E045-489A-99F2-9DC7CEDACC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CD5C742-ACB4-483D-B3C1-31C579E8130F}">
  <ds:schemaRefs>
    <ds:schemaRef ds:uri="http://schemas.microsoft.com/sharepoint/v3/contenttype/forms"/>
  </ds:schemaRefs>
</ds:datastoreItem>
</file>

<file path=customXml/itemProps3.xml><?xml version="1.0" encoding="utf-8"?>
<ds:datastoreItem xmlns:ds="http://schemas.openxmlformats.org/officeDocument/2006/customXml" ds:itemID="{7D1D1449-F0AB-4E10-8567-823EED2C6F2D}">
  <ds:schemaRefs>
    <ds:schemaRef ds:uri="http://schemas.openxmlformats.org/officeDocument/2006/bibliography"/>
  </ds:schemaRefs>
</ds:datastoreItem>
</file>

<file path=customXml/itemProps4.xml><?xml version="1.0" encoding="utf-8"?>
<ds:datastoreItem xmlns:ds="http://schemas.openxmlformats.org/officeDocument/2006/customXml" ds:itemID="{E41CB04F-CF21-4031-A311-B569209EAC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db3079-2754-4781-822d-5d08d7aa9ada"/>
    <ds:schemaRef ds:uri="0a6e9c2d-7d04-4738-af0c-272ddf98a4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488</TotalTime>
  <Pages>1</Pages>
  <Words>4280</Words>
  <Characters>2440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in 7</cp:lastModifiedBy>
  <cp:revision>1100</cp:revision>
  <cp:lastPrinted>2024-01-09T05:18:00Z</cp:lastPrinted>
  <dcterms:created xsi:type="dcterms:W3CDTF">2023-11-28T05:27:00Z</dcterms:created>
  <dcterms:modified xsi:type="dcterms:W3CDTF">2024-03-08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444A352C311468A34BFE81BE1E9ED</vt:lpwstr>
  </property>
</Properties>
</file>